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2231056"/>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2231057"/>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6A79E0E7"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w:t>
      </w:r>
      <w:r w:rsidR="00CB0E2E">
        <w:t>á</w:t>
      </w:r>
      <w:r w:rsidR="00CD76A8">
        <w:t>mos. Agradecemos por todas as dicas, ajudas e conhecimentos que nos passaram ao longo deste semestre, assim como por toda a disponibilidade que mostraram.</w:t>
      </w:r>
    </w:p>
    <w:p w14:paraId="301B8C06" w14:textId="4F8945C3"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w:t>
      </w:r>
      <w:r w:rsidR="00EE2E10">
        <w:t>aram</w:t>
      </w:r>
      <w:r>
        <w:t>-se essencia</w:t>
      </w:r>
      <w:r w:rsidR="00EE2E10">
        <w:t>is, permitindo</w:t>
      </w:r>
      <w:r>
        <w:t xml:space="preserve"> obter uma boa conclusão </w:t>
      </w:r>
      <w:r w:rsidR="000608F4">
        <w:t>par</w:t>
      </w:r>
      <w:r>
        <w:t>a este projeto e, como tal, ao nosso percurso académico, no âmbito da</w:t>
      </w:r>
      <w:r w:rsidR="00EE2E10">
        <w:t xml:space="preserve"> conclusão da</w:t>
      </w:r>
      <w:r>
        <w:t xml:space="preserve">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2231058"/>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65BE0EF0" w:rsidR="0069428E" w:rsidRDefault="00B1658D" w:rsidP="002B70B6">
      <w:r>
        <w:t>Releva mencionar que,</w:t>
      </w:r>
      <w:r w:rsidR="0069428E">
        <w:t xml:space="preserve"> atualmente, uma das preocupações no seio hospitalar prende-se com a fraca capacidade de gerir emoções, como a ansiedade, o medo e o stress, que os pacientes pediátricos apresentam, nos momentos pré e pós intervenção cirúrgica. </w:t>
      </w:r>
    </w:p>
    <w:p w14:paraId="43900F06" w14:textId="0B4D4057" w:rsidR="0069428E" w:rsidRDefault="0069428E" w:rsidP="00E368D8">
      <w:r>
        <w:t xml:space="preserve">O presente projeto </w:t>
      </w:r>
      <w:r w:rsidR="00562481">
        <w:t>materializa</w:t>
      </w:r>
      <w:r>
        <w:t>, precisamente, uma aplicação da tecnologia para dar resposta a esta preocupação, com a qual são confrontadas inúmeras famílias</w:t>
      </w:r>
      <w:r w:rsidR="00EA07D4">
        <w:t>,</w:t>
      </w:r>
      <w:r>
        <w:t xml:space="preserve"> anualmente.</w:t>
      </w:r>
      <w:r w:rsidR="00E368D8">
        <w:t xml:space="preserve"> </w:t>
      </w:r>
      <w:r>
        <w:t>Devido às características únicas das crianças, existe a necessidade de desenvolver estratégias que permitam reduzir estas emoções negativas.</w:t>
      </w:r>
    </w:p>
    <w:p w14:paraId="110040E6" w14:textId="2DAA040D"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47016342" w:rsidR="0069428E" w:rsidRDefault="003323B2" w:rsidP="002B70B6">
      <w:r>
        <w:t>Com o intuito de implementar a melhor solução possível, foi realizada uma extensa pesquisa sobre a</w:t>
      </w:r>
      <w:r w:rsidR="0071767C">
        <w:t>s</w:t>
      </w:r>
      <w:r>
        <w:t xml:space="preserve"> temática</w:t>
      </w:r>
      <w:r w:rsidR="0071767C">
        <w:t>s</w:t>
      </w:r>
      <w:r>
        <w:t xml:space="preserve"> em questão. Nesta senda, o</w:t>
      </w:r>
      <w:r w:rsidR="0069428E">
        <w:t xml:space="preserve"> jogo foi desenvolvido através </w:t>
      </w:r>
      <w:r>
        <w:t xml:space="preserve">do </w:t>
      </w:r>
      <w:r w:rsidRPr="003323B2">
        <w:rPr>
          <w:i/>
          <w:iCs/>
        </w:rPr>
        <w:t>software</w:t>
      </w:r>
      <w:r w:rsidR="0069428E">
        <w:t xml:space="preserve"> </w:t>
      </w:r>
      <w:proofErr w:type="spellStart"/>
      <w:r w:rsidR="0069428E">
        <w:t>Unity</w:t>
      </w:r>
      <w:proofErr w:type="spellEnd"/>
      <w:r w:rsidR="0069428E">
        <w:t xml:space="preserve">, idealizado para dispositivos móveis, e, como tal, possui uma interface eminentemente intuitiva. </w:t>
      </w:r>
      <w:r>
        <w:t>Importa notar que</w:t>
      </w:r>
      <w:r w:rsidR="0069428E">
        <w:t xml:space="preserve"> o jogo é constituído por uma introdução, um jogo de memória focado na vertente lúdica</w:t>
      </w:r>
      <w:r w:rsidR="00086B51">
        <w:t>,</w:t>
      </w:r>
      <w:r w:rsidR="0069428E">
        <w:t xml:space="preserve"> minijogos concentrados na aprendizagem de três processos pré-</w:t>
      </w:r>
      <w:r w:rsidR="00562481">
        <w:t>cirúrgicos</w:t>
      </w:r>
      <w:r w:rsidR="00FD3028">
        <w:t>, sugeridos por uma equipa de enfermeiras do Centro Hospitalar de Leiria</w:t>
      </w:r>
      <w:r w:rsidR="00086B51">
        <w:t xml:space="preserve">, um mecanismo de recompensa que motiva o utilizador a continuar a jogar e uma </w:t>
      </w:r>
      <w:r w:rsidR="00086B51">
        <w:lastRenderedPageBreak/>
        <w:t>finalização</w:t>
      </w:r>
      <w:r w:rsidR="0069428E">
        <w:t>.</w:t>
      </w:r>
      <w:r>
        <w:t xml:space="preserve"> De modo a aperfeiçoar a explanação dos procedimentos médicos e a priorizar a positividade da experiência foi elaborada uma narrativa cativante à volta do jogo, envolvendo </w:t>
      </w:r>
      <w:r w:rsidR="00B1658D">
        <w:t xml:space="preserve">um </w:t>
      </w:r>
      <w:proofErr w:type="spellStart"/>
      <w:r w:rsidR="00B1658D" w:rsidRPr="00B1658D">
        <w:rPr>
          <w:i/>
          <w:iCs/>
        </w:rPr>
        <w:t>buddy</w:t>
      </w:r>
      <w:proofErr w:type="spellEnd"/>
      <w:r w:rsidR="00B1658D">
        <w:t>, que acompanha o jogador enquanto este joga,</w:t>
      </w:r>
      <w:r>
        <w:t xml:space="preserve"> e alguns dos seus </w:t>
      </w:r>
      <w:r w:rsidR="00B1658D">
        <w:t>companheiros.</w:t>
      </w:r>
    </w:p>
    <w:p w14:paraId="620BA2F1" w14:textId="08102F6A" w:rsidR="00FD3028" w:rsidRDefault="0069428E" w:rsidP="002B70B6">
      <w:r>
        <w:t>Face aos resultados obtidos, parece adequado afirmar que o objetivo foi</w:t>
      </w:r>
      <w:r w:rsidR="00FD3028">
        <w:t xml:space="preserve"> </w:t>
      </w:r>
      <w:r>
        <w:t xml:space="preserve">alcançado com sucesso. Concretizou-se a ambição de desenvolver um jogo de RA capaz de transmitir informação e educar sobre os procedimentos médicos. </w:t>
      </w:r>
      <w:r w:rsidR="0071767C">
        <w:t xml:space="preserve">Foram realizadas avaliações no âmbito de usabilidade do jogo em questão, que obtiveram resultados </w:t>
      </w:r>
      <w:r w:rsidR="00086B51">
        <w:t>considerados excelentes</w:t>
      </w:r>
      <w:r w:rsidR="0071767C">
        <w:t>.</w:t>
      </w:r>
      <w:r w:rsidR="00FD3028">
        <w:t xml:space="preserve"> Nesta sequência, é possível afirmar que o jogo desenvolvido </w:t>
      </w:r>
      <w:proofErr w:type="gramStart"/>
      <w:r w:rsidR="00FD3028">
        <w:t>encontra-se</w:t>
      </w:r>
      <w:proofErr w:type="gramEnd"/>
      <w:r w:rsidR="00FD3028">
        <w:t xml:space="preserve"> pronto para a realização de avaliações, em locais apropriados e com o público-alvo, de forma a apurar capacidade de este reduzir as emoções negativas supramencionada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2231059"/>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583876F9" w:rsidR="00AD34A4" w:rsidRDefault="00AD34A4" w:rsidP="002B70B6">
      <w:pPr>
        <w:rPr>
          <w:lang w:val="en-US"/>
        </w:rPr>
      </w:pPr>
      <w:r w:rsidRPr="00AD34A4">
        <w:rPr>
          <w:lang w:val="en-US"/>
        </w:rPr>
        <w:t xml:space="preserve">Technology finds itself in constant evolution, </w:t>
      </w:r>
      <w:r w:rsidR="00CF1CF3">
        <w:rPr>
          <w:lang w:val="en-US"/>
        </w:rPr>
        <w:t>exerting</w:t>
      </w:r>
      <w:r>
        <w:rPr>
          <w:lang w:val="en-US"/>
        </w:rPr>
        <w:t xml:space="preserve"> an undeniable impact </w:t>
      </w:r>
      <w:r w:rsidR="00CF1CF3">
        <w:rPr>
          <w:lang w:val="en-US"/>
        </w:rPr>
        <w:t>on</w:t>
      </w:r>
      <w:r>
        <w:rPr>
          <w:lang w:val="en-US"/>
        </w:rPr>
        <w:t xml:space="preserve"> society and </w:t>
      </w:r>
      <w:r w:rsidR="00C93637">
        <w:rPr>
          <w:lang w:val="en-US"/>
        </w:rPr>
        <w:t xml:space="preserve">playing </w:t>
      </w:r>
      <w:r>
        <w:rPr>
          <w:lang w:val="en-US"/>
        </w:rPr>
        <w:t xml:space="preserve">a </w:t>
      </w:r>
      <w:r w:rsidR="00C93637">
        <w:rPr>
          <w:lang w:val="en-US"/>
        </w:rPr>
        <w:t xml:space="preserve">significant role in the daily activities of </w:t>
      </w:r>
      <w:r>
        <w:rPr>
          <w:lang w:val="en-US"/>
        </w:rPr>
        <w:t>individual</w:t>
      </w:r>
      <w:r w:rsidR="00C93637">
        <w:rPr>
          <w:lang w:val="en-US"/>
        </w:rPr>
        <w:t>s</w:t>
      </w:r>
      <w:r>
        <w:rPr>
          <w:lang w:val="en-US"/>
        </w:rPr>
        <w:t>.</w:t>
      </w:r>
      <w:r w:rsidR="00A96C03">
        <w:rPr>
          <w:lang w:val="en-US"/>
        </w:rPr>
        <w:t xml:space="preserve"> This exponential evolution is accompanied by an increase in</w:t>
      </w:r>
      <w:r w:rsidRPr="00AD34A4">
        <w:rPr>
          <w:lang w:val="en-US"/>
        </w:rPr>
        <w:t xml:space="preserve"> knowledge and access </w:t>
      </w:r>
      <w:r>
        <w:rPr>
          <w:lang w:val="en-US"/>
        </w:rPr>
        <w:t>to information</w:t>
      </w:r>
      <w:r w:rsidR="00A96C03">
        <w:rPr>
          <w:lang w:val="en-US"/>
        </w:rPr>
        <w:t>, inevitably leading to more concerns</w:t>
      </w:r>
      <w:r>
        <w:rPr>
          <w:lang w:val="en-US"/>
        </w:rPr>
        <w:t xml:space="preserve">. </w:t>
      </w:r>
      <w:r w:rsidRPr="00AD34A4">
        <w:rPr>
          <w:lang w:val="en-US"/>
        </w:rPr>
        <w:t xml:space="preserve">However, technology </w:t>
      </w:r>
      <w:r w:rsidR="00A96C03">
        <w:rPr>
          <w:lang w:val="en-US"/>
        </w:rPr>
        <w:t xml:space="preserve">facilitates </w:t>
      </w:r>
      <w:r w:rsidRPr="00AD34A4">
        <w:rPr>
          <w:lang w:val="en-US"/>
        </w:rPr>
        <w:t xml:space="preserve">the development of a </w:t>
      </w:r>
      <w:r w:rsidR="00A96C03">
        <w:rPr>
          <w:lang w:val="en-US"/>
        </w:rPr>
        <w:t xml:space="preserve">wide range </w:t>
      </w:r>
      <w:r w:rsidRPr="00AD34A4">
        <w:rPr>
          <w:lang w:val="en-US"/>
        </w:rPr>
        <w:t xml:space="preserve">of </w:t>
      </w:r>
      <w:r>
        <w:rPr>
          <w:lang w:val="en-US"/>
        </w:rPr>
        <w:t>solution</w:t>
      </w:r>
      <w:r w:rsidR="006874A2">
        <w:rPr>
          <w:lang w:val="en-US"/>
        </w:rPr>
        <w:t>s</w:t>
      </w:r>
      <w:r>
        <w:rPr>
          <w:lang w:val="en-US"/>
        </w:rPr>
        <w:t xml:space="preserve"> and, consequently, </w:t>
      </w:r>
      <w:r w:rsidR="00A96C03">
        <w:rPr>
          <w:lang w:val="en-US"/>
        </w:rPr>
        <w:t>enhanc</w:t>
      </w:r>
      <w:r w:rsidR="004221F1">
        <w:rPr>
          <w:lang w:val="en-US"/>
        </w:rPr>
        <w:t>es</w:t>
      </w:r>
      <w:r w:rsidR="00A96C03">
        <w:rPr>
          <w:lang w:val="en-US"/>
        </w:rPr>
        <w:t xml:space="preserve"> our </w:t>
      </w:r>
      <w:r w:rsidR="004221F1">
        <w:rPr>
          <w:lang w:val="en-US"/>
        </w:rPr>
        <w:t xml:space="preserve">response </w:t>
      </w:r>
      <w:r w:rsidR="00A96C03">
        <w:rPr>
          <w:lang w:val="en-US"/>
        </w:rPr>
        <w:t>ability to various challenges.</w:t>
      </w:r>
    </w:p>
    <w:p w14:paraId="572A9B2A" w14:textId="5637D90B" w:rsidR="00F91815" w:rsidRDefault="00A96C03" w:rsidP="00A447A6">
      <w:pPr>
        <w:rPr>
          <w:lang w:val="en-US"/>
        </w:rPr>
      </w:pPr>
      <w:r>
        <w:rPr>
          <w:lang w:val="en-US"/>
        </w:rPr>
        <w:t>One pressing concern in hospital environments today is the management of emotions such as anxiety, fear and stress in pediatric patients before and after surgical interventions.</w:t>
      </w:r>
      <w:r w:rsidR="00A447A6">
        <w:rPr>
          <w:lang w:val="en-US"/>
        </w:rPr>
        <w:t xml:space="preserve"> </w:t>
      </w:r>
      <w:r w:rsidR="00AD34A4">
        <w:rPr>
          <w:lang w:val="en-US"/>
        </w:rPr>
        <w:t xml:space="preserve">This project </w:t>
      </w:r>
      <w:r w:rsidR="00A447A6">
        <w:rPr>
          <w:lang w:val="en-US"/>
        </w:rPr>
        <w:t>addresses this concern, which affects many families annually. Given the unique characteristics of children, there is a need to develop strategies that alleviate these negative emotions.</w:t>
      </w:r>
    </w:p>
    <w:p w14:paraId="6FF09DE4" w14:textId="378E5A28" w:rsidR="005B4CF0" w:rsidRDefault="00F91815" w:rsidP="002B70B6">
      <w:pPr>
        <w:rPr>
          <w:lang w:val="en-US"/>
        </w:rPr>
      </w:pPr>
      <w:r>
        <w:rPr>
          <w:lang w:val="en-US"/>
        </w:rPr>
        <w:t xml:space="preserve">In this context, this project aims to </w:t>
      </w:r>
      <w:r w:rsidR="00A447A6">
        <w:rPr>
          <w:lang w:val="en-US"/>
        </w:rPr>
        <w:t>integrate</w:t>
      </w:r>
      <w:r>
        <w:rPr>
          <w:lang w:val="en-US"/>
        </w:rPr>
        <w:t xml:space="preserve"> Augmented Reality (AR) with Child Centered Play Therapy, a</w:t>
      </w:r>
      <w:r w:rsidR="00A447A6">
        <w:rPr>
          <w:lang w:val="en-US"/>
        </w:rPr>
        <w:t xml:space="preserve"> well-established</w:t>
      </w:r>
      <w:r>
        <w:rPr>
          <w:lang w:val="en-US"/>
        </w:rPr>
        <w:t xml:space="preserve"> strategy </w:t>
      </w:r>
      <w:r w:rsidR="00A447A6">
        <w:rPr>
          <w:lang w:val="en-US"/>
        </w:rPr>
        <w:t xml:space="preserve">for </w:t>
      </w:r>
      <w:r>
        <w:rPr>
          <w:lang w:val="en-US"/>
        </w:rPr>
        <w:t xml:space="preserve">mitigating negative emotions </w:t>
      </w:r>
      <w:r w:rsidR="00A447A6">
        <w:rPr>
          <w:lang w:val="en-US"/>
        </w:rPr>
        <w:t>tailored to the specific needs and</w:t>
      </w:r>
      <w:r>
        <w:rPr>
          <w:lang w:val="en-US"/>
        </w:rPr>
        <w:t xml:space="preserve"> characteristics of children</w:t>
      </w:r>
      <w:r w:rsidR="004221F1">
        <w:rPr>
          <w:lang w:val="en-US"/>
        </w:rPr>
        <w:t>,</w:t>
      </w:r>
      <w:r>
        <w:rPr>
          <w:lang w:val="en-US"/>
        </w:rPr>
        <w:t xml:space="preserve"> as </w:t>
      </w:r>
      <w:r w:rsidR="005501D7">
        <w:rPr>
          <w:lang w:val="en-US"/>
        </w:rPr>
        <w:t>the</w:t>
      </w:r>
      <w:r>
        <w:rPr>
          <w:lang w:val="en-US"/>
        </w:rPr>
        <w:t xml:space="preserve"> target audience. </w:t>
      </w:r>
      <w:r w:rsidR="00EF2ED0">
        <w:rPr>
          <w:lang w:val="en-US"/>
        </w:rPr>
        <w:t>Therefore</w:t>
      </w:r>
      <w:r>
        <w:rPr>
          <w:lang w:val="en-US"/>
        </w:rPr>
        <w:t xml:space="preserve">, the development of a game using AR </w:t>
      </w:r>
      <w:r w:rsidR="00EF2ED0">
        <w:rPr>
          <w:lang w:val="en-US"/>
        </w:rPr>
        <w:t>becomes essential</w:t>
      </w:r>
      <w:r w:rsidR="005501D7">
        <w:rPr>
          <w:lang w:val="en-US"/>
        </w:rPr>
        <w:t xml:space="preserve">, </w:t>
      </w:r>
      <w:r w:rsidR="00EF2ED0">
        <w:rPr>
          <w:lang w:val="en-US"/>
        </w:rPr>
        <w:t xml:space="preserve">serving as a tool for pediatric patients </w:t>
      </w:r>
      <w:r w:rsidR="005501D7">
        <w:rPr>
          <w:lang w:val="en-US"/>
        </w:rPr>
        <w:t xml:space="preserve">to reduce negative emotions. </w:t>
      </w:r>
      <w:r w:rsidR="005501D7" w:rsidRPr="005501D7">
        <w:rPr>
          <w:lang w:val="en-US"/>
        </w:rPr>
        <w:t xml:space="preserve">More specifically, providing users with </w:t>
      </w:r>
      <w:r w:rsidR="004221F1">
        <w:rPr>
          <w:lang w:val="en-US"/>
        </w:rPr>
        <w:t xml:space="preserve">the </w:t>
      </w:r>
      <w:r w:rsidR="005501D7" w:rsidRPr="005501D7">
        <w:rPr>
          <w:lang w:val="en-US"/>
        </w:rPr>
        <w:t>positive experiences of re</w:t>
      </w:r>
      <w:r w:rsidR="005501D7">
        <w:rPr>
          <w:lang w:val="en-US"/>
        </w:rPr>
        <w:t>la</w:t>
      </w:r>
      <w:r w:rsidR="004221F1">
        <w:rPr>
          <w:lang w:val="en-US"/>
        </w:rPr>
        <w:t>xation</w:t>
      </w:r>
      <w:r w:rsidR="005501D7">
        <w:rPr>
          <w:lang w:val="en-US"/>
        </w:rPr>
        <w:t>, fun and companionship while educating them about the pre-surgical procedures that they will undergo.</w:t>
      </w:r>
    </w:p>
    <w:p w14:paraId="3677DE69" w14:textId="6B257E3B" w:rsidR="009D1E11" w:rsidRPr="0031120A" w:rsidRDefault="009D1E11" w:rsidP="0031120A">
      <w:pPr>
        <w:rPr>
          <w:lang w:val="en-US"/>
        </w:rPr>
      </w:pPr>
      <w:r>
        <w:rPr>
          <w:lang w:val="en-US"/>
        </w:rPr>
        <w:t xml:space="preserve">Aiming to develop the best solution possible, extensive research about </w:t>
      </w:r>
      <w:r w:rsidR="00C904F9">
        <w:rPr>
          <w:lang w:val="en-US"/>
        </w:rPr>
        <w:t>relevant subjects</w:t>
      </w:r>
      <w:r>
        <w:rPr>
          <w:lang w:val="en-US"/>
        </w:rPr>
        <w:t xml:space="preserve"> was </w:t>
      </w:r>
      <w:r w:rsidR="00C904F9">
        <w:rPr>
          <w:lang w:val="en-US"/>
        </w:rPr>
        <w:t>conducted</w:t>
      </w:r>
      <w:r>
        <w:rPr>
          <w:lang w:val="en-US"/>
        </w:rPr>
        <w:t>. T</w:t>
      </w:r>
      <w:r w:rsidR="005501D7">
        <w:rPr>
          <w:lang w:val="en-US"/>
        </w:rPr>
        <w:t xml:space="preserve">he game was developed </w:t>
      </w:r>
      <w:r w:rsidR="00C904F9">
        <w:rPr>
          <w:lang w:val="en-US"/>
        </w:rPr>
        <w:t>using</w:t>
      </w:r>
      <w:r w:rsidR="005501D7">
        <w:rPr>
          <w:lang w:val="en-US"/>
        </w:rPr>
        <w:t xml:space="preserve"> Unity </w:t>
      </w:r>
      <w:r>
        <w:rPr>
          <w:lang w:val="en-US"/>
        </w:rPr>
        <w:t>software</w:t>
      </w:r>
      <w:r w:rsidR="005501D7">
        <w:rPr>
          <w:lang w:val="en-US"/>
        </w:rPr>
        <w:t>, designed for mobile devices and</w:t>
      </w:r>
      <w:r w:rsidR="00C904F9">
        <w:rPr>
          <w:lang w:val="en-US"/>
        </w:rPr>
        <w:t xml:space="preserve"> features an </w:t>
      </w:r>
      <w:r w:rsidR="005501D7">
        <w:rPr>
          <w:lang w:val="en-US"/>
        </w:rPr>
        <w:t xml:space="preserve">intuitive interface. With this, the game </w:t>
      </w:r>
      <w:r w:rsidR="00C904F9">
        <w:rPr>
          <w:lang w:val="en-US"/>
        </w:rPr>
        <w:t>comprises</w:t>
      </w:r>
      <w:r w:rsidR="005501D7">
        <w:rPr>
          <w:lang w:val="en-US"/>
        </w:rPr>
        <w:t xml:space="preserve"> an introduction, a memory game focused </w:t>
      </w:r>
      <w:r w:rsidR="003D133F">
        <w:rPr>
          <w:lang w:val="en-US"/>
        </w:rPr>
        <w:t>on</w:t>
      </w:r>
      <w:r w:rsidR="005501D7">
        <w:rPr>
          <w:lang w:val="en-US"/>
        </w:rPr>
        <w:t xml:space="preserve"> the playful aspect</w:t>
      </w:r>
      <w:r>
        <w:rPr>
          <w:lang w:val="en-US"/>
        </w:rPr>
        <w:t>, mini games</w:t>
      </w:r>
      <w:r w:rsidR="005501D7">
        <w:rPr>
          <w:lang w:val="en-US"/>
        </w:rPr>
        <w:t xml:space="preserve"> </w:t>
      </w:r>
      <w:r w:rsidR="00C904F9">
        <w:rPr>
          <w:lang w:val="en-US"/>
        </w:rPr>
        <w:t>that emphasize</w:t>
      </w:r>
      <w:r w:rsidR="005501D7">
        <w:rPr>
          <w:lang w:val="en-US"/>
        </w:rPr>
        <w:t xml:space="preserve"> learning about three pre-surgical procedures</w:t>
      </w:r>
      <w:r>
        <w:rPr>
          <w:lang w:val="en-US"/>
        </w:rPr>
        <w:t>, a mechanism to motivate user</w:t>
      </w:r>
      <w:r w:rsidR="00C904F9">
        <w:rPr>
          <w:lang w:val="en-US"/>
        </w:rPr>
        <w:t>s</w:t>
      </w:r>
      <w:r>
        <w:rPr>
          <w:lang w:val="en-US"/>
        </w:rPr>
        <w:t xml:space="preserve"> to continue playing and an ending</w:t>
      </w:r>
      <w:r w:rsidR="005501D7">
        <w:rPr>
          <w:lang w:val="en-US"/>
        </w:rPr>
        <w:t>.</w:t>
      </w:r>
      <w:r>
        <w:rPr>
          <w:lang w:val="en-US"/>
        </w:rPr>
        <w:t xml:space="preserve"> </w:t>
      </w:r>
      <w:r w:rsidR="00C904F9">
        <w:rPr>
          <w:lang w:val="en-US"/>
        </w:rPr>
        <w:t xml:space="preserve">To enhance the clarity of </w:t>
      </w:r>
      <w:r w:rsidR="004221F1">
        <w:rPr>
          <w:lang w:val="en-US"/>
        </w:rPr>
        <w:t xml:space="preserve">the </w:t>
      </w:r>
      <w:r w:rsidR="00C904F9">
        <w:rPr>
          <w:lang w:val="en-US"/>
        </w:rPr>
        <w:t xml:space="preserve">medical procedures and </w:t>
      </w:r>
      <w:r w:rsidR="004221F1">
        <w:rPr>
          <w:lang w:val="en-US"/>
        </w:rPr>
        <w:t xml:space="preserve">to </w:t>
      </w:r>
      <w:r w:rsidR="00C904F9">
        <w:rPr>
          <w:lang w:val="en-US"/>
        </w:rPr>
        <w:t xml:space="preserve">prioritize a positive </w:t>
      </w:r>
      <w:r>
        <w:rPr>
          <w:lang w:val="en-US"/>
        </w:rPr>
        <w:t xml:space="preserve">experience, a captivating narrative was written about the game, </w:t>
      </w:r>
      <w:r w:rsidR="0031120A">
        <w:rPr>
          <w:lang w:val="en-US"/>
        </w:rPr>
        <w:t>involving</w:t>
      </w:r>
      <w:r>
        <w:rPr>
          <w:lang w:val="en-US"/>
        </w:rPr>
        <w:t xml:space="preserve"> a buddy</w:t>
      </w:r>
      <w:r w:rsidR="00C904F9">
        <w:rPr>
          <w:lang w:val="en-US"/>
        </w:rPr>
        <w:t xml:space="preserve"> character</w:t>
      </w:r>
      <w:r>
        <w:rPr>
          <w:lang w:val="en-US"/>
        </w:rPr>
        <w:t xml:space="preserve"> that </w:t>
      </w:r>
      <w:r w:rsidR="0031120A">
        <w:rPr>
          <w:lang w:val="en-US"/>
        </w:rPr>
        <w:t>accompanies</w:t>
      </w:r>
      <w:r>
        <w:rPr>
          <w:lang w:val="en-US"/>
        </w:rPr>
        <w:t xml:space="preserve"> the </w:t>
      </w:r>
      <w:r w:rsidR="00C904F9">
        <w:rPr>
          <w:lang w:val="en-US"/>
        </w:rPr>
        <w:t>player along the game</w:t>
      </w:r>
      <w:r w:rsidR="0031120A">
        <w:rPr>
          <w:lang w:val="en-US"/>
        </w:rPr>
        <w:t xml:space="preserve"> and </w:t>
      </w:r>
      <w:r w:rsidR="00C904F9">
        <w:rPr>
          <w:lang w:val="en-US"/>
        </w:rPr>
        <w:t>several of his</w:t>
      </w:r>
      <w:r w:rsidR="0031120A">
        <w:rPr>
          <w:lang w:val="en-US"/>
        </w:rPr>
        <w:t xml:space="preserve"> partners.</w:t>
      </w:r>
    </w:p>
    <w:p w14:paraId="56953449" w14:textId="723FDA4F" w:rsidR="00E42A64" w:rsidRPr="00E42A64" w:rsidRDefault="00C904F9" w:rsidP="00E42A64">
      <w:pPr>
        <w:rPr>
          <w:lang w:val="en-US"/>
        </w:rPr>
      </w:pPr>
      <w:r>
        <w:rPr>
          <w:lang w:val="en-US"/>
        </w:rPr>
        <w:t>Based on the obtained</w:t>
      </w:r>
      <w:r w:rsidR="005501D7">
        <w:rPr>
          <w:lang w:val="en-US"/>
        </w:rPr>
        <w:t xml:space="preserve"> results, it seems appropriate to state that the object</w:t>
      </w:r>
      <w:r w:rsidR="003D120F">
        <w:rPr>
          <w:lang w:val="en-US"/>
        </w:rPr>
        <w:t>ive</w:t>
      </w:r>
      <w:r w:rsidR="005501D7">
        <w:rPr>
          <w:lang w:val="en-US"/>
        </w:rPr>
        <w:t xml:space="preserve"> was</w:t>
      </w:r>
      <w:r w:rsidR="00E42A64">
        <w:rPr>
          <w:lang w:val="en-US"/>
        </w:rPr>
        <w:t xml:space="preserve"> </w:t>
      </w:r>
      <w:r w:rsidR="005501D7">
        <w:rPr>
          <w:lang w:val="en-US"/>
        </w:rPr>
        <w:t xml:space="preserve">successfully achieved. </w:t>
      </w:r>
      <w:r w:rsidR="005501D7" w:rsidRPr="005501D7">
        <w:rPr>
          <w:lang w:val="en-US"/>
        </w:rPr>
        <w:t xml:space="preserve">The ambition of developing </w:t>
      </w:r>
      <w:r w:rsidR="003D120F" w:rsidRPr="005501D7">
        <w:rPr>
          <w:lang w:val="en-US"/>
        </w:rPr>
        <w:t>an</w:t>
      </w:r>
      <w:r w:rsidR="005501D7" w:rsidRPr="005501D7">
        <w:rPr>
          <w:lang w:val="en-US"/>
        </w:rPr>
        <w:t xml:space="preserve"> AR game capable of </w:t>
      </w:r>
      <w:r w:rsidR="003D120F" w:rsidRPr="005501D7">
        <w:rPr>
          <w:lang w:val="en-US"/>
        </w:rPr>
        <w:t>transmitting</w:t>
      </w:r>
      <w:r w:rsidR="005501D7" w:rsidRPr="005501D7">
        <w:rPr>
          <w:lang w:val="en-US"/>
        </w:rPr>
        <w:t xml:space="preserve"> infor</w:t>
      </w:r>
      <w:r w:rsidR="005501D7">
        <w:rPr>
          <w:lang w:val="en-US"/>
        </w:rPr>
        <w:t>mation and educating</w:t>
      </w:r>
      <w:r w:rsidR="003D120F">
        <w:rPr>
          <w:lang w:val="en-US"/>
        </w:rPr>
        <w:t xml:space="preserve"> its players</w:t>
      </w:r>
      <w:r w:rsidR="005501D7">
        <w:rPr>
          <w:lang w:val="en-US"/>
        </w:rPr>
        <w:t xml:space="preserve"> about surgical procedures was realized. </w:t>
      </w:r>
      <w:r w:rsidR="005E0289">
        <w:rPr>
          <w:lang w:val="en-US"/>
        </w:rPr>
        <w:t xml:space="preserve">Evaluations about the game’s usability were conducted and revealed excellent results. </w:t>
      </w:r>
      <w:r w:rsidR="004221F1">
        <w:rPr>
          <w:lang w:val="en-US"/>
        </w:rPr>
        <w:t>Consequently</w:t>
      </w:r>
      <w:r w:rsidR="00E42A64">
        <w:rPr>
          <w:lang w:val="en-US"/>
        </w:rPr>
        <w:t xml:space="preserve">, it </w:t>
      </w:r>
      <w:r w:rsidR="004221F1">
        <w:rPr>
          <w:lang w:val="en-US"/>
        </w:rPr>
        <w:lastRenderedPageBreak/>
        <w:t xml:space="preserve">can be affirmed </w:t>
      </w:r>
      <w:r w:rsidR="00E42A64">
        <w:rPr>
          <w:lang w:val="en-US"/>
        </w:rPr>
        <w:t>that the game is ready to be evaluated</w:t>
      </w:r>
      <w:r w:rsidR="004221F1">
        <w:rPr>
          <w:lang w:val="en-US"/>
        </w:rPr>
        <w:t xml:space="preserve"> in appropriate places</w:t>
      </w:r>
      <w:r w:rsidR="00E42A64">
        <w:rPr>
          <w:lang w:val="en-US"/>
        </w:rPr>
        <w:t xml:space="preserve"> by the target audience, with the goal of </w:t>
      </w:r>
      <w:r w:rsidR="004221F1">
        <w:rPr>
          <w:lang w:val="en-US"/>
        </w:rPr>
        <w:t>accessing</w:t>
      </w:r>
      <w:r w:rsidR="00E42A64">
        <w:rPr>
          <w:lang w:val="en-US"/>
        </w:rPr>
        <w:t xml:space="preserve"> its </w:t>
      </w:r>
      <w:r w:rsidR="00D43D54">
        <w:rPr>
          <w:lang w:val="en-US"/>
        </w:rPr>
        <w:t>capability</w:t>
      </w:r>
      <w:r w:rsidR="00E42A64">
        <w:rPr>
          <w:lang w:val="en-US"/>
        </w:rPr>
        <w:t xml:space="preserve"> to reduce the </w:t>
      </w:r>
      <w:proofErr w:type="gramStart"/>
      <w:r w:rsidR="00E42A64">
        <w:rPr>
          <w:lang w:val="en-US"/>
        </w:rPr>
        <w:t>aforementioned negative</w:t>
      </w:r>
      <w:proofErr w:type="gramEnd"/>
      <w:r w:rsidR="00E42A64">
        <w:rPr>
          <w:lang w:val="en-US"/>
        </w:rPr>
        <w:t xml:space="preserve"> emotion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188F432F" w14:textId="5D2E86AE" w:rsidR="00A40B69"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2231056" w:history="1">
        <w:r w:rsidR="00A40B69" w:rsidRPr="0036622E">
          <w:rPr>
            <w:rStyle w:val="Hyperlink"/>
            <w:noProof/>
          </w:rPr>
          <w:t>Dedicatória</w:t>
        </w:r>
        <w:r w:rsidR="00A40B69">
          <w:rPr>
            <w:noProof/>
            <w:webHidden/>
          </w:rPr>
          <w:tab/>
        </w:r>
        <w:r w:rsidR="00A40B69">
          <w:rPr>
            <w:noProof/>
            <w:webHidden/>
          </w:rPr>
          <w:fldChar w:fldCharType="begin"/>
        </w:r>
        <w:r w:rsidR="00A40B69">
          <w:rPr>
            <w:noProof/>
            <w:webHidden/>
          </w:rPr>
          <w:instrText xml:space="preserve"> PAGEREF _Toc172231056 \h </w:instrText>
        </w:r>
        <w:r w:rsidR="00A40B69">
          <w:rPr>
            <w:noProof/>
            <w:webHidden/>
          </w:rPr>
        </w:r>
        <w:r w:rsidR="00A40B69">
          <w:rPr>
            <w:noProof/>
            <w:webHidden/>
          </w:rPr>
          <w:fldChar w:fldCharType="separate"/>
        </w:r>
        <w:r w:rsidR="00A40B69">
          <w:rPr>
            <w:noProof/>
            <w:webHidden/>
          </w:rPr>
          <w:t>ii</w:t>
        </w:r>
        <w:r w:rsidR="00A40B69">
          <w:rPr>
            <w:noProof/>
            <w:webHidden/>
          </w:rPr>
          <w:fldChar w:fldCharType="end"/>
        </w:r>
      </w:hyperlink>
    </w:p>
    <w:p w14:paraId="4B112DAC" w14:textId="517C4CEB"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57" w:history="1">
        <w:r w:rsidRPr="0036622E">
          <w:rPr>
            <w:rStyle w:val="Hyperlink"/>
            <w:noProof/>
          </w:rPr>
          <w:t>Agradecimentos</w:t>
        </w:r>
        <w:r>
          <w:rPr>
            <w:noProof/>
            <w:webHidden/>
          </w:rPr>
          <w:tab/>
        </w:r>
        <w:r>
          <w:rPr>
            <w:noProof/>
            <w:webHidden/>
          </w:rPr>
          <w:fldChar w:fldCharType="begin"/>
        </w:r>
        <w:r>
          <w:rPr>
            <w:noProof/>
            <w:webHidden/>
          </w:rPr>
          <w:instrText xml:space="preserve"> PAGEREF _Toc172231057 \h </w:instrText>
        </w:r>
        <w:r>
          <w:rPr>
            <w:noProof/>
            <w:webHidden/>
          </w:rPr>
        </w:r>
        <w:r>
          <w:rPr>
            <w:noProof/>
            <w:webHidden/>
          </w:rPr>
          <w:fldChar w:fldCharType="separate"/>
        </w:r>
        <w:r>
          <w:rPr>
            <w:noProof/>
            <w:webHidden/>
          </w:rPr>
          <w:t>iii</w:t>
        </w:r>
        <w:r>
          <w:rPr>
            <w:noProof/>
            <w:webHidden/>
          </w:rPr>
          <w:fldChar w:fldCharType="end"/>
        </w:r>
      </w:hyperlink>
    </w:p>
    <w:p w14:paraId="6D11FC43" w14:textId="0703CE5E"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58" w:history="1">
        <w:r w:rsidRPr="0036622E">
          <w:rPr>
            <w:rStyle w:val="Hyperlink"/>
            <w:noProof/>
          </w:rPr>
          <w:t>Resumo</w:t>
        </w:r>
        <w:r>
          <w:rPr>
            <w:noProof/>
            <w:webHidden/>
          </w:rPr>
          <w:tab/>
        </w:r>
        <w:r>
          <w:rPr>
            <w:noProof/>
            <w:webHidden/>
          </w:rPr>
          <w:fldChar w:fldCharType="begin"/>
        </w:r>
        <w:r>
          <w:rPr>
            <w:noProof/>
            <w:webHidden/>
          </w:rPr>
          <w:instrText xml:space="preserve"> PAGEREF _Toc172231058 \h </w:instrText>
        </w:r>
        <w:r>
          <w:rPr>
            <w:noProof/>
            <w:webHidden/>
          </w:rPr>
        </w:r>
        <w:r>
          <w:rPr>
            <w:noProof/>
            <w:webHidden/>
          </w:rPr>
          <w:fldChar w:fldCharType="separate"/>
        </w:r>
        <w:r>
          <w:rPr>
            <w:noProof/>
            <w:webHidden/>
          </w:rPr>
          <w:t>v</w:t>
        </w:r>
        <w:r>
          <w:rPr>
            <w:noProof/>
            <w:webHidden/>
          </w:rPr>
          <w:fldChar w:fldCharType="end"/>
        </w:r>
      </w:hyperlink>
    </w:p>
    <w:p w14:paraId="660789BA" w14:textId="3F87A0EC"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59" w:history="1">
        <w:r w:rsidRPr="0036622E">
          <w:rPr>
            <w:rStyle w:val="Hyperlink"/>
            <w:noProof/>
            <w:lang w:val="en-US"/>
          </w:rPr>
          <w:t>Abstract</w:t>
        </w:r>
        <w:r>
          <w:rPr>
            <w:noProof/>
            <w:webHidden/>
          </w:rPr>
          <w:tab/>
        </w:r>
        <w:r>
          <w:rPr>
            <w:noProof/>
            <w:webHidden/>
          </w:rPr>
          <w:fldChar w:fldCharType="begin"/>
        </w:r>
        <w:r>
          <w:rPr>
            <w:noProof/>
            <w:webHidden/>
          </w:rPr>
          <w:instrText xml:space="preserve"> PAGEREF _Toc172231059 \h </w:instrText>
        </w:r>
        <w:r>
          <w:rPr>
            <w:noProof/>
            <w:webHidden/>
          </w:rPr>
        </w:r>
        <w:r>
          <w:rPr>
            <w:noProof/>
            <w:webHidden/>
          </w:rPr>
          <w:fldChar w:fldCharType="separate"/>
        </w:r>
        <w:r>
          <w:rPr>
            <w:noProof/>
            <w:webHidden/>
          </w:rPr>
          <w:t>vii</w:t>
        </w:r>
        <w:r>
          <w:rPr>
            <w:noProof/>
            <w:webHidden/>
          </w:rPr>
          <w:fldChar w:fldCharType="end"/>
        </w:r>
      </w:hyperlink>
    </w:p>
    <w:p w14:paraId="4A3B9A48" w14:textId="6B87D658"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60" w:history="1">
        <w:r w:rsidRPr="0036622E">
          <w:rPr>
            <w:rStyle w:val="Hyperlink"/>
            <w:noProof/>
          </w:rPr>
          <w:t>Lista de Figuras</w:t>
        </w:r>
        <w:r>
          <w:rPr>
            <w:noProof/>
            <w:webHidden/>
          </w:rPr>
          <w:tab/>
        </w:r>
        <w:r>
          <w:rPr>
            <w:noProof/>
            <w:webHidden/>
          </w:rPr>
          <w:fldChar w:fldCharType="begin"/>
        </w:r>
        <w:r>
          <w:rPr>
            <w:noProof/>
            <w:webHidden/>
          </w:rPr>
          <w:instrText xml:space="preserve"> PAGEREF _Toc172231060 \h </w:instrText>
        </w:r>
        <w:r>
          <w:rPr>
            <w:noProof/>
            <w:webHidden/>
          </w:rPr>
        </w:r>
        <w:r>
          <w:rPr>
            <w:noProof/>
            <w:webHidden/>
          </w:rPr>
          <w:fldChar w:fldCharType="separate"/>
        </w:r>
        <w:r>
          <w:rPr>
            <w:noProof/>
            <w:webHidden/>
          </w:rPr>
          <w:t>xii</w:t>
        </w:r>
        <w:r>
          <w:rPr>
            <w:noProof/>
            <w:webHidden/>
          </w:rPr>
          <w:fldChar w:fldCharType="end"/>
        </w:r>
      </w:hyperlink>
    </w:p>
    <w:p w14:paraId="6B9AA3B4" w14:textId="59167CAD"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61" w:history="1">
        <w:r w:rsidRPr="0036622E">
          <w:rPr>
            <w:rStyle w:val="Hyperlink"/>
            <w:noProof/>
          </w:rPr>
          <w:t>Lista de Tabelas</w:t>
        </w:r>
        <w:r>
          <w:rPr>
            <w:noProof/>
            <w:webHidden/>
          </w:rPr>
          <w:tab/>
        </w:r>
        <w:r>
          <w:rPr>
            <w:noProof/>
            <w:webHidden/>
          </w:rPr>
          <w:fldChar w:fldCharType="begin"/>
        </w:r>
        <w:r>
          <w:rPr>
            <w:noProof/>
            <w:webHidden/>
          </w:rPr>
          <w:instrText xml:space="preserve"> PAGEREF _Toc172231061 \h </w:instrText>
        </w:r>
        <w:r>
          <w:rPr>
            <w:noProof/>
            <w:webHidden/>
          </w:rPr>
        </w:r>
        <w:r>
          <w:rPr>
            <w:noProof/>
            <w:webHidden/>
          </w:rPr>
          <w:fldChar w:fldCharType="separate"/>
        </w:r>
        <w:r>
          <w:rPr>
            <w:noProof/>
            <w:webHidden/>
          </w:rPr>
          <w:t>xiv</w:t>
        </w:r>
        <w:r>
          <w:rPr>
            <w:noProof/>
            <w:webHidden/>
          </w:rPr>
          <w:fldChar w:fldCharType="end"/>
        </w:r>
      </w:hyperlink>
    </w:p>
    <w:p w14:paraId="268731A5" w14:textId="51C0645A"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062" w:history="1">
        <w:r w:rsidRPr="0036622E">
          <w:rPr>
            <w:rStyle w:val="Hyperlink"/>
            <w:noProof/>
          </w:rPr>
          <w:t>Lista de siglas e acrónimos</w:t>
        </w:r>
        <w:r>
          <w:rPr>
            <w:noProof/>
            <w:webHidden/>
          </w:rPr>
          <w:tab/>
        </w:r>
        <w:r>
          <w:rPr>
            <w:noProof/>
            <w:webHidden/>
          </w:rPr>
          <w:fldChar w:fldCharType="begin"/>
        </w:r>
        <w:r>
          <w:rPr>
            <w:noProof/>
            <w:webHidden/>
          </w:rPr>
          <w:instrText xml:space="preserve"> PAGEREF _Toc172231062 \h </w:instrText>
        </w:r>
        <w:r>
          <w:rPr>
            <w:noProof/>
            <w:webHidden/>
          </w:rPr>
        </w:r>
        <w:r>
          <w:rPr>
            <w:noProof/>
            <w:webHidden/>
          </w:rPr>
          <w:fldChar w:fldCharType="separate"/>
        </w:r>
        <w:r>
          <w:rPr>
            <w:noProof/>
            <w:webHidden/>
          </w:rPr>
          <w:t>xv</w:t>
        </w:r>
        <w:r>
          <w:rPr>
            <w:noProof/>
            <w:webHidden/>
          </w:rPr>
          <w:fldChar w:fldCharType="end"/>
        </w:r>
      </w:hyperlink>
    </w:p>
    <w:p w14:paraId="2B884728" w14:textId="040452CD"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063" w:history="1">
        <w:r w:rsidRPr="0036622E">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36622E">
          <w:rPr>
            <w:rStyle w:val="Hyperlink"/>
            <w:noProof/>
          </w:rPr>
          <w:t>Introdução</w:t>
        </w:r>
        <w:r>
          <w:rPr>
            <w:noProof/>
            <w:webHidden/>
          </w:rPr>
          <w:tab/>
        </w:r>
        <w:r>
          <w:rPr>
            <w:noProof/>
            <w:webHidden/>
          </w:rPr>
          <w:fldChar w:fldCharType="begin"/>
        </w:r>
        <w:r>
          <w:rPr>
            <w:noProof/>
            <w:webHidden/>
          </w:rPr>
          <w:instrText xml:space="preserve"> PAGEREF _Toc172231063 \h </w:instrText>
        </w:r>
        <w:r>
          <w:rPr>
            <w:noProof/>
            <w:webHidden/>
          </w:rPr>
        </w:r>
        <w:r>
          <w:rPr>
            <w:noProof/>
            <w:webHidden/>
          </w:rPr>
          <w:fldChar w:fldCharType="separate"/>
        </w:r>
        <w:r>
          <w:rPr>
            <w:noProof/>
            <w:webHidden/>
          </w:rPr>
          <w:t>1</w:t>
        </w:r>
        <w:r>
          <w:rPr>
            <w:noProof/>
            <w:webHidden/>
          </w:rPr>
          <w:fldChar w:fldCharType="end"/>
        </w:r>
      </w:hyperlink>
    </w:p>
    <w:p w14:paraId="261E968F" w14:textId="4BDFA36C"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064" w:history="1">
        <w:r w:rsidRPr="0036622E">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36622E">
          <w:rPr>
            <w:rStyle w:val="Hyperlink"/>
            <w:noProof/>
          </w:rPr>
          <w:t>Estado da Arte</w:t>
        </w:r>
        <w:r>
          <w:rPr>
            <w:noProof/>
            <w:webHidden/>
          </w:rPr>
          <w:tab/>
        </w:r>
        <w:r>
          <w:rPr>
            <w:noProof/>
            <w:webHidden/>
          </w:rPr>
          <w:fldChar w:fldCharType="begin"/>
        </w:r>
        <w:r>
          <w:rPr>
            <w:noProof/>
            <w:webHidden/>
          </w:rPr>
          <w:instrText xml:space="preserve"> PAGEREF _Toc172231064 \h </w:instrText>
        </w:r>
        <w:r>
          <w:rPr>
            <w:noProof/>
            <w:webHidden/>
          </w:rPr>
        </w:r>
        <w:r>
          <w:rPr>
            <w:noProof/>
            <w:webHidden/>
          </w:rPr>
          <w:fldChar w:fldCharType="separate"/>
        </w:r>
        <w:r>
          <w:rPr>
            <w:noProof/>
            <w:webHidden/>
          </w:rPr>
          <w:t>6</w:t>
        </w:r>
        <w:r>
          <w:rPr>
            <w:noProof/>
            <w:webHidden/>
          </w:rPr>
          <w:fldChar w:fldCharType="end"/>
        </w:r>
      </w:hyperlink>
    </w:p>
    <w:p w14:paraId="7E82BB4B" w14:textId="160F0A62"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65" w:history="1">
        <w:r w:rsidRPr="0036622E">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Realidade Aumentada</w:t>
        </w:r>
        <w:r>
          <w:rPr>
            <w:noProof/>
            <w:webHidden/>
          </w:rPr>
          <w:tab/>
        </w:r>
        <w:r>
          <w:rPr>
            <w:noProof/>
            <w:webHidden/>
          </w:rPr>
          <w:fldChar w:fldCharType="begin"/>
        </w:r>
        <w:r>
          <w:rPr>
            <w:noProof/>
            <w:webHidden/>
          </w:rPr>
          <w:instrText xml:space="preserve"> PAGEREF _Toc172231065 \h </w:instrText>
        </w:r>
        <w:r>
          <w:rPr>
            <w:noProof/>
            <w:webHidden/>
          </w:rPr>
        </w:r>
        <w:r>
          <w:rPr>
            <w:noProof/>
            <w:webHidden/>
          </w:rPr>
          <w:fldChar w:fldCharType="separate"/>
        </w:r>
        <w:r>
          <w:rPr>
            <w:noProof/>
            <w:webHidden/>
          </w:rPr>
          <w:t>6</w:t>
        </w:r>
        <w:r>
          <w:rPr>
            <w:noProof/>
            <w:webHidden/>
          </w:rPr>
          <w:fldChar w:fldCharType="end"/>
        </w:r>
      </w:hyperlink>
    </w:p>
    <w:p w14:paraId="78583A28" w14:textId="19C08684"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66" w:history="1">
        <w:r w:rsidRPr="0036622E">
          <w:rPr>
            <w:rStyle w:val="Hyperlink"/>
            <w:noProof/>
          </w:rPr>
          <w:t>2.1.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Tipos de Realidade Aumentada</w:t>
        </w:r>
        <w:r>
          <w:rPr>
            <w:noProof/>
            <w:webHidden/>
          </w:rPr>
          <w:tab/>
        </w:r>
        <w:r>
          <w:rPr>
            <w:noProof/>
            <w:webHidden/>
          </w:rPr>
          <w:fldChar w:fldCharType="begin"/>
        </w:r>
        <w:r>
          <w:rPr>
            <w:noProof/>
            <w:webHidden/>
          </w:rPr>
          <w:instrText xml:space="preserve"> PAGEREF _Toc172231066 \h </w:instrText>
        </w:r>
        <w:r>
          <w:rPr>
            <w:noProof/>
            <w:webHidden/>
          </w:rPr>
        </w:r>
        <w:r>
          <w:rPr>
            <w:noProof/>
            <w:webHidden/>
          </w:rPr>
          <w:fldChar w:fldCharType="separate"/>
        </w:r>
        <w:r>
          <w:rPr>
            <w:noProof/>
            <w:webHidden/>
          </w:rPr>
          <w:t>8</w:t>
        </w:r>
        <w:r>
          <w:rPr>
            <w:noProof/>
            <w:webHidden/>
          </w:rPr>
          <w:fldChar w:fldCharType="end"/>
        </w:r>
      </w:hyperlink>
    </w:p>
    <w:p w14:paraId="6BBC11C8" w14:textId="6F13F1CD"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67" w:history="1">
        <w:r w:rsidRPr="0036622E">
          <w:rPr>
            <w:rStyle w:val="Hyperlink"/>
            <w:noProof/>
          </w:rPr>
          <w:t>2.1.1.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alidade Aumentada baseada em marcadores</w:t>
        </w:r>
        <w:r>
          <w:rPr>
            <w:noProof/>
            <w:webHidden/>
          </w:rPr>
          <w:tab/>
        </w:r>
        <w:r>
          <w:rPr>
            <w:noProof/>
            <w:webHidden/>
          </w:rPr>
          <w:fldChar w:fldCharType="begin"/>
        </w:r>
        <w:r>
          <w:rPr>
            <w:noProof/>
            <w:webHidden/>
          </w:rPr>
          <w:instrText xml:space="preserve"> PAGEREF _Toc172231067 \h </w:instrText>
        </w:r>
        <w:r>
          <w:rPr>
            <w:noProof/>
            <w:webHidden/>
          </w:rPr>
        </w:r>
        <w:r>
          <w:rPr>
            <w:noProof/>
            <w:webHidden/>
          </w:rPr>
          <w:fldChar w:fldCharType="separate"/>
        </w:r>
        <w:r>
          <w:rPr>
            <w:noProof/>
            <w:webHidden/>
          </w:rPr>
          <w:t>8</w:t>
        </w:r>
        <w:r>
          <w:rPr>
            <w:noProof/>
            <w:webHidden/>
          </w:rPr>
          <w:fldChar w:fldCharType="end"/>
        </w:r>
      </w:hyperlink>
    </w:p>
    <w:p w14:paraId="29030C3C" w14:textId="581D238A"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68" w:history="1">
        <w:r w:rsidRPr="0036622E">
          <w:rPr>
            <w:rStyle w:val="Hyperlink"/>
            <w:noProof/>
          </w:rPr>
          <w:t>2.1.1.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alidade Aumentada baseada na localização</w:t>
        </w:r>
        <w:r>
          <w:rPr>
            <w:noProof/>
            <w:webHidden/>
          </w:rPr>
          <w:tab/>
        </w:r>
        <w:r>
          <w:rPr>
            <w:noProof/>
            <w:webHidden/>
          </w:rPr>
          <w:fldChar w:fldCharType="begin"/>
        </w:r>
        <w:r>
          <w:rPr>
            <w:noProof/>
            <w:webHidden/>
          </w:rPr>
          <w:instrText xml:space="preserve"> PAGEREF _Toc172231068 \h </w:instrText>
        </w:r>
        <w:r>
          <w:rPr>
            <w:noProof/>
            <w:webHidden/>
          </w:rPr>
        </w:r>
        <w:r>
          <w:rPr>
            <w:noProof/>
            <w:webHidden/>
          </w:rPr>
          <w:fldChar w:fldCharType="separate"/>
        </w:r>
        <w:r>
          <w:rPr>
            <w:noProof/>
            <w:webHidden/>
          </w:rPr>
          <w:t>9</w:t>
        </w:r>
        <w:r>
          <w:rPr>
            <w:noProof/>
            <w:webHidden/>
          </w:rPr>
          <w:fldChar w:fldCharType="end"/>
        </w:r>
      </w:hyperlink>
    </w:p>
    <w:p w14:paraId="74F926E5" w14:textId="2A2C8A13"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69" w:history="1">
        <w:r w:rsidRPr="0036622E">
          <w:rPr>
            <w:rStyle w:val="Hyperlink"/>
            <w:noProof/>
          </w:rPr>
          <w:t>2.1.1.3.</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alidade Aumentada baseada na projeção</w:t>
        </w:r>
        <w:r>
          <w:rPr>
            <w:noProof/>
            <w:webHidden/>
          </w:rPr>
          <w:tab/>
        </w:r>
        <w:r>
          <w:rPr>
            <w:noProof/>
            <w:webHidden/>
          </w:rPr>
          <w:fldChar w:fldCharType="begin"/>
        </w:r>
        <w:r>
          <w:rPr>
            <w:noProof/>
            <w:webHidden/>
          </w:rPr>
          <w:instrText xml:space="preserve"> PAGEREF _Toc172231069 \h </w:instrText>
        </w:r>
        <w:r>
          <w:rPr>
            <w:noProof/>
            <w:webHidden/>
          </w:rPr>
        </w:r>
        <w:r>
          <w:rPr>
            <w:noProof/>
            <w:webHidden/>
          </w:rPr>
          <w:fldChar w:fldCharType="separate"/>
        </w:r>
        <w:r>
          <w:rPr>
            <w:noProof/>
            <w:webHidden/>
          </w:rPr>
          <w:t>9</w:t>
        </w:r>
        <w:r>
          <w:rPr>
            <w:noProof/>
            <w:webHidden/>
          </w:rPr>
          <w:fldChar w:fldCharType="end"/>
        </w:r>
      </w:hyperlink>
    </w:p>
    <w:p w14:paraId="15561BE0" w14:textId="63B96FE0"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0" w:history="1">
        <w:r w:rsidRPr="0036622E">
          <w:rPr>
            <w:rStyle w:val="Hyperlink"/>
            <w:noProof/>
          </w:rPr>
          <w:t>2.1.1.4.</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alidade Aumentada baseada na superimposição</w:t>
        </w:r>
        <w:r>
          <w:rPr>
            <w:noProof/>
            <w:webHidden/>
          </w:rPr>
          <w:tab/>
        </w:r>
        <w:r>
          <w:rPr>
            <w:noProof/>
            <w:webHidden/>
          </w:rPr>
          <w:fldChar w:fldCharType="begin"/>
        </w:r>
        <w:r>
          <w:rPr>
            <w:noProof/>
            <w:webHidden/>
          </w:rPr>
          <w:instrText xml:space="preserve"> PAGEREF _Toc172231070 \h </w:instrText>
        </w:r>
        <w:r>
          <w:rPr>
            <w:noProof/>
            <w:webHidden/>
          </w:rPr>
        </w:r>
        <w:r>
          <w:rPr>
            <w:noProof/>
            <w:webHidden/>
          </w:rPr>
          <w:fldChar w:fldCharType="separate"/>
        </w:r>
        <w:r>
          <w:rPr>
            <w:noProof/>
            <w:webHidden/>
          </w:rPr>
          <w:t>9</w:t>
        </w:r>
        <w:r>
          <w:rPr>
            <w:noProof/>
            <w:webHidden/>
          </w:rPr>
          <w:fldChar w:fldCharType="end"/>
        </w:r>
      </w:hyperlink>
    </w:p>
    <w:p w14:paraId="23781D72" w14:textId="14A8D728"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1" w:history="1">
        <w:r w:rsidRPr="0036622E">
          <w:rPr>
            <w:rStyle w:val="Hyperlink"/>
            <w:noProof/>
          </w:rPr>
          <w:t>2.1.1.5.</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alidade Aumentada baseada na delineação</w:t>
        </w:r>
        <w:r>
          <w:rPr>
            <w:noProof/>
            <w:webHidden/>
          </w:rPr>
          <w:tab/>
        </w:r>
        <w:r>
          <w:rPr>
            <w:noProof/>
            <w:webHidden/>
          </w:rPr>
          <w:fldChar w:fldCharType="begin"/>
        </w:r>
        <w:r>
          <w:rPr>
            <w:noProof/>
            <w:webHidden/>
          </w:rPr>
          <w:instrText xml:space="preserve"> PAGEREF _Toc172231071 \h </w:instrText>
        </w:r>
        <w:r>
          <w:rPr>
            <w:noProof/>
            <w:webHidden/>
          </w:rPr>
        </w:r>
        <w:r>
          <w:rPr>
            <w:noProof/>
            <w:webHidden/>
          </w:rPr>
          <w:fldChar w:fldCharType="separate"/>
        </w:r>
        <w:r>
          <w:rPr>
            <w:noProof/>
            <w:webHidden/>
          </w:rPr>
          <w:t>10</w:t>
        </w:r>
        <w:r>
          <w:rPr>
            <w:noProof/>
            <w:webHidden/>
          </w:rPr>
          <w:fldChar w:fldCharType="end"/>
        </w:r>
      </w:hyperlink>
    </w:p>
    <w:p w14:paraId="520E5350" w14:textId="4C518EDF"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2" w:history="1">
        <w:r w:rsidRPr="0036622E">
          <w:rPr>
            <w:rStyle w:val="Hyperlink"/>
            <w:noProof/>
          </w:rPr>
          <w:t>2.1.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Tecnologias utilizadas</w:t>
        </w:r>
        <w:r>
          <w:rPr>
            <w:noProof/>
            <w:webHidden/>
          </w:rPr>
          <w:tab/>
        </w:r>
        <w:r>
          <w:rPr>
            <w:noProof/>
            <w:webHidden/>
          </w:rPr>
          <w:fldChar w:fldCharType="begin"/>
        </w:r>
        <w:r>
          <w:rPr>
            <w:noProof/>
            <w:webHidden/>
          </w:rPr>
          <w:instrText xml:space="preserve"> PAGEREF _Toc172231072 \h </w:instrText>
        </w:r>
        <w:r>
          <w:rPr>
            <w:noProof/>
            <w:webHidden/>
          </w:rPr>
        </w:r>
        <w:r>
          <w:rPr>
            <w:noProof/>
            <w:webHidden/>
          </w:rPr>
          <w:fldChar w:fldCharType="separate"/>
        </w:r>
        <w:r>
          <w:rPr>
            <w:noProof/>
            <w:webHidden/>
          </w:rPr>
          <w:t>10</w:t>
        </w:r>
        <w:r>
          <w:rPr>
            <w:noProof/>
            <w:webHidden/>
          </w:rPr>
          <w:fldChar w:fldCharType="end"/>
        </w:r>
      </w:hyperlink>
    </w:p>
    <w:p w14:paraId="0A9F070C" w14:textId="15951263"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3" w:history="1">
        <w:r w:rsidRPr="0036622E">
          <w:rPr>
            <w:rStyle w:val="Hyperlink"/>
            <w:noProof/>
          </w:rPr>
          <w:t>2.1.2.1.</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Hardware</w:t>
        </w:r>
        <w:r>
          <w:rPr>
            <w:noProof/>
            <w:webHidden/>
          </w:rPr>
          <w:tab/>
        </w:r>
        <w:r>
          <w:rPr>
            <w:noProof/>
            <w:webHidden/>
          </w:rPr>
          <w:fldChar w:fldCharType="begin"/>
        </w:r>
        <w:r>
          <w:rPr>
            <w:noProof/>
            <w:webHidden/>
          </w:rPr>
          <w:instrText xml:space="preserve"> PAGEREF _Toc172231073 \h </w:instrText>
        </w:r>
        <w:r>
          <w:rPr>
            <w:noProof/>
            <w:webHidden/>
          </w:rPr>
        </w:r>
        <w:r>
          <w:rPr>
            <w:noProof/>
            <w:webHidden/>
          </w:rPr>
          <w:fldChar w:fldCharType="separate"/>
        </w:r>
        <w:r>
          <w:rPr>
            <w:noProof/>
            <w:webHidden/>
          </w:rPr>
          <w:t>10</w:t>
        </w:r>
        <w:r>
          <w:rPr>
            <w:noProof/>
            <w:webHidden/>
          </w:rPr>
          <w:fldChar w:fldCharType="end"/>
        </w:r>
      </w:hyperlink>
    </w:p>
    <w:p w14:paraId="11DE08D1" w14:textId="08380EFC"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4" w:history="1">
        <w:r w:rsidRPr="0036622E">
          <w:rPr>
            <w:rStyle w:val="Hyperlink"/>
            <w:noProof/>
          </w:rPr>
          <w:t>2.1.2.2.</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Software</w:t>
        </w:r>
        <w:r>
          <w:rPr>
            <w:noProof/>
            <w:webHidden/>
          </w:rPr>
          <w:tab/>
        </w:r>
        <w:r>
          <w:rPr>
            <w:noProof/>
            <w:webHidden/>
          </w:rPr>
          <w:fldChar w:fldCharType="begin"/>
        </w:r>
        <w:r>
          <w:rPr>
            <w:noProof/>
            <w:webHidden/>
          </w:rPr>
          <w:instrText xml:space="preserve"> PAGEREF _Toc172231074 \h </w:instrText>
        </w:r>
        <w:r>
          <w:rPr>
            <w:noProof/>
            <w:webHidden/>
          </w:rPr>
        </w:r>
        <w:r>
          <w:rPr>
            <w:noProof/>
            <w:webHidden/>
          </w:rPr>
          <w:fldChar w:fldCharType="separate"/>
        </w:r>
        <w:r>
          <w:rPr>
            <w:noProof/>
            <w:webHidden/>
          </w:rPr>
          <w:t>11</w:t>
        </w:r>
        <w:r>
          <w:rPr>
            <w:noProof/>
            <w:webHidden/>
          </w:rPr>
          <w:fldChar w:fldCharType="end"/>
        </w:r>
      </w:hyperlink>
    </w:p>
    <w:p w14:paraId="0E04E8E9" w14:textId="7CE5884F"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75" w:history="1">
        <w:r w:rsidRPr="0036622E">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Estudo referentes a artigos científicos</w:t>
        </w:r>
        <w:r>
          <w:rPr>
            <w:noProof/>
            <w:webHidden/>
          </w:rPr>
          <w:tab/>
        </w:r>
        <w:r>
          <w:rPr>
            <w:noProof/>
            <w:webHidden/>
          </w:rPr>
          <w:fldChar w:fldCharType="begin"/>
        </w:r>
        <w:r>
          <w:rPr>
            <w:noProof/>
            <w:webHidden/>
          </w:rPr>
          <w:instrText xml:space="preserve"> PAGEREF _Toc172231075 \h </w:instrText>
        </w:r>
        <w:r>
          <w:rPr>
            <w:noProof/>
            <w:webHidden/>
          </w:rPr>
        </w:r>
        <w:r>
          <w:rPr>
            <w:noProof/>
            <w:webHidden/>
          </w:rPr>
          <w:fldChar w:fldCharType="separate"/>
        </w:r>
        <w:r>
          <w:rPr>
            <w:noProof/>
            <w:webHidden/>
          </w:rPr>
          <w:t>11</w:t>
        </w:r>
        <w:r>
          <w:rPr>
            <w:noProof/>
            <w:webHidden/>
          </w:rPr>
          <w:fldChar w:fldCharType="end"/>
        </w:r>
      </w:hyperlink>
    </w:p>
    <w:p w14:paraId="6D67E1D9" w14:textId="6E17F0C9"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76" w:history="1">
        <w:r w:rsidRPr="0036622E">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Desafios e considerações</w:t>
        </w:r>
        <w:r>
          <w:rPr>
            <w:noProof/>
            <w:webHidden/>
          </w:rPr>
          <w:tab/>
        </w:r>
        <w:r>
          <w:rPr>
            <w:noProof/>
            <w:webHidden/>
          </w:rPr>
          <w:fldChar w:fldCharType="begin"/>
        </w:r>
        <w:r>
          <w:rPr>
            <w:noProof/>
            <w:webHidden/>
          </w:rPr>
          <w:instrText xml:space="preserve"> PAGEREF _Toc172231076 \h </w:instrText>
        </w:r>
        <w:r>
          <w:rPr>
            <w:noProof/>
            <w:webHidden/>
          </w:rPr>
        </w:r>
        <w:r>
          <w:rPr>
            <w:noProof/>
            <w:webHidden/>
          </w:rPr>
          <w:fldChar w:fldCharType="separate"/>
        </w:r>
        <w:r>
          <w:rPr>
            <w:noProof/>
            <w:webHidden/>
          </w:rPr>
          <w:t>13</w:t>
        </w:r>
        <w:r>
          <w:rPr>
            <w:noProof/>
            <w:webHidden/>
          </w:rPr>
          <w:fldChar w:fldCharType="end"/>
        </w:r>
      </w:hyperlink>
    </w:p>
    <w:p w14:paraId="45502C4E" w14:textId="3E8BAC30"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077" w:history="1">
        <w:r w:rsidRPr="0036622E">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36622E">
          <w:rPr>
            <w:rStyle w:val="Hyperlink"/>
            <w:noProof/>
          </w:rPr>
          <w:t>Proposta da Solução</w:t>
        </w:r>
        <w:r>
          <w:rPr>
            <w:noProof/>
            <w:webHidden/>
          </w:rPr>
          <w:tab/>
        </w:r>
        <w:r>
          <w:rPr>
            <w:noProof/>
            <w:webHidden/>
          </w:rPr>
          <w:fldChar w:fldCharType="begin"/>
        </w:r>
        <w:r>
          <w:rPr>
            <w:noProof/>
            <w:webHidden/>
          </w:rPr>
          <w:instrText xml:space="preserve"> PAGEREF _Toc172231077 \h </w:instrText>
        </w:r>
        <w:r>
          <w:rPr>
            <w:noProof/>
            <w:webHidden/>
          </w:rPr>
        </w:r>
        <w:r>
          <w:rPr>
            <w:noProof/>
            <w:webHidden/>
          </w:rPr>
          <w:fldChar w:fldCharType="separate"/>
        </w:r>
        <w:r>
          <w:rPr>
            <w:noProof/>
            <w:webHidden/>
          </w:rPr>
          <w:t>15</w:t>
        </w:r>
        <w:r>
          <w:rPr>
            <w:noProof/>
            <w:webHidden/>
          </w:rPr>
          <w:fldChar w:fldCharType="end"/>
        </w:r>
      </w:hyperlink>
    </w:p>
    <w:p w14:paraId="2FC08A86" w14:textId="2FB62306"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78" w:history="1">
        <w:r w:rsidRPr="0036622E">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Requisitos</w:t>
        </w:r>
        <w:r>
          <w:rPr>
            <w:noProof/>
            <w:webHidden/>
          </w:rPr>
          <w:tab/>
        </w:r>
        <w:r>
          <w:rPr>
            <w:noProof/>
            <w:webHidden/>
          </w:rPr>
          <w:fldChar w:fldCharType="begin"/>
        </w:r>
        <w:r>
          <w:rPr>
            <w:noProof/>
            <w:webHidden/>
          </w:rPr>
          <w:instrText xml:space="preserve"> PAGEREF _Toc172231078 \h </w:instrText>
        </w:r>
        <w:r>
          <w:rPr>
            <w:noProof/>
            <w:webHidden/>
          </w:rPr>
        </w:r>
        <w:r>
          <w:rPr>
            <w:noProof/>
            <w:webHidden/>
          </w:rPr>
          <w:fldChar w:fldCharType="separate"/>
        </w:r>
        <w:r>
          <w:rPr>
            <w:noProof/>
            <w:webHidden/>
          </w:rPr>
          <w:t>15</w:t>
        </w:r>
        <w:r>
          <w:rPr>
            <w:noProof/>
            <w:webHidden/>
          </w:rPr>
          <w:fldChar w:fldCharType="end"/>
        </w:r>
      </w:hyperlink>
    </w:p>
    <w:p w14:paraId="088EF686" w14:textId="4E338BA9"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79" w:history="1">
        <w:r w:rsidRPr="0036622E">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quisitos funcionais</w:t>
        </w:r>
        <w:r>
          <w:rPr>
            <w:noProof/>
            <w:webHidden/>
          </w:rPr>
          <w:tab/>
        </w:r>
        <w:r>
          <w:rPr>
            <w:noProof/>
            <w:webHidden/>
          </w:rPr>
          <w:fldChar w:fldCharType="begin"/>
        </w:r>
        <w:r>
          <w:rPr>
            <w:noProof/>
            <w:webHidden/>
          </w:rPr>
          <w:instrText xml:space="preserve"> PAGEREF _Toc172231079 \h </w:instrText>
        </w:r>
        <w:r>
          <w:rPr>
            <w:noProof/>
            <w:webHidden/>
          </w:rPr>
        </w:r>
        <w:r>
          <w:rPr>
            <w:noProof/>
            <w:webHidden/>
          </w:rPr>
          <w:fldChar w:fldCharType="separate"/>
        </w:r>
        <w:r>
          <w:rPr>
            <w:noProof/>
            <w:webHidden/>
          </w:rPr>
          <w:t>15</w:t>
        </w:r>
        <w:r>
          <w:rPr>
            <w:noProof/>
            <w:webHidden/>
          </w:rPr>
          <w:fldChar w:fldCharType="end"/>
        </w:r>
      </w:hyperlink>
    </w:p>
    <w:p w14:paraId="6F941CDD" w14:textId="3069C733"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80" w:history="1">
        <w:r w:rsidRPr="0036622E">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quisitos não funcionais</w:t>
        </w:r>
        <w:r>
          <w:rPr>
            <w:noProof/>
            <w:webHidden/>
          </w:rPr>
          <w:tab/>
        </w:r>
        <w:r>
          <w:rPr>
            <w:noProof/>
            <w:webHidden/>
          </w:rPr>
          <w:fldChar w:fldCharType="begin"/>
        </w:r>
        <w:r>
          <w:rPr>
            <w:noProof/>
            <w:webHidden/>
          </w:rPr>
          <w:instrText xml:space="preserve"> PAGEREF _Toc172231080 \h </w:instrText>
        </w:r>
        <w:r>
          <w:rPr>
            <w:noProof/>
            <w:webHidden/>
          </w:rPr>
        </w:r>
        <w:r>
          <w:rPr>
            <w:noProof/>
            <w:webHidden/>
          </w:rPr>
          <w:fldChar w:fldCharType="separate"/>
        </w:r>
        <w:r>
          <w:rPr>
            <w:noProof/>
            <w:webHidden/>
          </w:rPr>
          <w:t>16</w:t>
        </w:r>
        <w:r>
          <w:rPr>
            <w:noProof/>
            <w:webHidden/>
          </w:rPr>
          <w:fldChar w:fldCharType="end"/>
        </w:r>
      </w:hyperlink>
    </w:p>
    <w:p w14:paraId="20242E3E" w14:textId="144F38BB"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1" w:history="1">
        <w:r w:rsidRPr="0036622E">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Arquitetura da solução</w:t>
        </w:r>
        <w:r>
          <w:rPr>
            <w:noProof/>
            <w:webHidden/>
          </w:rPr>
          <w:tab/>
        </w:r>
        <w:r>
          <w:rPr>
            <w:noProof/>
            <w:webHidden/>
          </w:rPr>
          <w:fldChar w:fldCharType="begin"/>
        </w:r>
        <w:r>
          <w:rPr>
            <w:noProof/>
            <w:webHidden/>
          </w:rPr>
          <w:instrText xml:space="preserve"> PAGEREF _Toc172231081 \h </w:instrText>
        </w:r>
        <w:r>
          <w:rPr>
            <w:noProof/>
            <w:webHidden/>
          </w:rPr>
        </w:r>
        <w:r>
          <w:rPr>
            <w:noProof/>
            <w:webHidden/>
          </w:rPr>
          <w:fldChar w:fldCharType="separate"/>
        </w:r>
        <w:r>
          <w:rPr>
            <w:noProof/>
            <w:webHidden/>
          </w:rPr>
          <w:t>17</w:t>
        </w:r>
        <w:r>
          <w:rPr>
            <w:noProof/>
            <w:webHidden/>
          </w:rPr>
          <w:fldChar w:fldCharType="end"/>
        </w:r>
      </w:hyperlink>
    </w:p>
    <w:p w14:paraId="270EBFD7" w14:textId="6FD37780"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82" w:history="1">
        <w:r w:rsidRPr="0036622E">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Camada de apresentação</w:t>
        </w:r>
        <w:r>
          <w:rPr>
            <w:noProof/>
            <w:webHidden/>
          </w:rPr>
          <w:tab/>
        </w:r>
        <w:r>
          <w:rPr>
            <w:noProof/>
            <w:webHidden/>
          </w:rPr>
          <w:fldChar w:fldCharType="begin"/>
        </w:r>
        <w:r>
          <w:rPr>
            <w:noProof/>
            <w:webHidden/>
          </w:rPr>
          <w:instrText xml:space="preserve"> PAGEREF _Toc172231082 \h </w:instrText>
        </w:r>
        <w:r>
          <w:rPr>
            <w:noProof/>
            <w:webHidden/>
          </w:rPr>
        </w:r>
        <w:r>
          <w:rPr>
            <w:noProof/>
            <w:webHidden/>
          </w:rPr>
          <w:fldChar w:fldCharType="separate"/>
        </w:r>
        <w:r>
          <w:rPr>
            <w:noProof/>
            <w:webHidden/>
          </w:rPr>
          <w:t>17</w:t>
        </w:r>
        <w:r>
          <w:rPr>
            <w:noProof/>
            <w:webHidden/>
          </w:rPr>
          <w:fldChar w:fldCharType="end"/>
        </w:r>
      </w:hyperlink>
    </w:p>
    <w:p w14:paraId="7BE2613C" w14:textId="61D5F515"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83" w:history="1">
        <w:r w:rsidRPr="0036622E">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Camada de lógica de Jogo</w:t>
        </w:r>
        <w:r>
          <w:rPr>
            <w:noProof/>
            <w:webHidden/>
          </w:rPr>
          <w:tab/>
        </w:r>
        <w:r>
          <w:rPr>
            <w:noProof/>
            <w:webHidden/>
          </w:rPr>
          <w:fldChar w:fldCharType="begin"/>
        </w:r>
        <w:r>
          <w:rPr>
            <w:noProof/>
            <w:webHidden/>
          </w:rPr>
          <w:instrText xml:space="preserve"> PAGEREF _Toc172231083 \h </w:instrText>
        </w:r>
        <w:r>
          <w:rPr>
            <w:noProof/>
            <w:webHidden/>
          </w:rPr>
        </w:r>
        <w:r>
          <w:rPr>
            <w:noProof/>
            <w:webHidden/>
          </w:rPr>
          <w:fldChar w:fldCharType="separate"/>
        </w:r>
        <w:r>
          <w:rPr>
            <w:noProof/>
            <w:webHidden/>
          </w:rPr>
          <w:t>17</w:t>
        </w:r>
        <w:r>
          <w:rPr>
            <w:noProof/>
            <w:webHidden/>
          </w:rPr>
          <w:fldChar w:fldCharType="end"/>
        </w:r>
      </w:hyperlink>
    </w:p>
    <w:p w14:paraId="36B93B99" w14:textId="00455B82"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84" w:history="1">
        <w:r w:rsidRPr="0036622E">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Camada de recursos</w:t>
        </w:r>
        <w:r>
          <w:rPr>
            <w:noProof/>
            <w:webHidden/>
          </w:rPr>
          <w:tab/>
        </w:r>
        <w:r>
          <w:rPr>
            <w:noProof/>
            <w:webHidden/>
          </w:rPr>
          <w:fldChar w:fldCharType="begin"/>
        </w:r>
        <w:r>
          <w:rPr>
            <w:noProof/>
            <w:webHidden/>
          </w:rPr>
          <w:instrText xml:space="preserve"> PAGEREF _Toc172231084 \h </w:instrText>
        </w:r>
        <w:r>
          <w:rPr>
            <w:noProof/>
            <w:webHidden/>
          </w:rPr>
        </w:r>
        <w:r>
          <w:rPr>
            <w:noProof/>
            <w:webHidden/>
          </w:rPr>
          <w:fldChar w:fldCharType="separate"/>
        </w:r>
        <w:r>
          <w:rPr>
            <w:noProof/>
            <w:webHidden/>
          </w:rPr>
          <w:t>17</w:t>
        </w:r>
        <w:r>
          <w:rPr>
            <w:noProof/>
            <w:webHidden/>
          </w:rPr>
          <w:fldChar w:fldCharType="end"/>
        </w:r>
      </w:hyperlink>
    </w:p>
    <w:p w14:paraId="7B303FB5" w14:textId="6EA4467D"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5" w:history="1">
        <w:r w:rsidRPr="0036622E">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Vertente Didática</w:t>
        </w:r>
        <w:r>
          <w:rPr>
            <w:noProof/>
            <w:webHidden/>
          </w:rPr>
          <w:tab/>
        </w:r>
        <w:r>
          <w:rPr>
            <w:noProof/>
            <w:webHidden/>
          </w:rPr>
          <w:fldChar w:fldCharType="begin"/>
        </w:r>
        <w:r>
          <w:rPr>
            <w:noProof/>
            <w:webHidden/>
          </w:rPr>
          <w:instrText xml:space="preserve"> PAGEREF _Toc172231085 \h </w:instrText>
        </w:r>
        <w:r>
          <w:rPr>
            <w:noProof/>
            <w:webHidden/>
          </w:rPr>
        </w:r>
        <w:r>
          <w:rPr>
            <w:noProof/>
            <w:webHidden/>
          </w:rPr>
          <w:fldChar w:fldCharType="separate"/>
        </w:r>
        <w:r>
          <w:rPr>
            <w:noProof/>
            <w:webHidden/>
          </w:rPr>
          <w:t>18</w:t>
        </w:r>
        <w:r>
          <w:rPr>
            <w:noProof/>
            <w:webHidden/>
          </w:rPr>
          <w:fldChar w:fldCharType="end"/>
        </w:r>
      </w:hyperlink>
    </w:p>
    <w:p w14:paraId="05090EE0" w14:textId="6DB74D30"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6" w:history="1">
        <w:r w:rsidRPr="0036622E">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Vertente Lúdica</w:t>
        </w:r>
        <w:r>
          <w:rPr>
            <w:noProof/>
            <w:webHidden/>
          </w:rPr>
          <w:tab/>
        </w:r>
        <w:r>
          <w:rPr>
            <w:noProof/>
            <w:webHidden/>
          </w:rPr>
          <w:fldChar w:fldCharType="begin"/>
        </w:r>
        <w:r>
          <w:rPr>
            <w:noProof/>
            <w:webHidden/>
          </w:rPr>
          <w:instrText xml:space="preserve"> PAGEREF _Toc172231086 \h </w:instrText>
        </w:r>
        <w:r>
          <w:rPr>
            <w:noProof/>
            <w:webHidden/>
          </w:rPr>
        </w:r>
        <w:r>
          <w:rPr>
            <w:noProof/>
            <w:webHidden/>
          </w:rPr>
          <w:fldChar w:fldCharType="separate"/>
        </w:r>
        <w:r>
          <w:rPr>
            <w:noProof/>
            <w:webHidden/>
          </w:rPr>
          <w:t>18</w:t>
        </w:r>
        <w:r>
          <w:rPr>
            <w:noProof/>
            <w:webHidden/>
          </w:rPr>
          <w:fldChar w:fldCharType="end"/>
        </w:r>
      </w:hyperlink>
    </w:p>
    <w:p w14:paraId="478C4E1D" w14:textId="70F0B5B2"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7" w:history="1">
        <w:r w:rsidRPr="0036622E">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Desenvolvimento do protótipo não funcional</w:t>
        </w:r>
        <w:r>
          <w:rPr>
            <w:noProof/>
            <w:webHidden/>
          </w:rPr>
          <w:tab/>
        </w:r>
        <w:r>
          <w:rPr>
            <w:noProof/>
            <w:webHidden/>
          </w:rPr>
          <w:fldChar w:fldCharType="begin"/>
        </w:r>
        <w:r>
          <w:rPr>
            <w:noProof/>
            <w:webHidden/>
          </w:rPr>
          <w:instrText xml:space="preserve"> PAGEREF _Toc172231087 \h </w:instrText>
        </w:r>
        <w:r>
          <w:rPr>
            <w:noProof/>
            <w:webHidden/>
          </w:rPr>
        </w:r>
        <w:r>
          <w:rPr>
            <w:noProof/>
            <w:webHidden/>
          </w:rPr>
          <w:fldChar w:fldCharType="separate"/>
        </w:r>
        <w:r>
          <w:rPr>
            <w:noProof/>
            <w:webHidden/>
          </w:rPr>
          <w:t>18</w:t>
        </w:r>
        <w:r>
          <w:rPr>
            <w:noProof/>
            <w:webHidden/>
          </w:rPr>
          <w:fldChar w:fldCharType="end"/>
        </w:r>
      </w:hyperlink>
    </w:p>
    <w:p w14:paraId="6C9D84DA" w14:textId="2A175BF2"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8" w:history="1">
        <w:r w:rsidRPr="0036622E">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Dispositivos Android</w:t>
        </w:r>
        <w:r>
          <w:rPr>
            <w:noProof/>
            <w:webHidden/>
          </w:rPr>
          <w:tab/>
        </w:r>
        <w:r>
          <w:rPr>
            <w:noProof/>
            <w:webHidden/>
          </w:rPr>
          <w:fldChar w:fldCharType="begin"/>
        </w:r>
        <w:r>
          <w:rPr>
            <w:noProof/>
            <w:webHidden/>
          </w:rPr>
          <w:instrText xml:space="preserve"> PAGEREF _Toc172231088 \h </w:instrText>
        </w:r>
        <w:r>
          <w:rPr>
            <w:noProof/>
            <w:webHidden/>
          </w:rPr>
        </w:r>
        <w:r>
          <w:rPr>
            <w:noProof/>
            <w:webHidden/>
          </w:rPr>
          <w:fldChar w:fldCharType="separate"/>
        </w:r>
        <w:r>
          <w:rPr>
            <w:noProof/>
            <w:webHidden/>
          </w:rPr>
          <w:t>23</w:t>
        </w:r>
        <w:r>
          <w:rPr>
            <w:noProof/>
            <w:webHidden/>
          </w:rPr>
          <w:fldChar w:fldCharType="end"/>
        </w:r>
      </w:hyperlink>
    </w:p>
    <w:p w14:paraId="71FE829F" w14:textId="7F4B85E6"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89" w:history="1">
        <w:r w:rsidRPr="0036622E">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Jogo de memória com a Framework Vuforia</w:t>
        </w:r>
        <w:r>
          <w:rPr>
            <w:noProof/>
            <w:webHidden/>
          </w:rPr>
          <w:tab/>
        </w:r>
        <w:r>
          <w:rPr>
            <w:noProof/>
            <w:webHidden/>
          </w:rPr>
          <w:fldChar w:fldCharType="begin"/>
        </w:r>
        <w:r>
          <w:rPr>
            <w:noProof/>
            <w:webHidden/>
          </w:rPr>
          <w:instrText xml:space="preserve"> PAGEREF _Toc172231089 \h </w:instrText>
        </w:r>
        <w:r>
          <w:rPr>
            <w:noProof/>
            <w:webHidden/>
          </w:rPr>
        </w:r>
        <w:r>
          <w:rPr>
            <w:noProof/>
            <w:webHidden/>
          </w:rPr>
          <w:fldChar w:fldCharType="separate"/>
        </w:r>
        <w:r>
          <w:rPr>
            <w:noProof/>
            <w:webHidden/>
          </w:rPr>
          <w:t>24</w:t>
        </w:r>
        <w:r>
          <w:rPr>
            <w:noProof/>
            <w:webHidden/>
          </w:rPr>
          <w:fldChar w:fldCharType="end"/>
        </w:r>
      </w:hyperlink>
    </w:p>
    <w:p w14:paraId="4BE60F76" w14:textId="47E2DE66"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090" w:history="1">
        <w:r w:rsidRPr="0036622E">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36622E">
          <w:rPr>
            <w:rStyle w:val="Hyperlink"/>
            <w:noProof/>
          </w:rPr>
          <w:t>Desenvolvimento</w:t>
        </w:r>
        <w:r>
          <w:rPr>
            <w:noProof/>
            <w:webHidden/>
          </w:rPr>
          <w:tab/>
        </w:r>
        <w:r>
          <w:rPr>
            <w:noProof/>
            <w:webHidden/>
          </w:rPr>
          <w:fldChar w:fldCharType="begin"/>
        </w:r>
        <w:r>
          <w:rPr>
            <w:noProof/>
            <w:webHidden/>
          </w:rPr>
          <w:instrText xml:space="preserve"> PAGEREF _Toc172231090 \h </w:instrText>
        </w:r>
        <w:r>
          <w:rPr>
            <w:noProof/>
            <w:webHidden/>
          </w:rPr>
        </w:r>
        <w:r>
          <w:rPr>
            <w:noProof/>
            <w:webHidden/>
          </w:rPr>
          <w:fldChar w:fldCharType="separate"/>
        </w:r>
        <w:r>
          <w:rPr>
            <w:noProof/>
            <w:webHidden/>
          </w:rPr>
          <w:t>25</w:t>
        </w:r>
        <w:r>
          <w:rPr>
            <w:noProof/>
            <w:webHidden/>
          </w:rPr>
          <w:fldChar w:fldCharType="end"/>
        </w:r>
      </w:hyperlink>
    </w:p>
    <w:p w14:paraId="53EC0BE4" w14:textId="424FC95D"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091" w:history="1">
        <w:r w:rsidRPr="0036622E">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S</w:t>
        </w:r>
        <w:r w:rsidRPr="0036622E">
          <w:rPr>
            <w:rStyle w:val="Hyperlink"/>
            <w:i/>
            <w:iCs/>
            <w:noProof/>
          </w:rPr>
          <w:t>oftware</w:t>
        </w:r>
        <w:r w:rsidRPr="0036622E">
          <w:rPr>
            <w:rStyle w:val="Hyperlink"/>
            <w:noProof/>
          </w:rPr>
          <w:t xml:space="preserve"> Unity</w:t>
        </w:r>
        <w:r>
          <w:rPr>
            <w:noProof/>
            <w:webHidden/>
          </w:rPr>
          <w:tab/>
        </w:r>
        <w:r>
          <w:rPr>
            <w:noProof/>
            <w:webHidden/>
          </w:rPr>
          <w:fldChar w:fldCharType="begin"/>
        </w:r>
        <w:r>
          <w:rPr>
            <w:noProof/>
            <w:webHidden/>
          </w:rPr>
          <w:instrText xml:space="preserve"> PAGEREF _Toc172231091 \h </w:instrText>
        </w:r>
        <w:r>
          <w:rPr>
            <w:noProof/>
            <w:webHidden/>
          </w:rPr>
        </w:r>
        <w:r>
          <w:rPr>
            <w:noProof/>
            <w:webHidden/>
          </w:rPr>
          <w:fldChar w:fldCharType="separate"/>
        </w:r>
        <w:r>
          <w:rPr>
            <w:noProof/>
            <w:webHidden/>
          </w:rPr>
          <w:t>25</w:t>
        </w:r>
        <w:r>
          <w:rPr>
            <w:noProof/>
            <w:webHidden/>
          </w:rPr>
          <w:fldChar w:fldCharType="end"/>
        </w:r>
      </w:hyperlink>
    </w:p>
    <w:p w14:paraId="2191047E" w14:textId="2A91F9E6"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2" w:history="1">
        <w:r w:rsidRPr="0036622E">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cursos</w:t>
        </w:r>
        <w:r>
          <w:rPr>
            <w:noProof/>
            <w:webHidden/>
          </w:rPr>
          <w:tab/>
        </w:r>
        <w:r>
          <w:rPr>
            <w:noProof/>
            <w:webHidden/>
          </w:rPr>
          <w:fldChar w:fldCharType="begin"/>
        </w:r>
        <w:r>
          <w:rPr>
            <w:noProof/>
            <w:webHidden/>
          </w:rPr>
          <w:instrText xml:space="preserve"> PAGEREF _Toc172231092 \h </w:instrText>
        </w:r>
        <w:r>
          <w:rPr>
            <w:noProof/>
            <w:webHidden/>
          </w:rPr>
        </w:r>
        <w:r>
          <w:rPr>
            <w:noProof/>
            <w:webHidden/>
          </w:rPr>
          <w:fldChar w:fldCharType="separate"/>
        </w:r>
        <w:r>
          <w:rPr>
            <w:noProof/>
            <w:webHidden/>
          </w:rPr>
          <w:t>25</w:t>
        </w:r>
        <w:r>
          <w:rPr>
            <w:noProof/>
            <w:webHidden/>
          </w:rPr>
          <w:fldChar w:fldCharType="end"/>
        </w:r>
      </w:hyperlink>
    </w:p>
    <w:p w14:paraId="5366275F" w14:textId="27F58D15"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3" w:history="1">
        <w:r w:rsidRPr="0036622E">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Editor</w:t>
        </w:r>
        <w:r>
          <w:rPr>
            <w:noProof/>
            <w:webHidden/>
          </w:rPr>
          <w:tab/>
        </w:r>
        <w:r>
          <w:rPr>
            <w:noProof/>
            <w:webHidden/>
          </w:rPr>
          <w:fldChar w:fldCharType="begin"/>
        </w:r>
        <w:r>
          <w:rPr>
            <w:noProof/>
            <w:webHidden/>
          </w:rPr>
          <w:instrText xml:space="preserve"> PAGEREF _Toc172231093 \h </w:instrText>
        </w:r>
        <w:r>
          <w:rPr>
            <w:noProof/>
            <w:webHidden/>
          </w:rPr>
        </w:r>
        <w:r>
          <w:rPr>
            <w:noProof/>
            <w:webHidden/>
          </w:rPr>
          <w:fldChar w:fldCharType="separate"/>
        </w:r>
        <w:r>
          <w:rPr>
            <w:noProof/>
            <w:webHidden/>
          </w:rPr>
          <w:t>26</w:t>
        </w:r>
        <w:r>
          <w:rPr>
            <w:noProof/>
            <w:webHidden/>
          </w:rPr>
          <w:fldChar w:fldCharType="end"/>
        </w:r>
      </w:hyperlink>
    </w:p>
    <w:p w14:paraId="110139F0" w14:textId="07DC1975"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4" w:history="1">
        <w:r w:rsidRPr="0036622E">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Packages</w:t>
        </w:r>
        <w:r>
          <w:rPr>
            <w:noProof/>
            <w:webHidden/>
          </w:rPr>
          <w:tab/>
        </w:r>
        <w:r>
          <w:rPr>
            <w:noProof/>
            <w:webHidden/>
          </w:rPr>
          <w:fldChar w:fldCharType="begin"/>
        </w:r>
        <w:r>
          <w:rPr>
            <w:noProof/>
            <w:webHidden/>
          </w:rPr>
          <w:instrText xml:space="preserve"> PAGEREF _Toc172231094 \h </w:instrText>
        </w:r>
        <w:r>
          <w:rPr>
            <w:noProof/>
            <w:webHidden/>
          </w:rPr>
        </w:r>
        <w:r>
          <w:rPr>
            <w:noProof/>
            <w:webHidden/>
          </w:rPr>
          <w:fldChar w:fldCharType="separate"/>
        </w:r>
        <w:r>
          <w:rPr>
            <w:noProof/>
            <w:webHidden/>
          </w:rPr>
          <w:t>26</w:t>
        </w:r>
        <w:r>
          <w:rPr>
            <w:noProof/>
            <w:webHidden/>
          </w:rPr>
          <w:fldChar w:fldCharType="end"/>
        </w:r>
      </w:hyperlink>
    </w:p>
    <w:p w14:paraId="7718582B" w14:textId="07838BC5"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5" w:history="1">
        <w:r w:rsidRPr="0036622E">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Scenes</w:t>
        </w:r>
        <w:r>
          <w:rPr>
            <w:noProof/>
            <w:webHidden/>
          </w:rPr>
          <w:tab/>
        </w:r>
        <w:r>
          <w:rPr>
            <w:noProof/>
            <w:webHidden/>
          </w:rPr>
          <w:fldChar w:fldCharType="begin"/>
        </w:r>
        <w:r>
          <w:rPr>
            <w:noProof/>
            <w:webHidden/>
          </w:rPr>
          <w:instrText xml:space="preserve"> PAGEREF _Toc172231095 \h </w:instrText>
        </w:r>
        <w:r>
          <w:rPr>
            <w:noProof/>
            <w:webHidden/>
          </w:rPr>
        </w:r>
        <w:r>
          <w:rPr>
            <w:noProof/>
            <w:webHidden/>
          </w:rPr>
          <w:fldChar w:fldCharType="separate"/>
        </w:r>
        <w:r>
          <w:rPr>
            <w:noProof/>
            <w:webHidden/>
          </w:rPr>
          <w:t>28</w:t>
        </w:r>
        <w:r>
          <w:rPr>
            <w:noProof/>
            <w:webHidden/>
          </w:rPr>
          <w:fldChar w:fldCharType="end"/>
        </w:r>
      </w:hyperlink>
    </w:p>
    <w:p w14:paraId="7BFB5B5C" w14:textId="0F20ED9E"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6" w:history="1">
        <w:r w:rsidRPr="0036622E">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Sistema de partículas</w:t>
        </w:r>
        <w:r>
          <w:rPr>
            <w:noProof/>
            <w:webHidden/>
          </w:rPr>
          <w:tab/>
        </w:r>
        <w:r>
          <w:rPr>
            <w:noProof/>
            <w:webHidden/>
          </w:rPr>
          <w:fldChar w:fldCharType="begin"/>
        </w:r>
        <w:r>
          <w:rPr>
            <w:noProof/>
            <w:webHidden/>
          </w:rPr>
          <w:instrText xml:space="preserve"> PAGEREF _Toc172231096 \h </w:instrText>
        </w:r>
        <w:r>
          <w:rPr>
            <w:noProof/>
            <w:webHidden/>
          </w:rPr>
        </w:r>
        <w:r>
          <w:rPr>
            <w:noProof/>
            <w:webHidden/>
          </w:rPr>
          <w:fldChar w:fldCharType="separate"/>
        </w:r>
        <w:r>
          <w:rPr>
            <w:noProof/>
            <w:webHidden/>
          </w:rPr>
          <w:t>28</w:t>
        </w:r>
        <w:r>
          <w:rPr>
            <w:noProof/>
            <w:webHidden/>
          </w:rPr>
          <w:fldChar w:fldCharType="end"/>
        </w:r>
      </w:hyperlink>
    </w:p>
    <w:p w14:paraId="74ECCE48" w14:textId="6A242010"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7" w:history="1">
        <w:r w:rsidRPr="0036622E">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Áudio</w:t>
        </w:r>
        <w:r>
          <w:rPr>
            <w:noProof/>
            <w:webHidden/>
          </w:rPr>
          <w:tab/>
        </w:r>
        <w:r>
          <w:rPr>
            <w:noProof/>
            <w:webHidden/>
          </w:rPr>
          <w:fldChar w:fldCharType="begin"/>
        </w:r>
        <w:r>
          <w:rPr>
            <w:noProof/>
            <w:webHidden/>
          </w:rPr>
          <w:instrText xml:space="preserve"> PAGEREF _Toc172231097 \h </w:instrText>
        </w:r>
        <w:r>
          <w:rPr>
            <w:noProof/>
            <w:webHidden/>
          </w:rPr>
        </w:r>
        <w:r>
          <w:rPr>
            <w:noProof/>
            <w:webHidden/>
          </w:rPr>
          <w:fldChar w:fldCharType="separate"/>
        </w:r>
        <w:r>
          <w:rPr>
            <w:noProof/>
            <w:webHidden/>
          </w:rPr>
          <w:t>29</w:t>
        </w:r>
        <w:r>
          <w:rPr>
            <w:noProof/>
            <w:webHidden/>
          </w:rPr>
          <w:fldChar w:fldCharType="end"/>
        </w:r>
      </w:hyperlink>
    </w:p>
    <w:p w14:paraId="3BB295B8" w14:textId="7DFAE083"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8" w:history="1">
        <w:r w:rsidRPr="0036622E">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Scripts</w:t>
        </w:r>
        <w:r>
          <w:rPr>
            <w:noProof/>
            <w:webHidden/>
          </w:rPr>
          <w:tab/>
        </w:r>
        <w:r>
          <w:rPr>
            <w:noProof/>
            <w:webHidden/>
          </w:rPr>
          <w:fldChar w:fldCharType="begin"/>
        </w:r>
        <w:r>
          <w:rPr>
            <w:noProof/>
            <w:webHidden/>
          </w:rPr>
          <w:instrText xml:space="preserve"> PAGEREF _Toc172231098 \h </w:instrText>
        </w:r>
        <w:r>
          <w:rPr>
            <w:noProof/>
            <w:webHidden/>
          </w:rPr>
        </w:r>
        <w:r>
          <w:rPr>
            <w:noProof/>
            <w:webHidden/>
          </w:rPr>
          <w:fldChar w:fldCharType="separate"/>
        </w:r>
        <w:r>
          <w:rPr>
            <w:noProof/>
            <w:webHidden/>
          </w:rPr>
          <w:t>29</w:t>
        </w:r>
        <w:r>
          <w:rPr>
            <w:noProof/>
            <w:webHidden/>
          </w:rPr>
          <w:fldChar w:fldCharType="end"/>
        </w:r>
      </w:hyperlink>
    </w:p>
    <w:p w14:paraId="4D268D88" w14:textId="5135F7A8"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099" w:history="1">
        <w:r w:rsidRPr="0036622E">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AR Session</w:t>
        </w:r>
        <w:r w:rsidRPr="0036622E">
          <w:rPr>
            <w:rStyle w:val="Hyperlink"/>
            <w:noProof/>
          </w:rPr>
          <w:t xml:space="preserve"> e </w:t>
        </w:r>
        <w:r w:rsidRPr="0036622E">
          <w:rPr>
            <w:rStyle w:val="Hyperlink"/>
            <w:i/>
            <w:iCs/>
            <w:noProof/>
          </w:rPr>
          <w:t>XR Origin</w:t>
        </w:r>
        <w:r>
          <w:rPr>
            <w:noProof/>
            <w:webHidden/>
          </w:rPr>
          <w:tab/>
        </w:r>
        <w:r>
          <w:rPr>
            <w:noProof/>
            <w:webHidden/>
          </w:rPr>
          <w:fldChar w:fldCharType="begin"/>
        </w:r>
        <w:r>
          <w:rPr>
            <w:noProof/>
            <w:webHidden/>
          </w:rPr>
          <w:instrText xml:space="preserve"> PAGEREF _Toc172231099 \h </w:instrText>
        </w:r>
        <w:r>
          <w:rPr>
            <w:noProof/>
            <w:webHidden/>
          </w:rPr>
        </w:r>
        <w:r>
          <w:rPr>
            <w:noProof/>
            <w:webHidden/>
          </w:rPr>
          <w:fldChar w:fldCharType="separate"/>
        </w:r>
        <w:r>
          <w:rPr>
            <w:noProof/>
            <w:webHidden/>
          </w:rPr>
          <w:t>30</w:t>
        </w:r>
        <w:r>
          <w:rPr>
            <w:noProof/>
            <w:webHidden/>
          </w:rPr>
          <w:fldChar w:fldCharType="end"/>
        </w:r>
      </w:hyperlink>
    </w:p>
    <w:p w14:paraId="5B108481" w14:textId="55C46C97"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0" w:history="1">
        <w:r w:rsidRPr="0036622E">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Prefabs</w:t>
        </w:r>
        <w:r>
          <w:rPr>
            <w:noProof/>
            <w:webHidden/>
          </w:rPr>
          <w:tab/>
        </w:r>
        <w:r>
          <w:rPr>
            <w:noProof/>
            <w:webHidden/>
          </w:rPr>
          <w:fldChar w:fldCharType="begin"/>
        </w:r>
        <w:r>
          <w:rPr>
            <w:noProof/>
            <w:webHidden/>
          </w:rPr>
          <w:instrText xml:space="preserve"> PAGEREF _Toc172231100 \h </w:instrText>
        </w:r>
        <w:r>
          <w:rPr>
            <w:noProof/>
            <w:webHidden/>
          </w:rPr>
        </w:r>
        <w:r>
          <w:rPr>
            <w:noProof/>
            <w:webHidden/>
          </w:rPr>
          <w:fldChar w:fldCharType="separate"/>
        </w:r>
        <w:r>
          <w:rPr>
            <w:noProof/>
            <w:webHidden/>
          </w:rPr>
          <w:t>30</w:t>
        </w:r>
        <w:r>
          <w:rPr>
            <w:noProof/>
            <w:webHidden/>
          </w:rPr>
          <w:fldChar w:fldCharType="end"/>
        </w:r>
      </w:hyperlink>
    </w:p>
    <w:p w14:paraId="23B82A7F" w14:textId="3E20DB05"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1" w:history="1">
        <w:r w:rsidRPr="0036622E">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Animações</w:t>
        </w:r>
        <w:r>
          <w:rPr>
            <w:noProof/>
            <w:webHidden/>
          </w:rPr>
          <w:tab/>
        </w:r>
        <w:r>
          <w:rPr>
            <w:noProof/>
            <w:webHidden/>
          </w:rPr>
          <w:fldChar w:fldCharType="begin"/>
        </w:r>
        <w:r>
          <w:rPr>
            <w:noProof/>
            <w:webHidden/>
          </w:rPr>
          <w:instrText xml:space="preserve"> PAGEREF _Toc172231101 \h </w:instrText>
        </w:r>
        <w:r>
          <w:rPr>
            <w:noProof/>
            <w:webHidden/>
          </w:rPr>
        </w:r>
        <w:r>
          <w:rPr>
            <w:noProof/>
            <w:webHidden/>
          </w:rPr>
          <w:fldChar w:fldCharType="separate"/>
        </w:r>
        <w:r>
          <w:rPr>
            <w:noProof/>
            <w:webHidden/>
          </w:rPr>
          <w:t>31</w:t>
        </w:r>
        <w:r>
          <w:rPr>
            <w:noProof/>
            <w:webHidden/>
          </w:rPr>
          <w:fldChar w:fldCharType="end"/>
        </w:r>
      </w:hyperlink>
    </w:p>
    <w:p w14:paraId="6B43179C" w14:textId="62E97AED"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102" w:history="1">
        <w:r w:rsidRPr="0036622E">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i/>
            <w:iCs/>
            <w:noProof/>
          </w:rPr>
          <w:t>Software</w:t>
        </w:r>
        <w:r w:rsidRPr="0036622E">
          <w:rPr>
            <w:rStyle w:val="Hyperlink"/>
            <w:noProof/>
          </w:rPr>
          <w:t xml:space="preserve"> Blender</w:t>
        </w:r>
        <w:r>
          <w:rPr>
            <w:noProof/>
            <w:webHidden/>
          </w:rPr>
          <w:tab/>
        </w:r>
        <w:r>
          <w:rPr>
            <w:noProof/>
            <w:webHidden/>
          </w:rPr>
          <w:fldChar w:fldCharType="begin"/>
        </w:r>
        <w:r>
          <w:rPr>
            <w:noProof/>
            <w:webHidden/>
          </w:rPr>
          <w:instrText xml:space="preserve"> PAGEREF _Toc172231102 \h </w:instrText>
        </w:r>
        <w:r>
          <w:rPr>
            <w:noProof/>
            <w:webHidden/>
          </w:rPr>
        </w:r>
        <w:r>
          <w:rPr>
            <w:noProof/>
            <w:webHidden/>
          </w:rPr>
          <w:fldChar w:fldCharType="separate"/>
        </w:r>
        <w:r>
          <w:rPr>
            <w:noProof/>
            <w:webHidden/>
          </w:rPr>
          <w:t>32</w:t>
        </w:r>
        <w:r>
          <w:rPr>
            <w:noProof/>
            <w:webHidden/>
          </w:rPr>
          <w:fldChar w:fldCharType="end"/>
        </w:r>
      </w:hyperlink>
    </w:p>
    <w:p w14:paraId="07EDB4D6" w14:textId="0A0BDDF9"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3" w:history="1">
        <w:r w:rsidRPr="0036622E">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Modelação</w:t>
        </w:r>
        <w:r>
          <w:rPr>
            <w:noProof/>
            <w:webHidden/>
          </w:rPr>
          <w:tab/>
        </w:r>
        <w:r>
          <w:rPr>
            <w:noProof/>
            <w:webHidden/>
          </w:rPr>
          <w:fldChar w:fldCharType="begin"/>
        </w:r>
        <w:r>
          <w:rPr>
            <w:noProof/>
            <w:webHidden/>
          </w:rPr>
          <w:instrText xml:space="preserve"> PAGEREF _Toc172231103 \h </w:instrText>
        </w:r>
        <w:r>
          <w:rPr>
            <w:noProof/>
            <w:webHidden/>
          </w:rPr>
        </w:r>
        <w:r>
          <w:rPr>
            <w:noProof/>
            <w:webHidden/>
          </w:rPr>
          <w:fldChar w:fldCharType="separate"/>
        </w:r>
        <w:r>
          <w:rPr>
            <w:noProof/>
            <w:webHidden/>
          </w:rPr>
          <w:t>32</w:t>
        </w:r>
        <w:r>
          <w:rPr>
            <w:noProof/>
            <w:webHidden/>
          </w:rPr>
          <w:fldChar w:fldCharType="end"/>
        </w:r>
      </w:hyperlink>
    </w:p>
    <w:p w14:paraId="453F1E47" w14:textId="7C573EC3"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4" w:history="1">
        <w:r w:rsidRPr="0036622E">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Texturização</w:t>
        </w:r>
        <w:r>
          <w:rPr>
            <w:noProof/>
            <w:webHidden/>
          </w:rPr>
          <w:tab/>
        </w:r>
        <w:r>
          <w:rPr>
            <w:noProof/>
            <w:webHidden/>
          </w:rPr>
          <w:fldChar w:fldCharType="begin"/>
        </w:r>
        <w:r>
          <w:rPr>
            <w:noProof/>
            <w:webHidden/>
          </w:rPr>
          <w:instrText xml:space="preserve"> PAGEREF _Toc172231104 \h </w:instrText>
        </w:r>
        <w:r>
          <w:rPr>
            <w:noProof/>
            <w:webHidden/>
          </w:rPr>
        </w:r>
        <w:r>
          <w:rPr>
            <w:noProof/>
            <w:webHidden/>
          </w:rPr>
          <w:fldChar w:fldCharType="separate"/>
        </w:r>
        <w:r>
          <w:rPr>
            <w:noProof/>
            <w:webHidden/>
          </w:rPr>
          <w:t>32</w:t>
        </w:r>
        <w:r>
          <w:rPr>
            <w:noProof/>
            <w:webHidden/>
          </w:rPr>
          <w:fldChar w:fldCharType="end"/>
        </w:r>
      </w:hyperlink>
    </w:p>
    <w:p w14:paraId="21796DE6" w14:textId="3EA7DA82"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5" w:history="1">
        <w:r w:rsidRPr="0036622E">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Exportação de modelos</w:t>
        </w:r>
        <w:r>
          <w:rPr>
            <w:noProof/>
            <w:webHidden/>
          </w:rPr>
          <w:tab/>
        </w:r>
        <w:r>
          <w:rPr>
            <w:noProof/>
            <w:webHidden/>
          </w:rPr>
          <w:fldChar w:fldCharType="begin"/>
        </w:r>
        <w:r>
          <w:rPr>
            <w:noProof/>
            <w:webHidden/>
          </w:rPr>
          <w:instrText xml:space="preserve"> PAGEREF _Toc172231105 \h </w:instrText>
        </w:r>
        <w:r>
          <w:rPr>
            <w:noProof/>
            <w:webHidden/>
          </w:rPr>
        </w:r>
        <w:r>
          <w:rPr>
            <w:noProof/>
            <w:webHidden/>
          </w:rPr>
          <w:fldChar w:fldCharType="separate"/>
        </w:r>
        <w:r>
          <w:rPr>
            <w:noProof/>
            <w:webHidden/>
          </w:rPr>
          <w:t>32</w:t>
        </w:r>
        <w:r>
          <w:rPr>
            <w:noProof/>
            <w:webHidden/>
          </w:rPr>
          <w:fldChar w:fldCharType="end"/>
        </w:r>
      </w:hyperlink>
    </w:p>
    <w:p w14:paraId="4A79DDCE" w14:textId="1C88D4D0"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106" w:history="1">
        <w:r w:rsidRPr="0036622E">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Jogo BraveHearts AR</w:t>
        </w:r>
        <w:r>
          <w:rPr>
            <w:noProof/>
            <w:webHidden/>
          </w:rPr>
          <w:tab/>
        </w:r>
        <w:r>
          <w:rPr>
            <w:noProof/>
            <w:webHidden/>
          </w:rPr>
          <w:fldChar w:fldCharType="begin"/>
        </w:r>
        <w:r>
          <w:rPr>
            <w:noProof/>
            <w:webHidden/>
          </w:rPr>
          <w:instrText xml:space="preserve"> PAGEREF _Toc172231106 \h </w:instrText>
        </w:r>
        <w:r>
          <w:rPr>
            <w:noProof/>
            <w:webHidden/>
          </w:rPr>
        </w:r>
        <w:r>
          <w:rPr>
            <w:noProof/>
            <w:webHidden/>
          </w:rPr>
          <w:fldChar w:fldCharType="separate"/>
        </w:r>
        <w:r>
          <w:rPr>
            <w:noProof/>
            <w:webHidden/>
          </w:rPr>
          <w:t>33</w:t>
        </w:r>
        <w:r>
          <w:rPr>
            <w:noProof/>
            <w:webHidden/>
          </w:rPr>
          <w:fldChar w:fldCharType="end"/>
        </w:r>
      </w:hyperlink>
    </w:p>
    <w:p w14:paraId="403F0C17" w14:textId="08ED0DA7"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7" w:history="1">
        <w:r w:rsidRPr="0036622E">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Buddy</w:t>
        </w:r>
        <w:r>
          <w:rPr>
            <w:noProof/>
            <w:webHidden/>
          </w:rPr>
          <w:tab/>
        </w:r>
        <w:r>
          <w:rPr>
            <w:noProof/>
            <w:webHidden/>
          </w:rPr>
          <w:fldChar w:fldCharType="begin"/>
        </w:r>
        <w:r>
          <w:rPr>
            <w:noProof/>
            <w:webHidden/>
          </w:rPr>
          <w:instrText xml:space="preserve"> PAGEREF _Toc172231107 \h </w:instrText>
        </w:r>
        <w:r>
          <w:rPr>
            <w:noProof/>
            <w:webHidden/>
          </w:rPr>
        </w:r>
        <w:r>
          <w:rPr>
            <w:noProof/>
            <w:webHidden/>
          </w:rPr>
          <w:fldChar w:fldCharType="separate"/>
        </w:r>
        <w:r>
          <w:rPr>
            <w:noProof/>
            <w:webHidden/>
          </w:rPr>
          <w:t>33</w:t>
        </w:r>
        <w:r>
          <w:rPr>
            <w:noProof/>
            <w:webHidden/>
          </w:rPr>
          <w:fldChar w:fldCharType="end"/>
        </w:r>
      </w:hyperlink>
    </w:p>
    <w:p w14:paraId="4DBFA98B" w14:textId="58C4747C"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8" w:history="1">
        <w:r w:rsidRPr="0036622E">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Start Scene</w:t>
        </w:r>
        <w:r>
          <w:rPr>
            <w:noProof/>
            <w:webHidden/>
          </w:rPr>
          <w:tab/>
        </w:r>
        <w:r>
          <w:rPr>
            <w:noProof/>
            <w:webHidden/>
          </w:rPr>
          <w:fldChar w:fldCharType="begin"/>
        </w:r>
        <w:r>
          <w:rPr>
            <w:noProof/>
            <w:webHidden/>
          </w:rPr>
          <w:instrText xml:space="preserve"> PAGEREF _Toc172231108 \h </w:instrText>
        </w:r>
        <w:r>
          <w:rPr>
            <w:noProof/>
            <w:webHidden/>
          </w:rPr>
        </w:r>
        <w:r>
          <w:rPr>
            <w:noProof/>
            <w:webHidden/>
          </w:rPr>
          <w:fldChar w:fldCharType="separate"/>
        </w:r>
        <w:r>
          <w:rPr>
            <w:noProof/>
            <w:webHidden/>
          </w:rPr>
          <w:t>34</w:t>
        </w:r>
        <w:r>
          <w:rPr>
            <w:noProof/>
            <w:webHidden/>
          </w:rPr>
          <w:fldChar w:fldCharType="end"/>
        </w:r>
      </w:hyperlink>
    </w:p>
    <w:p w14:paraId="4CD81582" w14:textId="60E10BDF"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09" w:history="1">
        <w:r w:rsidRPr="0036622E">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Jogo de memória</w:t>
        </w:r>
        <w:r>
          <w:rPr>
            <w:noProof/>
            <w:webHidden/>
          </w:rPr>
          <w:tab/>
        </w:r>
        <w:r>
          <w:rPr>
            <w:noProof/>
            <w:webHidden/>
          </w:rPr>
          <w:fldChar w:fldCharType="begin"/>
        </w:r>
        <w:r>
          <w:rPr>
            <w:noProof/>
            <w:webHidden/>
          </w:rPr>
          <w:instrText xml:space="preserve"> PAGEREF _Toc172231109 \h </w:instrText>
        </w:r>
        <w:r>
          <w:rPr>
            <w:noProof/>
            <w:webHidden/>
          </w:rPr>
        </w:r>
        <w:r>
          <w:rPr>
            <w:noProof/>
            <w:webHidden/>
          </w:rPr>
          <w:fldChar w:fldCharType="separate"/>
        </w:r>
        <w:r>
          <w:rPr>
            <w:noProof/>
            <w:webHidden/>
          </w:rPr>
          <w:t>35</w:t>
        </w:r>
        <w:r>
          <w:rPr>
            <w:noProof/>
            <w:webHidden/>
          </w:rPr>
          <w:fldChar w:fldCharType="end"/>
        </w:r>
      </w:hyperlink>
    </w:p>
    <w:p w14:paraId="18BDF82B" w14:textId="3C628AD3"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0" w:history="1">
        <w:r w:rsidRPr="0036622E">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Minijogos</w:t>
        </w:r>
        <w:r>
          <w:rPr>
            <w:noProof/>
            <w:webHidden/>
          </w:rPr>
          <w:tab/>
        </w:r>
        <w:r>
          <w:rPr>
            <w:noProof/>
            <w:webHidden/>
          </w:rPr>
          <w:fldChar w:fldCharType="begin"/>
        </w:r>
        <w:r>
          <w:rPr>
            <w:noProof/>
            <w:webHidden/>
          </w:rPr>
          <w:instrText xml:space="preserve"> PAGEREF _Toc172231110 \h </w:instrText>
        </w:r>
        <w:r>
          <w:rPr>
            <w:noProof/>
            <w:webHidden/>
          </w:rPr>
        </w:r>
        <w:r>
          <w:rPr>
            <w:noProof/>
            <w:webHidden/>
          </w:rPr>
          <w:fldChar w:fldCharType="separate"/>
        </w:r>
        <w:r>
          <w:rPr>
            <w:noProof/>
            <w:webHidden/>
          </w:rPr>
          <w:t>39</w:t>
        </w:r>
        <w:r>
          <w:rPr>
            <w:noProof/>
            <w:webHidden/>
          </w:rPr>
          <w:fldChar w:fldCharType="end"/>
        </w:r>
      </w:hyperlink>
    </w:p>
    <w:p w14:paraId="4AE6383A" w14:textId="71C5D7A9"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1" w:history="1">
        <w:r w:rsidRPr="0036622E">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Minijogo 1 – Penso EMLA</w:t>
        </w:r>
        <w:r>
          <w:rPr>
            <w:noProof/>
            <w:webHidden/>
          </w:rPr>
          <w:tab/>
        </w:r>
        <w:r>
          <w:rPr>
            <w:noProof/>
            <w:webHidden/>
          </w:rPr>
          <w:fldChar w:fldCharType="begin"/>
        </w:r>
        <w:r>
          <w:rPr>
            <w:noProof/>
            <w:webHidden/>
          </w:rPr>
          <w:instrText xml:space="preserve"> PAGEREF _Toc172231111 \h </w:instrText>
        </w:r>
        <w:r>
          <w:rPr>
            <w:noProof/>
            <w:webHidden/>
          </w:rPr>
        </w:r>
        <w:r>
          <w:rPr>
            <w:noProof/>
            <w:webHidden/>
          </w:rPr>
          <w:fldChar w:fldCharType="separate"/>
        </w:r>
        <w:r>
          <w:rPr>
            <w:noProof/>
            <w:webHidden/>
          </w:rPr>
          <w:t>40</w:t>
        </w:r>
        <w:r>
          <w:rPr>
            <w:noProof/>
            <w:webHidden/>
          </w:rPr>
          <w:fldChar w:fldCharType="end"/>
        </w:r>
      </w:hyperlink>
    </w:p>
    <w:p w14:paraId="7D07E228" w14:textId="6A9FF21D"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2" w:history="1">
        <w:r w:rsidRPr="0036622E">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Minijogo 2 – Garrote</w:t>
        </w:r>
        <w:r>
          <w:rPr>
            <w:noProof/>
            <w:webHidden/>
          </w:rPr>
          <w:tab/>
        </w:r>
        <w:r>
          <w:rPr>
            <w:noProof/>
            <w:webHidden/>
          </w:rPr>
          <w:fldChar w:fldCharType="begin"/>
        </w:r>
        <w:r>
          <w:rPr>
            <w:noProof/>
            <w:webHidden/>
          </w:rPr>
          <w:instrText xml:space="preserve"> PAGEREF _Toc172231112 \h </w:instrText>
        </w:r>
        <w:r>
          <w:rPr>
            <w:noProof/>
            <w:webHidden/>
          </w:rPr>
        </w:r>
        <w:r>
          <w:rPr>
            <w:noProof/>
            <w:webHidden/>
          </w:rPr>
          <w:fldChar w:fldCharType="separate"/>
        </w:r>
        <w:r>
          <w:rPr>
            <w:noProof/>
            <w:webHidden/>
          </w:rPr>
          <w:t>43</w:t>
        </w:r>
        <w:r>
          <w:rPr>
            <w:noProof/>
            <w:webHidden/>
          </w:rPr>
          <w:fldChar w:fldCharType="end"/>
        </w:r>
      </w:hyperlink>
    </w:p>
    <w:p w14:paraId="327C179C" w14:textId="04FDD27A" w:rsidR="00A40B69" w:rsidRDefault="00A40B69">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3" w:history="1">
        <w:r w:rsidRPr="0036622E">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Minijogo 3 – Cateter</w:t>
        </w:r>
        <w:r>
          <w:rPr>
            <w:noProof/>
            <w:webHidden/>
          </w:rPr>
          <w:tab/>
        </w:r>
        <w:r>
          <w:rPr>
            <w:noProof/>
            <w:webHidden/>
          </w:rPr>
          <w:fldChar w:fldCharType="begin"/>
        </w:r>
        <w:r>
          <w:rPr>
            <w:noProof/>
            <w:webHidden/>
          </w:rPr>
          <w:instrText xml:space="preserve"> PAGEREF _Toc172231113 \h </w:instrText>
        </w:r>
        <w:r>
          <w:rPr>
            <w:noProof/>
            <w:webHidden/>
          </w:rPr>
        </w:r>
        <w:r>
          <w:rPr>
            <w:noProof/>
            <w:webHidden/>
          </w:rPr>
          <w:fldChar w:fldCharType="separate"/>
        </w:r>
        <w:r>
          <w:rPr>
            <w:noProof/>
            <w:webHidden/>
          </w:rPr>
          <w:t>44</w:t>
        </w:r>
        <w:r>
          <w:rPr>
            <w:noProof/>
            <w:webHidden/>
          </w:rPr>
          <w:fldChar w:fldCharType="end"/>
        </w:r>
      </w:hyperlink>
    </w:p>
    <w:p w14:paraId="5DA297E8" w14:textId="6519A817"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4" w:history="1">
        <w:r w:rsidRPr="0036622E">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Recompensar o jogador</w:t>
        </w:r>
        <w:r>
          <w:rPr>
            <w:noProof/>
            <w:webHidden/>
          </w:rPr>
          <w:tab/>
        </w:r>
        <w:r>
          <w:rPr>
            <w:noProof/>
            <w:webHidden/>
          </w:rPr>
          <w:fldChar w:fldCharType="begin"/>
        </w:r>
        <w:r>
          <w:rPr>
            <w:noProof/>
            <w:webHidden/>
          </w:rPr>
          <w:instrText xml:space="preserve"> PAGEREF _Toc172231114 \h </w:instrText>
        </w:r>
        <w:r>
          <w:rPr>
            <w:noProof/>
            <w:webHidden/>
          </w:rPr>
        </w:r>
        <w:r>
          <w:rPr>
            <w:noProof/>
            <w:webHidden/>
          </w:rPr>
          <w:fldChar w:fldCharType="separate"/>
        </w:r>
        <w:r>
          <w:rPr>
            <w:noProof/>
            <w:webHidden/>
          </w:rPr>
          <w:t>46</w:t>
        </w:r>
        <w:r>
          <w:rPr>
            <w:noProof/>
            <w:webHidden/>
          </w:rPr>
          <w:fldChar w:fldCharType="end"/>
        </w:r>
      </w:hyperlink>
    </w:p>
    <w:p w14:paraId="41AA9020" w14:textId="053EB754"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5" w:history="1">
        <w:r w:rsidRPr="0036622E">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36622E">
          <w:rPr>
            <w:rStyle w:val="Hyperlink"/>
            <w:i/>
            <w:iCs/>
            <w:noProof/>
          </w:rPr>
          <w:t>End Scene</w:t>
        </w:r>
        <w:r>
          <w:rPr>
            <w:noProof/>
            <w:webHidden/>
          </w:rPr>
          <w:tab/>
        </w:r>
        <w:r>
          <w:rPr>
            <w:noProof/>
            <w:webHidden/>
          </w:rPr>
          <w:fldChar w:fldCharType="begin"/>
        </w:r>
        <w:r>
          <w:rPr>
            <w:noProof/>
            <w:webHidden/>
          </w:rPr>
          <w:instrText xml:space="preserve"> PAGEREF _Toc172231115 \h </w:instrText>
        </w:r>
        <w:r>
          <w:rPr>
            <w:noProof/>
            <w:webHidden/>
          </w:rPr>
        </w:r>
        <w:r>
          <w:rPr>
            <w:noProof/>
            <w:webHidden/>
          </w:rPr>
          <w:fldChar w:fldCharType="separate"/>
        </w:r>
        <w:r>
          <w:rPr>
            <w:noProof/>
            <w:webHidden/>
          </w:rPr>
          <w:t>48</w:t>
        </w:r>
        <w:r>
          <w:rPr>
            <w:noProof/>
            <w:webHidden/>
          </w:rPr>
          <w:fldChar w:fldCharType="end"/>
        </w:r>
      </w:hyperlink>
    </w:p>
    <w:p w14:paraId="4767E43B" w14:textId="04199335" w:rsidR="00A40B69" w:rsidRDefault="00A40B69">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2231116" w:history="1">
        <w:r w:rsidRPr="0036622E">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36622E">
          <w:rPr>
            <w:rStyle w:val="Hyperlink"/>
            <w:noProof/>
          </w:rPr>
          <w:t>Sistemas de demonstração de progresso</w:t>
        </w:r>
        <w:r>
          <w:rPr>
            <w:noProof/>
            <w:webHidden/>
          </w:rPr>
          <w:tab/>
        </w:r>
        <w:r>
          <w:rPr>
            <w:noProof/>
            <w:webHidden/>
          </w:rPr>
          <w:fldChar w:fldCharType="begin"/>
        </w:r>
        <w:r>
          <w:rPr>
            <w:noProof/>
            <w:webHidden/>
          </w:rPr>
          <w:instrText xml:space="preserve"> PAGEREF _Toc172231116 \h </w:instrText>
        </w:r>
        <w:r>
          <w:rPr>
            <w:noProof/>
            <w:webHidden/>
          </w:rPr>
        </w:r>
        <w:r>
          <w:rPr>
            <w:noProof/>
            <w:webHidden/>
          </w:rPr>
          <w:fldChar w:fldCharType="separate"/>
        </w:r>
        <w:r>
          <w:rPr>
            <w:noProof/>
            <w:webHidden/>
          </w:rPr>
          <w:t>48</w:t>
        </w:r>
        <w:r>
          <w:rPr>
            <w:noProof/>
            <w:webHidden/>
          </w:rPr>
          <w:fldChar w:fldCharType="end"/>
        </w:r>
      </w:hyperlink>
    </w:p>
    <w:p w14:paraId="77AB85A5" w14:textId="6EA84D18"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117" w:history="1">
        <w:r w:rsidRPr="0036622E">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36622E">
          <w:rPr>
            <w:rStyle w:val="Hyperlink"/>
            <w:noProof/>
          </w:rPr>
          <w:t>Testes</w:t>
        </w:r>
        <w:r>
          <w:rPr>
            <w:noProof/>
            <w:webHidden/>
          </w:rPr>
          <w:tab/>
        </w:r>
        <w:r>
          <w:rPr>
            <w:noProof/>
            <w:webHidden/>
          </w:rPr>
          <w:fldChar w:fldCharType="begin"/>
        </w:r>
        <w:r>
          <w:rPr>
            <w:noProof/>
            <w:webHidden/>
          </w:rPr>
          <w:instrText xml:space="preserve"> PAGEREF _Toc172231117 \h </w:instrText>
        </w:r>
        <w:r>
          <w:rPr>
            <w:noProof/>
            <w:webHidden/>
          </w:rPr>
        </w:r>
        <w:r>
          <w:rPr>
            <w:noProof/>
            <w:webHidden/>
          </w:rPr>
          <w:fldChar w:fldCharType="separate"/>
        </w:r>
        <w:r>
          <w:rPr>
            <w:noProof/>
            <w:webHidden/>
          </w:rPr>
          <w:t>50</w:t>
        </w:r>
        <w:r>
          <w:rPr>
            <w:noProof/>
            <w:webHidden/>
          </w:rPr>
          <w:fldChar w:fldCharType="end"/>
        </w:r>
      </w:hyperlink>
    </w:p>
    <w:p w14:paraId="0A32FF75" w14:textId="11FF3727"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118" w:history="1">
        <w:r w:rsidRPr="0036622E">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Planeamento e execução</w:t>
        </w:r>
        <w:r>
          <w:rPr>
            <w:noProof/>
            <w:webHidden/>
          </w:rPr>
          <w:tab/>
        </w:r>
        <w:r>
          <w:rPr>
            <w:noProof/>
            <w:webHidden/>
          </w:rPr>
          <w:fldChar w:fldCharType="begin"/>
        </w:r>
        <w:r>
          <w:rPr>
            <w:noProof/>
            <w:webHidden/>
          </w:rPr>
          <w:instrText xml:space="preserve"> PAGEREF _Toc172231118 \h </w:instrText>
        </w:r>
        <w:r>
          <w:rPr>
            <w:noProof/>
            <w:webHidden/>
          </w:rPr>
        </w:r>
        <w:r>
          <w:rPr>
            <w:noProof/>
            <w:webHidden/>
          </w:rPr>
          <w:fldChar w:fldCharType="separate"/>
        </w:r>
        <w:r>
          <w:rPr>
            <w:noProof/>
            <w:webHidden/>
          </w:rPr>
          <w:t>50</w:t>
        </w:r>
        <w:r>
          <w:rPr>
            <w:noProof/>
            <w:webHidden/>
          </w:rPr>
          <w:fldChar w:fldCharType="end"/>
        </w:r>
      </w:hyperlink>
    </w:p>
    <w:p w14:paraId="617EF05C" w14:textId="2E23D44C" w:rsidR="00A40B69" w:rsidRDefault="00A40B69">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2231119" w:history="1">
        <w:r w:rsidRPr="0036622E">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36622E">
          <w:rPr>
            <w:rStyle w:val="Hyperlink"/>
            <w:noProof/>
          </w:rPr>
          <w:t>Apresentação e discussão de resultados</w:t>
        </w:r>
        <w:r>
          <w:rPr>
            <w:noProof/>
            <w:webHidden/>
          </w:rPr>
          <w:tab/>
        </w:r>
        <w:r>
          <w:rPr>
            <w:noProof/>
            <w:webHidden/>
          </w:rPr>
          <w:fldChar w:fldCharType="begin"/>
        </w:r>
        <w:r>
          <w:rPr>
            <w:noProof/>
            <w:webHidden/>
          </w:rPr>
          <w:instrText xml:space="preserve"> PAGEREF _Toc172231119 \h </w:instrText>
        </w:r>
        <w:r>
          <w:rPr>
            <w:noProof/>
            <w:webHidden/>
          </w:rPr>
        </w:r>
        <w:r>
          <w:rPr>
            <w:noProof/>
            <w:webHidden/>
          </w:rPr>
          <w:fldChar w:fldCharType="separate"/>
        </w:r>
        <w:r>
          <w:rPr>
            <w:noProof/>
            <w:webHidden/>
          </w:rPr>
          <w:t>52</w:t>
        </w:r>
        <w:r>
          <w:rPr>
            <w:noProof/>
            <w:webHidden/>
          </w:rPr>
          <w:fldChar w:fldCharType="end"/>
        </w:r>
      </w:hyperlink>
    </w:p>
    <w:p w14:paraId="5DD7F6DA" w14:textId="16833C7C" w:rsidR="00A40B69" w:rsidRDefault="00A40B69">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2231120" w:history="1">
        <w:r w:rsidRPr="0036622E">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36622E">
          <w:rPr>
            <w:rStyle w:val="Hyperlink"/>
            <w:noProof/>
          </w:rPr>
          <w:t>Conclusão e Trabalho Futuro</w:t>
        </w:r>
        <w:r>
          <w:rPr>
            <w:noProof/>
            <w:webHidden/>
          </w:rPr>
          <w:tab/>
        </w:r>
        <w:r>
          <w:rPr>
            <w:noProof/>
            <w:webHidden/>
          </w:rPr>
          <w:fldChar w:fldCharType="begin"/>
        </w:r>
        <w:r>
          <w:rPr>
            <w:noProof/>
            <w:webHidden/>
          </w:rPr>
          <w:instrText xml:space="preserve"> PAGEREF _Toc172231120 \h </w:instrText>
        </w:r>
        <w:r>
          <w:rPr>
            <w:noProof/>
            <w:webHidden/>
          </w:rPr>
        </w:r>
        <w:r>
          <w:rPr>
            <w:noProof/>
            <w:webHidden/>
          </w:rPr>
          <w:fldChar w:fldCharType="separate"/>
        </w:r>
        <w:r>
          <w:rPr>
            <w:noProof/>
            <w:webHidden/>
          </w:rPr>
          <w:t>57</w:t>
        </w:r>
        <w:r>
          <w:rPr>
            <w:noProof/>
            <w:webHidden/>
          </w:rPr>
          <w:fldChar w:fldCharType="end"/>
        </w:r>
      </w:hyperlink>
    </w:p>
    <w:p w14:paraId="4125E595" w14:textId="1FD095B1"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121" w:history="1">
        <w:r w:rsidRPr="0036622E">
          <w:rPr>
            <w:rStyle w:val="Hyperlink"/>
            <w:noProof/>
            <w:lang w:val="en-US"/>
          </w:rPr>
          <w:t>Bibliografia</w:t>
        </w:r>
        <w:r>
          <w:rPr>
            <w:noProof/>
            <w:webHidden/>
          </w:rPr>
          <w:tab/>
        </w:r>
        <w:r>
          <w:rPr>
            <w:noProof/>
            <w:webHidden/>
          </w:rPr>
          <w:fldChar w:fldCharType="begin"/>
        </w:r>
        <w:r>
          <w:rPr>
            <w:noProof/>
            <w:webHidden/>
          </w:rPr>
          <w:instrText xml:space="preserve"> PAGEREF _Toc172231121 \h </w:instrText>
        </w:r>
        <w:r>
          <w:rPr>
            <w:noProof/>
            <w:webHidden/>
          </w:rPr>
        </w:r>
        <w:r>
          <w:rPr>
            <w:noProof/>
            <w:webHidden/>
          </w:rPr>
          <w:fldChar w:fldCharType="separate"/>
        </w:r>
        <w:r>
          <w:rPr>
            <w:noProof/>
            <w:webHidden/>
          </w:rPr>
          <w:t>60</w:t>
        </w:r>
        <w:r>
          <w:rPr>
            <w:noProof/>
            <w:webHidden/>
          </w:rPr>
          <w:fldChar w:fldCharType="end"/>
        </w:r>
      </w:hyperlink>
    </w:p>
    <w:p w14:paraId="65E55D8B" w14:textId="508C6EF1"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122" w:history="1">
        <w:r w:rsidRPr="0036622E">
          <w:rPr>
            <w:rStyle w:val="Hyperlink"/>
            <w:noProof/>
          </w:rPr>
          <w:t>Apêndices</w:t>
        </w:r>
        <w:r>
          <w:rPr>
            <w:noProof/>
            <w:webHidden/>
          </w:rPr>
          <w:tab/>
        </w:r>
        <w:r>
          <w:rPr>
            <w:noProof/>
            <w:webHidden/>
          </w:rPr>
          <w:fldChar w:fldCharType="begin"/>
        </w:r>
        <w:r>
          <w:rPr>
            <w:noProof/>
            <w:webHidden/>
          </w:rPr>
          <w:instrText xml:space="preserve"> PAGEREF _Toc172231122 \h </w:instrText>
        </w:r>
        <w:r>
          <w:rPr>
            <w:noProof/>
            <w:webHidden/>
          </w:rPr>
        </w:r>
        <w:r>
          <w:rPr>
            <w:noProof/>
            <w:webHidden/>
          </w:rPr>
          <w:fldChar w:fldCharType="separate"/>
        </w:r>
        <w:r>
          <w:rPr>
            <w:noProof/>
            <w:webHidden/>
          </w:rPr>
          <w:t>63</w:t>
        </w:r>
        <w:r>
          <w:rPr>
            <w:noProof/>
            <w:webHidden/>
          </w:rPr>
          <w:fldChar w:fldCharType="end"/>
        </w:r>
      </w:hyperlink>
    </w:p>
    <w:p w14:paraId="2B428439" w14:textId="7BC0F54A"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123" w:history="1">
        <w:r w:rsidRPr="0036622E">
          <w:rPr>
            <w:rStyle w:val="Hyperlink"/>
            <w:noProof/>
          </w:rPr>
          <w:t>Anexos</w:t>
        </w:r>
        <w:r>
          <w:rPr>
            <w:noProof/>
            <w:webHidden/>
          </w:rPr>
          <w:tab/>
        </w:r>
        <w:r>
          <w:rPr>
            <w:noProof/>
            <w:webHidden/>
          </w:rPr>
          <w:fldChar w:fldCharType="begin"/>
        </w:r>
        <w:r>
          <w:rPr>
            <w:noProof/>
            <w:webHidden/>
          </w:rPr>
          <w:instrText xml:space="preserve"> PAGEREF _Toc172231123 \h </w:instrText>
        </w:r>
        <w:r>
          <w:rPr>
            <w:noProof/>
            <w:webHidden/>
          </w:rPr>
        </w:r>
        <w:r>
          <w:rPr>
            <w:noProof/>
            <w:webHidden/>
          </w:rPr>
          <w:fldChar w:fldCharType="separate"/>
        </w:r>
        <w:r>
          <w:rPr>
            <w:noProof/>
            <w:webHidden/>
          </w:rPr>
          <w:t>67</w:t>
        </w:r>
        <w:r>
          <w:rPr>
            <w:noProof/>
            <w:webHidden/>
          </w:rPr>
          <w:fldChar w:fldCharType="end"/>
        </w:r>
      </w:hyperlink>
    </w:p>
    <w:p w14:paraId="31D759AC" w14:textId="474A539F" w:rsidR="00A40B69" w:rsidRDefault="00A40B69">
      <w:pPr>
        <w:pStyle w:val="TOC1"/>
        <w:rPr>
          <w:rFonts w:asciiTheme="minorHAnsi" w:eastAsiaTheme="minorEastAsia" w:hAnsiTheme="minorHAnsi"/>
          <w:b w:val="0"/>
          <w:bCs w:val="0"/>
          <w:noProof/>
          <w:kern w:val="2"/>
          <w:lang w:val="en-PT" w:eastAsia="en-GB"/>
          <w14:ligatures w14:val="standardContextual"/>
        </w:rPr>
      </w:pPr>
      <w:hyperlink w:anchor="_Toc172231124" w:history="1">
        <w:r w:rsidRPr="0036622E">
          <w:rPr>
            <w:rStyle w:val="Hyperlink"/>
            <w:noProof/>
          </w:rPr>
          <w:t>Glossário</w:t>
        </w:r>
        <w:r>
          <w:rPr>
            <w:noProof/>
            <w:webHidden/>
          </w:rPr>
          <w:tab/>
        </w:r>
        <w:r>
          <w:rPr>
            <w:noProof/>
            <w:webHidden/>
          </w:rPr>
          <w:fldChar w:fldCharType="begin"/>
        </w:r>
        <w:r>
          <w:rPr>
            <w:noProof/>
            <w:webHidden/>
          </w:rPr>
          <w:instrText xml:space="preserve"> PAGEREF _Toc172231124 \h </w:instrText>
        </w:r>
        <w:r>
          <w:rPr>
            <w:noProof/>
            <w:webHidden/>
          </w:rPr>
        </w:r>
        <w:r>
          <w:rPr>
            <w:noProof/>
            <w:webHidden/>
          </w:rPr>
          <w:fldChar w:fldCharType="separate"/>
        </w:r>
        <w:r>
          <w:rPr>
            <w:noProof/>
            <w:webHidden/>
          </w:rPr>
          <w:t>71</w:t>
        </w:r>
        <w:r>
          <w:rPr>
            <w:noProof/>
            <w:webHidden/>
          </w:rPr>
          <w:fldChar w:fldCharType="end"/>
        </w:r>
      </w:hyperlink>
    </w:p>
    <w:p w14:paraId="3A620F25" w14:textId="2D97E298"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2231060"/>
      <w:r>
        <w:lastRenderedPageBreak/>
        <w:t>Lista de F</w:t>
      </w:r>
      <w:r w:rsidRPr="00DA0CA9">
        <w:t>iguras</w:t>
      </w:r>
      <w:bookmarkEnd w:id="16"/>
      <w:bookmarkEnd w:id="17"/>
      <w:bookmarkEnd w:id="18"/>
      <w:bookmarkEnd w:id="19"/>
    </w:p>
    <w:p w14:paraId="67DD3402" w14:textId="0BDF1A01" w:rsidR="00A73CEE" w:rsidRDefault="006607A1">
      <w:pPr>
        <w:pStyle w:val="TableofFigures"/>
        <w:tabs>
          <w:tab w:val="right" w:leader="dot" w:pos="8777"/>
        </w:tabs>
        <w:rPr>
          <w:rFonts w:asciiTheme="minorHAnsi" w:eastAsiaTheme="minorEastAsia" w:hAnsiTheme="minorHAnsi"/>
          <w:noProof/>
          <w:kern w:val="2"/>
          <w:sz w:val="24"/>
          <w:szCs w:val="24"/>
          <w:lang w:eastAsia="pt-PT"/>
          <w14:ligatures w14:val="standardContextual"/>
        </w:rPr>
      </w:pPr>
      <w:r>
        <w:rPr>
          <w:szCs w:val="24"/>
        </w:rPr>
        <w:fldChar w:fldCharType="begin"/>
      </w:r>
      <w:r>
        <w:rPr>
          <w:szCs w:val="24"/>
        </w:rPr>
        <w:instrText xml:space="preserve"> TOC \h \z \c "Figura" </w:instrText>
      </w:r>
      <w:r>
        <w:rPr>
          <w:szCs w:val="24"/>
        </w:rPr>
        <w:fldChar w:fldCharType="separate"/>
      </w:r>
      <w:hyperlink w:anchor="_Toc172219937" w:history="1">
        <w:r w:rsidR="00A73CEE" w:rsidRPr="00E40B1E">
          <w:rPr>
            <w:rStyle w:val="Hyperlink"/>
            <w:noProof/>
          </w:rPr>
          <w:t xml:space="preserve">Figura 1 </w:t>
        </w:r>
        <w:r w:rsidR="00A73CEE" w:rsidRPr="00E40B1E">
          <w:rPr>
            <w:rStyle w:val="Hyperlink"/>
            <w:bCs/>
            <w:noProof/>
          </w:rPr>
          <w:t>- Cronograma com as fases de desenvolvimento</w:t>
        </w:r>
        <w:r w:rsidR="00A73CEE">
          <w:rPr>
            <w:noProof/>
            <w:webHidden/>
          </w:rPr>
          <w:tab/>
        </w:r>
        <w:r w:rsidR="00A73CEE">
          <w:rPr>
            <w:noProof/>
            <w:webHidden/>
          </w:rPr>
          <w:fldChar w:fldCharType="begin"/>
        </w:r>
        <w:r w:rsidR="00A73CEE">
          <w:rPr>
            <w:noProof/>
            <w:webHidden/>
          </w:rPr>
          <w:instrText xml:space="preserve"> PAGEREF _Toc172219937 \h </w:instrText>
        </w:r>
        <w:r w:rsidR="00A73CEE">
          <w:rPr>
            <w:noProof/>
            <w:webHidden/>
          </w:rPr>
        </w:r>
        <w:r w:rsidR="00A73CEE">
          <w:rPr>
            <w:noProof/>
            <w:webHidden/>
          </w:rPr>
          <w:fldChar w:fldCharType="separate"/>
        </w:r>
        <w:r w:rsidR="00A73CEE">
          <w:rPr>
            <w:noProof/>
            <w:webHidden/>
          </w:rPr>
          <w:t>1</w:t>
        </w:r>
        <w:r w:rsidR="00A73CEE">
          <w:rPr>
            <w:noProof/>
            <w:webHidden/>
          </w:rPr>
          <w:fldChar w:fldCharType="end"/>
        </w:r>
      </w:hyperlink>
    </w:p>
    <w:p w14:paraId="2C2130A1" w14:textId="701C736D"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38" w:history="1">
        <w:r w:rsidR="00A73CEE" w:rsidRPr="00E40B1E">
          <w:rPr>
            <w:rStyle w:val="Hyperlink"/>
            <w:noProof/>
          </w:rPr>
          <w:t xml:space="preserve">Figura 2 </w:t>
        </w:r>
        <w:r w:rsidR="00A73CEE" w:rsidRPr="00E40B1E">
          <w:rPr>
            <w:rStyle w:val="Hyperlink"/>
            <w:bCs/>
            <w:noProof/>
          </w:rPr>
          <w:t>- Diagrama de Milgram adaptado</w:t>
        </w:r>
        <w:r w:rsidR="00A73CEE">
          <w:rPr>
            <w:noProof/>
            <w:webHidden/>
          </w:rPr>
          <w:tab/>
        </w:r>
        <w:r w:rsidR="00A73CEE">
          <w:rPr>
            <w:noProof/>
            <w:webHidden/>
          </w:rPr>
          <w:fldChar w:fldCharType="begin"/>
        </w:r>
        <w:r w:rsidR="00A73CEE">
          <w:rPr>
            <w:noProof/>
            <w:webHidden/>
          </w:rPr>
          <w:instrText xml:space="preserve"> PAGEREF _Toc172219938 \h </w:instrText>
        </w:r>
        <w:r w:rsidR="00A73CEE">
          <w:rPr>
            <w:noProof/>
            <w:webHidden/>
          </w:rPr>
        </w:r>
        <w:r w:rsidR="00A73CEE">
          <w:rPr>
            <w:noProof/>
            <w:webHidden/>
          </w:rPr>
          <w:fldChar w:fldCharType="separate"/>
        </w:r>
        <w:r w:rsidR="00A73CEE">
          <w:rPr>
            <w:noProof/>
            <w:webHidden/>
          </w:rPr>
          <w:t>5</w:t>
        </w:r>
        <w:r w:rsidR="00A73CEE">
          <w:rPr>
            <w:noProof/>
            <w:webHidden/>
          </w:rPr>
          <w:fldChar w:fldCharType="end"/>
        </w:r>
      </w:hyperlink>
    </w:p>
    <w:p w14:paraId="10536CA7" w14:textId="483269C8"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39" w:history="1">
        <w:r w:rsidR="00A73CEE" w:rsidRPr="00E40B1E">
          <w:rPr>
            <w:rStyle w:val="Hyperlink"/>
            <w:noProof/>
          </w:rPr>
          <w:t xml:space="preserve">Figura 3 </w:t>
        </w:r>
        <w:r w:rsidR="00A73CEE" w:rsidRPr="00E40B1E">
          <w:rPr>
            <w:rStyle w:val="Hyperlink"/>
            <w:bCs/>
            <w:noProof/>
          </w:rPr>
          <w:t>- Arquitetura do projeto</w:t>
        </w:r>
        <w:r w:rsidR="00A73CEE">
          <w:rPr>
            <w:noProof/>
            <w:webHidden/>
          </w:rPr>
          <w:tab/>
        </w:r>
        <w:r w:rsidR="00A73CEE">
          <w:rPr>
            <w:noProof/>
            <w:webHidden/>
          </w:rPr>
          <w:fldChar w:fldCharType="begin"/>
        </w:r>
        <w:r w:rsidR="00A73CEE">
          <w:rPr>
            <w:noProof/>
            <w:webHidden/>
          </w:rPr>
          <w:instrText xml:space="preserve"> PAGEREF _Toc172219939 \h </w:instrText>
        </w:r>
        <w:r w:rsidR="00A73CEE">
          <w:rPr>
            <w:noProof/>
            <w:webHidden/>
          </w:rPr>
        </w:r>
        <w:r w:rsidR="00A73CEE">
          <w:rPr>
            <w:noProof/>
            <w:webHidden/>
          </w:rPr>
          <w:fldChar w:fldCharType="separate"/>
        </w:r>
        <w:r w:rsidR="00A73CEE">
          <w:rPr>
            <w:noProof/>
            <w:webHidden/>
          </w:rPr>
          <w:t>14</w:t>
        </w:r>
        <w:r w:rsidR="00A73CEE">
          <w:rPr>
            <w:noProof/>
            <w:webHidden/>
          </w:rPr>
          <w:fldChar w:fldCharType="end"/>
        </w:r>
      </w:hyperlink>
    </w:p>
    <w:p w14:paraId="6B7C062D" w14:textId="49520905"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0" w:history="1">
        <w:r w:rsidR="00A73CEE" w:rsidRPr="00E40B1E">
          <w:rPr>
            <w:rStyle w:val="Hyperlink"/>
            <w:noProof/>
          </w:rPr>
          <w:t xml:space="preserve">Figura 4 </w:t>
        </w:r>
        <w:r w:rsidR="00A73CEE" w:rsidRPr="00E40B1E">
          <w:rPr>
            <w:rStyle w:val="Hyperlink"/>
            <w:bCs/>
            <w:noProof/>
          </w:rPr>
          <w:t>- Fluxo de Jogo</w:t>
        </w:r>
        <w:r w:rsidR="00A73CEE">
          <w:rPr>
            <w:noProof/>
            <w:webHidden/>
          </w:rPr>
          <w:tab/>
        </w:r>
        <w:r w:rsidR="00A73CEE">
          <w:rPr>
            <w:noProof/>
            <w:webHidden/>
          </w:rPr>
          <w:fldChar w:fldCharType="begin"/>
        </w:r>
        <w:r w:rsidR="00A73CEE">
          <w:rPr>
            <w:noProof/>
            <w:webHidden/>
          </w:rPr>
          <w:instrText xml:space="preserve"> PAGEREF _Toc172219940 \h </w:instrText>
        </w:r>
        <w:r w:rsidR="00A73CEE">
          <w:rPr>
            <w:noProof/>
            <w:webHidden/>
          </w:rPr>
        </w:r>
        <w:r w:rsidR="00A73CEE">
          <w:rPr>
            <w:noProof/>
            <w:webHidden/>
          </w:rPr>
          <w:fldChar w:fldCharType="separate"/>
        </w:r>
        <w:r w:rsidR="00A73CEE">
          <w:rPr>
            <w:noProof/>
            <w:webHidden/>
          </w:rPr>
          <w:t>16</w:t>
        </w:r>
        <w:r w:rsidR="00A73CEE">
          <w:rPr>
            <w:noProof/>
            <w:webHidden/>
          </w:rPr>
          <w:fldChar w:fldCharType="end"/>
        </w:r>
      </w:hyperlink>
    </w:p>
    <w:p w14:paraId="1005DF71" w14:textId="0269DA02"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1" w:history="1">
        <w:r w:rsidR="00A73CEE" w:rsidRPr="00E40B1E">
          <w:rPr>
            <w:rStyle w:val="Hyperlink"/>
            <w:noProof/>
          </w:rPr>
          <w:t xml:space="preserve">Figura 5 </w:t>
        </w:r>
        <w:r w:rsidR="00A73CEE" w:rsidRPr="00E40B1E">
          <w:rPr>
            <w:rStyle w:val="Hyperlink"/>
            <w:bCs/>
            <w:noProof/>
          </w:rPr>
          <w:t>- Protótipo não funcional (introdução)</w:t>
        </w:r>
        <w:r w:rsidR="00A73CEE">
          <w:rPr>
            <w:noProof/>
            <w:webHidden/>
          </w:rPr>
          <w:tab/>
        </w:r>
        <w:r w:rsidR="00A73CEE">
          <w:rPr>
            <w:noProof/>
            <w:webHidden/>
          </w:rPr>
          <w:fldChar w:fldCharType="begin"/>
        </w:r>
        <w:r w:rsidR="00A73CEE">
          <w:rPr>
            <w:noProof/>
            <w:webHidden/>
          </w:rPr>
          <w:instrText xml:space="preserve"> PAGEREF _Toc172219941 \h </w:instrText>
        </w:r>
        <w:r w:rsidR="00A73CEE">
          <w:rPr>
            <w:noProof/>
            <w:webHidden/>
          </w:rPr>
        </w:r>
        <w:r w:rsidR="00A73CEE">
          <w:rPr>
            <w:noProof/>
            <w:webHidden/>
          </w:rPr>
          <w:fldChar w:fldCharType="separate"/>
        </w:r>
        <w:r w:rsidR="00A73CEE">
          <w:rPr>
            <w:noProof/>
            <w:webHidden/>
          </w:rPr>
          <w:t>16</w:t>
        </w:r>
        <w:r w:rsidR="00A73CEE">
          <w:rPr>
            <w:noProof/>
            <w:webHidden/>
          </w:rPr>
          <w:fldChar w:fldCharType="end"/>
        </w:r>
      </w:hyperlink>
    </w:p>
    <w:p w14:paraId="4C59A587" w14:textId="1A167D31"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2" w:history="1">
        <w:r w:rsidR="00A73CEE" w:rsidRPr="00E40B1E">
          <w:rPr>
            <w:rStyle w:val="Hyperlink"/>
            <w:noProof/>
          </w:rPr>
          <w:t xml:space="preserve">Figura 6 </w:t>
        </w:r>
        <w:r w:rsidR="00A73CEE" w:rsidRPr="00E40B1E">
          <w:rPr>
            <w:rStyle w:val="Hyperlink"/>
            <w:bCs/>
            <w:noProof/>
          </w:rPr>
          <w:t>- Protótipo não funcional (jogo de memória)</w:t>
        </w:r>
        <w:r w:rsidR="00A73CEE">
          <w:rPr>
            <w:noProof/>
            <w:webHidden/>
          </w:rPr>
          <w:tab/>
        </w:r>
        <w:r w:rsidR="00A73CEE">
          <w:rPr>
            <w:noProof/>
            <w:webHidden/>
          </w:rPr>
          <w:fldChar w:fldCharType="begin"/>
        </w:r>
        <w:r w:rsidR="00A73CEE">
          <w:rPr>
            <w:noProof/>
            <w:webHidden/>
          </w:rPr>
          <w:instrText xml:space="preserve"> PAGEREF _Toc172219942 \h </w:instrText>
        </w:r>
        <w:r w:rsidR="00A73CEE">
          <w:rPr>
            <w:noProof/>
            <w:webHidden/>
          </w:rPr>
        </w:r>
        <w:r w:rsidR="00A73CEE">
          <w:rPr>
            <w:noProof/>
            <w:webHidden/>
          </w:rPr>
          <w:fldChar w:fldCharType="separate"/>
        </w:r>
        <w:r w:rsidR="00A73CEE">
          <w:rPr>
            <w:noProof/>
            <w:webHidden/>
          </w:rPr>
          <w:t>18</w:t>
        </w:r>
        <w:r w:rsidR="00A73CEE">
          <w:rPr>
            <w:noProof/>
            <w:webHidden/>
          </w:rPr>
          <w:fldChar w:fldCharType="end"/>
        </w:r>
      </w:hyperlink>
    </w:p>
    <w:p w14:paraId="262FFDB7" w14:textId="277D164F"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3" w:history="1">
        <w:r w:rsidR="00A73CEE" w:rsidRPr="00E40B1E">
          <w:rPr>
            <w:rStyle w:val="Hyperlink"/>
            <w:noProof/>
          </w:rPr>
          <w:t xml:space="preserve">Figura 7 </w:t>
        </w:r>
        <w:r w:rsidR="00A73CEE" w:rsidRPr="00E40B1E">
          <w:rPr>
            <w:rStyle w:val="Hyperlink"/>
            <w:bCs/>
            <w:noProof/>
          </w:rPr>
          <w:t>- Protótipo não funcional (exemplo de minijogo)</w:t>
        </w:r>
        <w:r w:rsidR="00A73CEE">
          <w:rPr>
            <w:noProof/>
            <w:webHidden/>
          </w:rPr>
          <w:tab/>
        </w:r>
        <w:r w:rsidR="00A73CEE">
          <w:rPr>
            <w:noProof/>
            <w:webHidden/>
          </w:rPr>
          <w:fldChar w:fldCharType="begin"/>
        </w:r>
        <w:r w:rsidR="00A73CEE">
          <w:rPr>
            <w:noProof/>
            <w:webHidden/>
          </w:rPr>
          <w:instrText xml:space="preserve"> PAGEREF _Toc172219943 \h </w:instrText>
        </w:r>
        <w:r w:rsidR="00A73CEE">
          <w:rPr>
            <w:noProof/>
            <w:webHidden/>
          </w:rPr>
        </w:r>
        <w:r w:rsidR="00A73CEE">
          <w:rPr>
            <w:noProof/>
            <w:webHidden/>
          </w:rPr>
          <w:fldChar w:fldCharType="separate"/>
        </w:r>
        <w:r w:rsidR="00A73CEE">
          <w:rPr>
            <w:noProof/>
            <w:webHidden/>
          </w:rPr>
          <w:t>19</w:t>
        </w:r>
        <w:r w:rsidR="00A73CEE">
          <w:rPr>
            <w:noProof/>
            <w:webHidden/>
          </w:rPr>
          <w:fldChar w:fldCharType="end"/>
        </w:r>
      </w:hyperlink>
    </w:p>
    <w:p w14:paraId="1A252EDF" w14:textId="62E52909"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4" w:history="1">
        <w:r w:rsidR="00A73CEE" w:rsidRPr="00E40B1E">
          <w:rPr>
            <w:rStyle w:val="Hyperlink"/>
            <w:noProof/>
          </w:rPr>
          <w:t xml:space="preserve">Figura 8 </w:t>
        </w:r>
        <w:r w:rsidR="00A73CEE" w:rsidRPr="00E40B1E">
          <w:rPr>
            <w:rStyle w:val="Hyperlink"/>
            <w:bCs/>
            <w:noProof/>
          </w:rPr>
          <w:t>- Protótipo não funcional (recompensar o jogador)</w:t>
        </w:r>
        <w:r w:rsidR="00A73CEE">
          <w:rPr>
            <w:noProof/>
            <w:webHidden/>
          </w:rPr>
          <w:tab/>
        </w:r>
        <w:r w:rsidR="00A73CEE">
          <w:rPr>
            <w:noProof/>
            <w:webHidden/>
          </w:rPr>
          <w:fldChar w:fldCharType="begin"/>
        </w:r>
        <w:r w:rsidR="00A73CEE">
          <w:rPr>
            <w:noProof/>
            <w:webHidden/>
          </w:rPr>
          <w:instrText xml:space="preserve"> PAGEREF _Toc172219944 \h </w:instrText>
        </w:r>
        <w:r w:rsidR="00A73CEE">
          <w:rPr>
            <w:noProof/>
            <w:webHidden/>
          </w:rPr>
        </w:r>
        <w:r w:rsidR="00A73CEE">
          <w:rPr>
            <w:noProof/>
            <w:webHidden/>
          </w:rPr>
          <w:fldChar w:fldCharType="separate"/>
        </w:r>
        <w:r w:rsidR="00A73CEE">
          <w:rPr>
            <w:noProof/>
            <w:webHidden/>
          </w:rPr>
          <w:t>19</w:t>
        </w:r>
        <w:r w:rsidR="00A73CEE">
          <w:rPr>
            <w:noProof/>
            <w:webHidden/>
          </w:rPr>
          <w:fldChar w:fldCharType="end"/>
        </w:r>
      </w:hyperlink>
    </w:p>
    <w:p w14:paraId="1F83EF3D" w14:textId="086060F8"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5" w:history="1">
        <w:r w:rsidR="00A73CEE" w:rsidRPr="00E40B1E">
          <w:rPr>
            <w:rStyle w:val="Hyperlink"/>
            <w:noProof/>
          </w:rPr>
          <w:t xml:space="preserve">Figura 9 </w:t>
        </w:r>
        <w:r w:rsidR="00A73CEE" w:rsidRPr="00E40B1E">
          <w:rPr>
            <w:rStyle w:val="Hyperlink"/>
            <w:bCs/>
            <w:noProof/>
          </w:rPr>
          <w:t>- Protótipo não funcional (fim do jogo)</w:t>
        </w:r>
        <w:r w:rsidR="00A73CEE">
          <w:rPr>
            <w:noProof/>
            <w:webHidden/>
          </w:rPr>
          <w:tab/>
        </w:r>
        <w:r w:rsidR="00A73CEE">
          <w:rPr>
            <w:noProof/>
            <w:webHidden/>
          </w:rPr>
          <w:fldChar w:fldCharType="begin"/>
        </w:r>
        <w:r w:rsidR="00A73CEE">
          <w:rPr>
            <w:noProof/>
            <w:webHidden/>
          </w:rPr>
          <w:instrText xml:space="preserve"> PAGEREF _Toc172219945 \h </w:instrText>
        </w:r>
        <w:r w:rsidR="00A73CEE">
          <w:rPr>
            <w:noProof/>
            <w:webHidden/>
          </w:rPr>
        </w:r>
        <w:r w:rsidR="00A73CEE">
          <w:rPr>
            <w:noProof/>
            <w:webHidden/>
          </w:rPr>
          <w:fldChar w:fldCharType="separate"/>
        </w:r>
        <w:r w:rsidR="00A73CEE">
          <w:rPr>
            <w:noProof/>
            <w:webHidden/>
          </w:rPr>
          <w:t>20</w:t>
        </w:r>
        <w:r w:rsidR="00A73CEE">
          <w:rPr>
            <w:noProof/>
            <w:webHidden/>
          </w:rPr>
          <w:fldChar w:fldCharType="end"/>
        </w:r>
      </w:hyperlink>
    </w:p>
    <w:p w14:paraId="237DC2EA" w14:textId="70DE45F6"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6" w:history="1">
        <w:r w:rsidR="00A73CEE" w:rsidRPr="00E40B1E">
          <w:rPr>
            <w:rStyle w:val="Hyperlink"/>
            <w:noProof/>
          </w:rPr>
          <w:t xml:space="preserve">Figura 10 </w:t>
        </w:r>
        <w:r w:rsidR="00A73CEE" w:rsidRPr="00E40B1E">
          <w:rPr>
            <w:rStyle w:val="Hyperlink"/>
            <w:bCs/>
            <w:noProof/>
          </w:rPr>
          <w:t>- Demonstração do editor Unity com destaque para as 4 secções de trabalho principais</w:t>
        </w:r>
        <w:r w:rsidR="00A73CEE">
          <w:rPr>
            <w:noProof/>
            <w:webHidden/>
          </w:rPr>
          <w:tab/>
        </w:r>
        <w:r w:rsidR="00A73CEE">
          <w:rPr>
            <w:noProof/>
            <w:webHidden/>
          </w:rPr>
          <w:fldChar w:fldCharType="begin"/>
        </w:r>
        <w:r w:rsidR="00A73CEE">
          <w:rPr>
            <w:noProof/>
            <w:webHidden/>
          </w:rPr>
          <w:instrText xml:space="preserve"> PAGEREF _Toc172219946 \h </w:instrText>
        </w:r>
        <w:r w:rsidR="00A73CEE">
          <w:rPr>
            <w:noProof/>
            <w:webHidden/>
          </w:rPr>
        </w:r>
        <w:r w:rsidR="00A73CEE">
          <w:rPr>
            <w:noProof/>
            <w:webHidden/>
          </w:rPr>
          <w:fldChar w:fldCharType="separate"/>
        </w:r>
        <w:r w:rsidR="00A73CEE">
          <w:rPr>
            <w:noProof/>
            <w:webHidden/>
          </w:rPr>
          <w:t>23</w:t>
        </w:r>
        <w:r w:rsidR="00A73CEE">
          <w:rPr>
            <w:noProof/>
            <w:webHidden/>
          </w:rPr>
          <w:fldChar w:fldCharType="end"/>
        </w:r>
      </w:hyperlink>
    </w:p>
    <w:p w14:paraId="2AAB56FD" w14:textId="4294766A"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7" w:history="1">
        <w:r w:rsidR="00A73CEE" w:rsidRPr="00E40B1E">
          <w:rPr>
            <w:rStyle w:val="Hyperlink"/>
            <w:noProof/>
            <w:lang w:val="en-US"/>
          </w:rPr>
          <w:t xml:space="preserve">Figura 11 </w:t>
        </w:r>
        <w:r w:rsidR="00A73CEE" w:rsidRPr="00E40B1E">
          <w:rPr>
            <w:rStyle w:val="Hyperlink"/>
            <w:bCs/>
            <w:noProof/>
            <w:lang w:val="en-US"/>
          </w:rPr>
          <w:t xml:space="preserve">- </w:t>
        </w:r>
        <w:r w:rsidR="00A73CEE" w:rsidRPr="00E40B1E">
          <w:rPr>
            <w:rStyle w:val="Hyperlink"/>
            <w:bCs/>
            <w:i/>
            <w:noProof/>
            <w:lang w:val="en-US"/>
          </w:rPr>
          <w:t xml:space="preserve">Package Manager Window </w:t>
        </w:r>
        <w:r w:rsidR="00A73CEE" w:rsidRPr="00E40B1E">
          <w:rPr>
            <w:rStyle w:val="Hyperlink"/>
            <w:bCs/>
            <w:noProof/>
            <w:lang w:val="en-US"/>
          </w:rPr>
          <w:t>do editor Unity</w:t>
        </w:r>
        <w:r w:rsidR="00A73CEE">
          <w:rPr>
            <w:noProof/>
            <w:webHidden/>
          </w:rPr>
          <w:tab/>
        </w:r>
        <w:r w:rsidR="00A73CEE">
          <w:rPr>
            <w:noProof/>
            <w:webHidden/>
          </w:rPr>
          <w:fldChar w:fldCharType="begin"/>
        </w:r>
        <w:r w:rsidR="00A73CEE">
          <w:rPr>
            <w:noProof/>
            <w:webHidden/>
          </w:rPr>
          <w:instrText xml:space="preserve"> PAGEREF _Toc172219947 \h </w:instrText>
        </w:r>
        <w:r w:rsidR="00A73CEE">
          <w:rPr>
            <w:noProof/>
            <w:webHidden/>
          </w:rPr>
        </w:r>
        <w:r w:rsidR="00A73CEE">
          <w:rPr>
            <w:noProof/>
            <w:webHidden/>
          </w:rPr>
          <w:fldChar w:fldCharType="separate"/>
        </w:r>
        <w:r w:rsidR="00A73CEE">
          <w:rPr>
            <w:noProof/>
            <w:webHidden/>
          </w:rPr>
          <w:t>24</w:t>
        </w:r>
        <w:r w:rsidR="00A73CEE">
          <w:rPr>
            <w:noProof/>
            <w:webHidden/>
          </w:rPr>
          <w:fldChar w:fldCharType="end"/>
        </w:r>
      </w:hyperlink>
    </w:p>
    <w:p w14:paraId="0A34E26F" w14:textId="71C8B098"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8" w:history="1">
        <w:r w:rsidR="00A73CEE" w:rsidRPr="00E40B1E">
          <w:rPr>
            <w:rStyle w:val="Hyperlink"/>
            <w:noProof/>
          </w:rPr>
          <w:t xml:space="preserve">Figura 12 </w:t>
        </w:r>
        <w:r w:rsidR="00A73CEE" w:rsidRPr="00E40B1E">
          <w:rPr>
            <w:rStyle w:val="Hyperlink"/>
            <w:bCs/>
            <w:noProof/>
          </w:rPr>
          <w:t xml:space="preserve">- </w:t>
        </w:r>
        <w:r w:rsidR="00A73CEE" w:rsidRPr="00E40B1E">
          <w:rPr>
            <w:rStyle w:val="Hyperlink"/>
            <w:bCs/>
            <w:i/>
            <w:noProof/>
          </w:rPr>
          <w:t>Buddy</w:t>
        </w:r>
        <w:r w:rsidR="00A73CEE" w:rsidRPr="00E40B1E">
          <w:rPr>
            <w:rStyle w:val="Hyperlink"/>
            <w:bCs/>
            <w:noProof/>
          </w:rPr>
          <w:t>, o pássaro Alfredo</w:t>
        </w:r>
        <w:r w:rsidR="00A73CEE">
          <w:rPr>
            <w:noProof/>
            <w:webHidden/>
          </w:rPr>
          <w:tab/>
        </w:r>
        <w:r w:rsidR="00A73CEE">
          <w:rPr>
            <w:noProof/>
            <w:webHidden/>
          </w:rPr>
          <w:fldChar w:fldCharType="begin"/>
        </w:r>
        <w:r w:rsidR="00A73CEE">
          <w:rPr>
            <w:noProof/>
            <w:webHidden/>
          </w:rPr>
          <w:instrText xml:space="preserve"> PAGEREF _Toc172219948 \h </w:instrText>
        </w:r>
        <w:r w:rsidR="00A73CEE">
          <w:rPr>
            <w:noProof/>
            <w:webHidden/>
          </w:rPr>
        </w:r>
        <w:r w:rsidR="00A73CEE">
          <w:rPr>
            <w:noProof/>
            <w:webHidden/>
          </w:rPr>
          <w:fldChar w:fldCharType="separate"/>
        </w:r>
        <w:r w:rsidR="00A73CEE">
          <w:rPr>
            <w:noProof/>
            <w:webHidden/>
          </w:rPr>
          <w:t>31</w:t>
        </w:r>
        <w:r w:rsidR="00A73CEE">
          <w:rPr>
            <w:noProof/>
            <w:webHidden/>
          </w:rPr>
          <w:fldChar w:fldCharType="end"/>
        </w:r>
      </w:hyperlink>
    </w:p>
    <w:p w14:paraId="29DF6A7B" w14:textId="42C82993"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49" w:history="1">
        <w:r w:rsidR="00A73CEE" w:rsidRPr="00E40B1E">
          <w:rPr>
            <w:rStyle w:val="Hyperlink"/>
            <w:noProof/>
          </w:rPr>
          <w:t xml:space="preserve">Figura 13 </w:t>
        </w:r>
        <w:r w:rsidR="00A73CEE" w:rsidRPr="00E40B1E">
          <w:rPr>
            <w:rStyle w:val="Hyperlink"/>
            <w:bCs/>
            <w:noProof/>
          </w:rPr>
          <w:t xml:space="preserve">- </w:t>
        </w:r>
        <w:r w:rsidR="00A73CEE" w:rsidRPr="00E40B1E">
          <w:rPr>
            <w:rStyle w:val="Hyperlink"/>
            <w:bCs/>
            <w:i/>
            <w:noProof/>
          </w:rPr>
          <w:t>Start scene</w:t>
        </w:r>
        <w:r w:rsidR="00A73CEE">
          <w:rPr>
            <w:noProof/>
            <w:webHidden/>
          </w:rPr>
          <w:tab/>
        </w:r>
        <w:r w:rsidR="00A73CEE">
          <w:rPr>
            <w:noProof/>
            <w:webHidden/>
          </w:rPr>
          <w:fldChar w:fldCharType="begin"/>
        </w:r>
        <w:r w:rsidR="00A73CEE">
          <w:rPr>
            <w:noProof/>
            <w:webHidden/>
          </w:rPr>
          <w:instrText xml:space="preserve"> PAGEREF _Toc172219949 \h </w:instrText>
        </w:r>
        <w:r w:rsidR="00A73CEE">
          <w:rPr>
            <w:noProof/>
            <w:webHidden/>
          </w:rPr>
        </w:r>
        <w:r w:rsidR="00A73CEE">
          <w:rPr>
            <w:noProof/>
            <w:webHidden/>
          </w:rPr>
          <w:fldChar w:fldCharType="separate"/>
        </w:r>
        <w:r w:rsidR="00A73CEE">
          <w:rPr>
            <w:noProof/>
            <w:webHidden/>
          </w:rPr>
          <w:t>32</w:t>
        </w:r>
        <w:r w:rsidR="00A73CEE">
          <w:rPr>
            <w:noProof/>
            <w:webHidden/>
          </w:rPr>
          <w:fldChar w:fldCharType="end"/>
        </w:r>
      </w:hyperlink>
    </w:p>
    <w:p w14:paraId="7B04C653" w14:textId="4A594664"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0" w:history="1">
        <w:r w:rsidR="00A73CEE" w:rsidRPr="00E40B1E">
          <w:rPr>
            <w:rStyle w:val="Hyperlink"/>
            <w:noProof/>
          </w:rPr>
          <w:t xml:space="preserve">Figura 14 </w:t>
        </w:r>
        <w:r w:rsidR="00A73CEE" w:rsidRPr="00E40B1E">
          <w:rPr>
            <w:rStyle w:val="Hyperlink"/>
            <w:bCs/>
            <w:noProof/>
          </w:rPr>
          <w:t>- Exemplo de marcador</w:t>
        </w:r>
        <w:r w:rsidR="00A73CEE">
          <w:rPr>
            <w:noProof/>
            <w:webHidden/>
          </w:rPr>
          <w:tab/>
        </w:r>
        <w:r w:rsidR="00A73CEE">
          <w:rPr>
            <w:noProof/>
            <w:webHidden/>
          </w:rPr>
          <w:fldChar w:fldCharType="begin"/>
        </w:r>
        <w:r w:rsidR="00A73CEE">
          <w:rPr>
            <w:noProof/>
            <w:webHidden/>
          </w:rPr>
          <w:instrText xml:space="preserve"> PAGEREF _Toc172219950 \h </w:instrText>
        </w:r>
        <w:r w:rsidR="00A73CEE">
          <w:rPr>
            <w:noProof/>
            <w:webHidden/>
          </w:rPr>
        </w:r>
        <w:r w:rsidR="00A73CEE">
          <w:rPr>
            <w:noProof/>
            <w:webHidden/>
          </w:rPr>
          <w:fldChar w:fldCharType="separate"/>
        </w:r>
        <w:r w:rsidR="00A73CEE">
          <w:rPr>
            <w:noProof/>
            <w:webHidden/>
          </w:rPr>
          <w:t>33</w:t>
        </w:r>
        <w:r w:rsidR="00A73CEE">
          <w:rPr>
            <w:noProof/>
            <w:webHidden/>
          </w:rPr>
          <w:fldChar w:fldCharType="end"/>
        </w:r>
      </w:hyperlink>
    </w:p>
    <w:p w14:paraId="01394F99" w14:textId="44D22EB4"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1" w:history="1">
        <w:r w:rsidR="00A73CEE" w:rsidRPr="00E40B1E">
          <w:rPr>
            <w:rStyle w:val="Hyperlink"/>
            <w:noProof/>
          </w:rPr>
          <w:t xml:space="preserve">Figura 15 </w:t>
        </w:r>
        <w:r w:rsidR="00A73CEE" w:rsidRPr="00E40B1E">
          <w:rPr>
            <w:rStyle w:val="Hyperlink"/>
            <w:bCs/>
            <w:noProof/>
          </w:rPr>
          <w:t>- Diagrama processo do jogo de memória</w:t>
        </w:r>
        <w:r w:rsidR="00A73CEE">
          <w:rPr>
            <w:noProof/>
            <w:webHidden/>
          </w:rPr>
          <w:tab/>
        </w:r>
        <w:r w:rsidR="00A73CEE">
          <w:rPr>
            <w:noProof/>
            <w:webHidden/>
          </w:rPr>
          <w:fldChar w:fldCharType="begin"/>
        </w:r>
        <w:r w:rsidR="00A73CEE">
          <w:rPr>
            <w:noProof/>
            <w:webHidden/>
          </w:rPr>
          <w:instrText xml:space="preserve"> PAGEREF _Toc172219951 \h </w:instrText>
        </w:r>
        <w:r w:rsidR="00A73CEE">
          <w:rPr>
            <w:noProof/>
            <w:webHidden/>
          </w:rPr>
        </w:r>
        <w:r w:rsidR="00A73CEE">
          <w:rPr>
            <w:noProof/>
            <w:webHidden/>
          </w:rPr>
          <w:fldChar w:fldCharType="separate"/>
        </w:r>
        <w:r w:rsidR="00A73CEE">
          <w:rPr>
            <w:noProof/>
            <w:webHidden/>
          </w:rPr>
          <w:t>33</w:t>
        </w:r>
        <w:r w:rsidR="00A73CEE">
          <w:rPr>
            <w:noProof/>
            <w:webHidden/>
          </w:rPr>
          <w:fldChar w:fldCharType="end"/>
        </w:r>
      </w:hyperlink>
    </w:p>
    <w:p w14:paraId="0EAF545C" w14:textId="552CC775"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2" w:history="1">
        <w:r w:rsidR="00A73CEE" w:rsidRPr="00E40B1E">
          <w:rPr>
            <w:rStyle w:val="Hyperlink"/>
            <w:noProof/>
          </w:rPr>
          <w:t xml:space="preserve">Figura 16 </w:t>
        </w:r>
        <w:r w:rsidR="00A73CEE" w:rsidRPr="00E40B1E">
          <w:rPr>
            <w:rStyle w:val="Hyperlink"/>
            <w:bCs/>
            <w:noProof/>
          </w:rPr>
          <w:t>- Jogo de memória (estado inicial)</w:t>
        </w:r>
        <w:r w:rsidR="00A73CEE">
          <w:rPr>
            <w:noProof/>
            <w:webHidden/>
          </w:rPr>
          <w:tab/>
        </w:r>
        <w:r w:rsidR="00A73CEE">
          <w:rPr>
            <w:noProof/>
            <w:webHidden/>
          </w:rPr>
          <w:fldChar w:fldCharType="begin"/>
        </w:r>
        <w:r w:rsidR="00A73CEE">
          <w:rPr>
            <w:noProof/>
            <w:webHidden/>
          </w:rPr>
          <w:instrText xml:space="preserve"> PAGEREF _Toc172219952 \h </w:instrText>
        </w:r>
        <w:r w:rsidR="00A73CEE">
          <w:rPr>
            <w:noProof/>
            <w:webHidden/>
          </w:rPr>
        </w:r>
        <w:r w:rsidR="00A73CEE">
          <w:rPr>
            <w:noProof/>
            <w:webHidden/>
          </w:rPr>
          <w:fldChar w:fldCharType="separate"/>
        </w:r>
        <w:r w:rsidR="00A73CEE">
          <w:rPr>
            <w:noProof/>
            <w:webHidden/>
          </w:rPr>
          <w:t>35</w:t>
        </w:r>
        <w:r w:rsidR="00A73CEE">
          <w:rPr>
            <w:noProof/>
            <w:webHidden/>
          </w:rPr>
          <w:fldChar w:fldCharType="end"/>
        </w:r>
      </w:hyperlink>
    </w:p>
    <w:p w14:paraId="7744149A" w14:textId="76A4AF3F"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3" w:history="1">
        <w:r w:rsidR="00A73CEE" w:rsidRPr="00E40B1E">
          <w:rPr>
            <w:rStyle w:val="Hyperlink"/>
            <w:noProof/>
          </w:rPr>
          <w:t xml:space="preserve">Figura 17 </w:t>
        </w:r>
        <w:r w:rsidR="00A73CEE" w:rsidRPr="00E40B1E">
          <w:rPr>
            <w:rStyle w:val="Hyperlink"/>
            <w:bCs/>
            <w:noProof/>
          </w:rPr>
          <w:t>- Jogo de memória (par encontrado)</w:t>
        </w:r>
        <w:r w:rsidR="00A73CEE">
          <w:rPr>
            <w:noProof/>
            <w:webHidden/>
          </w:rPr>
          <w:tab/>
        </w:r>
        <w:r w:rsidR="00A73CEE">
          <w:rPr>
            <w:noProof/>
            <w:webHidden/>
          </w:rPr>
          <w:fldChar w:fldCharType="begin"/>
        </w:r>
        <w:r w:rsidR="00A73CEE">
          <w:rPr>
            <w:noProof/>
            <w:webHidden/>
          </w:rPr>
          <w:instrText xml:space="preserve"> PAGEREF _Toc172219953 \h </w:instrText>
        </w:r>
        <w:r w:rsidR="00A73CEE">
          <w:rPr>
            <w:noProof/>
            <w:webHidden/>
          </w:rPr>
        </w:r>
        <w:r w:rsidR="00A73CEE">
          <w:rPr>
            <w:noProof/>
            <w:webHidden/>
          </w:rPr>
          <w:fldChar w:fldCharType="separate"/>
        </w:r>
        <w:r w:rsidR="00A73CEE">
          <w:rPr>
            <w:noProof/>
            <w:webHidden/>
          </w:rPr>
          <w:t>36</w:t>
        </w:r>
        <w:r w:rsidR="00A73CEE">
          <w:rPr>
            <w:noProof/>
            <w:webHidden/>
          </w:rPr>
          <w:fldChar w:fldCharType="end"/>
        </w:r>
      </w:hyperlink>
    </w:p>
    <w:p w14:paraId="09D752B8" w14:textId="2C2FB209"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4" w:history="1">
        <w:r w:rsidR="00A73CEE" w:rsidRPr="00E40B1E">
          <w:rPr>
            <w:rStyle w:val="Hyperlink"/>
            <w:noProof/>
          </w:rPr>
          <w:t xml:space="preserve">Figura 18 </w:t>
        </w:r>
        <w:r w:rsidR="00A73CEE" w:rsidRPr="00E40B1E">
          <w:rPr>
            <w:rStyle w:val="Hyperlink"/>
            <w:bCs/>
            <w:noProof/>
          </w:rPr>
          <w:t>- Jogo de memória - visão externa (não é um par)</w:t>
        </w:r>
        <w:r w:rsidR="00A73CEE">
          <w:rPr>
            <w:noProof/>
            <w:webHidden/>
          </w:rPr>
          <w:tab/>
        </w:r>
        <w:r w:rsidR="00A73CEE">
          <w:rPr>
            <w:noProof/>
            <w:webHidden/>
          </w:rPr>
          <w:fldChar w:fldCharType="begin"/>
        </w:r>
        <w:r w:rsidR="00A73CEE">
          <w:rPr>
            <w:noProof/>
            <w:webHidden/>
          </w:rPr>
          <w:instrText xml:space="preserve"> PAGEREF _Toc172219954 \h </w:instrText>
        </w:r>
        <w:r w:rsidR="00A73CEE">
          <w:rPr>
            <w:noProof/>
            <w:webHidden/>
          </w:rPr>
        </w:r>
        <w:r w:rsidR="00A73CEE">
          <w:rPr>
            <w:noProof/>
            <w:webHidden/>
          </w:rPr>
          <w:fldChar w:fldCharType="separate"/>
        </w:r>
        <w:r w:rsidR="00A73CEE">
          <w:rPr>
            <w:noProof/>
            <w:webHidden/>
          </w:rPr>
          <w:t>36</w:t>
        </w:r>
        <w:r w:rsidR="00A73CEE">
          <w:rPr>
            <w:noProof/>
            <w:webHidden/>
          </w:rPr>
          <w:fldChar w:fldCharType="end"/>
        </w:r>
      </w:hyperlink>
    </w:p>
    <w:p w14:paraId="248D14F8" w14:textId="3B563CA2"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5" w:history="1">
        <w:r w:rsidR="00A73CEE" w:rsidRPr="00E40B1E">
          <w:rPr>
            <w:rStyle w:val="Hyperlink"/>
            <w:noProof/>
          </w:rPr>
          <w:t xml:space="preserve">Figura 19 </w:t>
        </w:r>
        <w:r w:rsidR="00A73CEE" w:rsidRPr="00E40B1E">
          <w:rPr>
            <w:rStyle w:val="Hyperlink"/>
            <w:bCs/>
            <w:noProof/>
          </w:rPr>
          <w:t>- Jogo de memória (finalizado)</w:t>
        </w:r>
        <w:r w:rsidR="00A73CEE">
          <w:rPr>
            <w:noProof/>
            <w:webHidden/>
          </w:rPr>
          <w:tab/>
        </w:r>
        <w:r w:rsidR="00A73CEE">
          <w:rPr>
            <w:noProof/>
            <w:webHidden/>
          </w:rPr>
          <w:fldChar w:fldCharType="begin"/>
        </w:r>
        <w:r w:rsidR="00A73CEE">
          <w:rPr>
            <w:noProof/>
            <w:webHidden/>
          </w:rPr>
          <w:instrText xml:space="preserve"> PAGEREF _Toc172219955 \h </w:instrText>
        </w:r>
        <w:r w:rsidR="00A73CEE">
          <w:rPr>
            <w:noProof/>
            <w:webHidden/>
          </w:rPr>
        </w:r>
        <w:r w:rsidR="00A73CEE">
          <w:rPr>
            <w:noProof/>
            <w:webHidden/>
          </w:rPr>
          <w:fldChar w:fldCharType="separate"/>
        </w:r>
        <w:r w:rsidR="00A73CEE">
          <w:rPr>
            <w:noProof/>
            <w:webHidden/>
          </w:rPr>
          <w:t>36</w:t>
        </w:r>
        <w:r w:rsidR="00A73CEE">
          <w:rPr>
            <w:noProof/>
            <w:webHidden/>
          </w:rPr>
          <w:fldChar w:fldCharType="end"/>
        </w:r>
      </w:hyperlink>
    </w:p>
    <w:p w14:paraId="536A2371" w14:textId="7F748FC6"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6" w:history="1">
        <w:r w:rsidR="00A73CEE" w:rsidRPr="00E40B1E">
          <w:rPr>
            <w:rStyle w:val="Hyperlink"/>
            <w:noProof/>
          </w:rPr>
          <w:t xml:space="preserve">Figura 20 </w:t>
        </w:r>
        <w:r w:rsidR="00A73CEE" w:rsidRPr="00E40B1E">
          <w:rPr>
            <w:rStyle w:val="Hyperlink"/>
            <w:bCs/>
            <w:noProof/>
          </w:rPr>
          <w:t>- Minijogo 1 (estado inicial)</w:t>
        </w:r>
        <w:r w:rsidR="00A73CEE">
          <w:rPr>
            <w:noProof/>
            <w:webHidden/>
          </w:rPr>
          <w:tab/>
        </w:r>
        <w:r w:rsidR="00A73CEE">
          <w:rPr>
            <w:noProof/>
            <w:webHidden/>
          </w:rPr>
          <w:fldChar w:fldCharType="begin"/>
        </w:r>
        <w:r w:rsidR="00A73CEE">
          <w:rPr>
            <w:noProof/>
            <w:webHidden/>
          </w:rPr>
          <w:instrText xml:space="preserve"> PAGEREF _Toc172219956 \h </w:instrText>
        </w:r>
        <w:r w:rsidR="00A73CEE">
          <w:rPr>
            <w:noProof/>
            <w:webHidden/>
          </w:rPr>
        </w:r>
        <w:r w:rsidR="00A73CEE">
          <w:rPr>
            <w:noProof/>
            <w:webHidden/>
          </w:rPr>
          <w:fldChar w:fldCharType="separate"/>
        </w:r>
        <w:r w:rsidR="00A73CEE">
          <w:rPr>
            <w:noProof/>
            <w:webHidden/>
          </w:rPr>
          <w:t>39</w:t>
        </w:r>
        <w:r w:rsidR="00A73CEE">
          <w:rPr>
            <w:noProof/>
            <w:webHidden/>
          </w:rPr>
          <w:fldChar w:fldCharType="end"/>
        </w:r>
      </w:hyperlink>
    </w:p>
    <w:p w14:paraId="29DE8C7B" w14:textId="7D717F68"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7" w:history="1">
        <w:r w:rsidR="00A73CEE" w:rsidRPr="00E40B1E">
          <w:rPr>
            <w:rStyle w:val="Hyperlink"/>
            <w:noProof/>
          </w:rPr>
          <w:t xml:space="preserve">Figura 21 - </w:t>
        </w:r>
        <w:r w:rsidR="00A73CEE" w:rsidRPr="00E40B1E">
          <w:rPr>
            <w:rStyle w:val="Hyperlink"/>
            <w:bCs/>
            <w:noProof/>
          </w:rPr>
          <w:t>Minijogo 1 (finalizado)</w:t>
        </w:r>
        <w:r w:rsidR="00A73CEE">
          <w:rPr>
            <w:noProof/>
            <w:webHidden/>
          </w:rPr>
          <w:tab/>
        </w:r>
        <w:r w:rsidR="00A73CEE">
          <w:rPr>
            <w:noProof/>
            <w:webHidden/>
          </w:rPr>
          <w:fldChar w:fldCharType="begin"/>
        </w:r>
        <w:r w:rsidR="00A73CEE">
          <w:rPr>
            <w:noProof/>
            <w:webHidden/>
          </w:rPr>
          <w:instrText xml:space="preserve"> PAGEREF _Toc172219957 \h </w:instrText>
        </w:r>
        <w:r w:rsidR="00A73CEE">
          <w:rPr>
            <w:noProof/>
            <w:webHidden/>
          </w:rPr>
        </w:r>
        <w:r w:rsidR="00A73CEE">
          <w:rPr>
            <w:noProof/>
            <w:webHidden/>
          </w:rPr>
          <w:fldChar w:fldCharType="separate"/>
        </w:r>
        <w:r w:rsidR="00A73CEE">
          <w:rPr>
            <w:noProof/>
            <w:webHidden/>
          </w:rPr>
          <w:t>39</w:t>
        </w:r>
        <w:r w:rsidR="00A73CEE">
          <w:rPr>
            <w:noProof/>
            <w:webHidden/>
          </w:rPr>
          <w:fldChar w:fldCharType="end"/>
        </w:r>
      </w:hyperlink>
    </w:p>
    <w:p w14:paraId="59C009C6" w14:textId="75F7FC6A"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8" w:history="1">
        <w:r w:rsidR="00A73CEE" w:rsidRPr="00E40B1E">
          <w:rPr>
            <w:rStyle w:val="Hyperlink"/>
            <w:noProof/>
          </w:rPr>
          <w:t xml:space="preserve">Figura 22 </w:t>
        </w:r>
        <w:r w:rsidR="00A73CEE" w:rsidRPr="00E40B1E">
          <w:rPr>
            <w:rStyle w:val="Hyperlink"/>
            <w:bCs/>
            <w:noProof/>
          </w:rPr>
          <w:t>- Minijogo 2 (estado inicial)</w:t>
        </w:r>
        <w:r w:rsidR="00A73CEE">
          <w:rPr>
            <w:noProof/>
            <w:webHidden/>
          </w:rPr>
          <w:tab/>
        </w:r>
        <w:r w:rsidR="00A73CEE">
          <w:rPr>
            <w:noProof/>
            <w:webHidden/>
          </w:rPr>
          <w:fldChar w:fldCharType="begin"/>
        </w:r>
        <w:r w:rsidR="00A73CEE">
          <w:rPr>
            <w:noProof/>
            <w:webHidden/>
          </w:rPr>
          <w:instrText xml:space="preserve"> PAGEREF _Toc172219958 \h </w:instrText>
        </w:r>
        <w:r w:rsidR="00A73CEE">
          <w:rPr>
            <w:noProof/>
            <w:webHidden/>
          </w:rPr>
        </w:r>
        <w:r w:rsidR="00A73CEE">
          <w:rPr>
            <w:noProof/>
            <w:webHidden/>
          </w:rPr>
          <w:fldChar w:fldCharType="separate"/>
        </w:r>
        <w:r w:rsidR="00A73CEE">
          <w:rPr>
            <w:noProof/>
            <w:webHidden/>
          </w:rPr>
          <w:t>41</w:t>
        </w:r>
        <w:r w:rsidR="00A73CEE">
          <w:rPr>
            <w:noProof/>
            <w:webHidden/>
          </w:rPr>
          <w:fldChar w:fldCharType="end"/>
        </w:r>
      </w:hyperlink>
    </w:p>
    <w:p w14:paraId="3743C886" w14:textId="032637AD"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59" w:history="1">
        <w:r w:rsidR="00A73CEE" w:rsidRPr="00E40B1E">
          <w:rPr>
            <w:rStyle w:val="Hyperlink"/>
            <w:noProof/>
          </w:rPr>
          <w:t xml:space="preserve">Figura 23 </w:t>
        </w:r>
        <w:r w:rsidR="00A73CEE" w:rsidRPr="00E40B1E">
          <w:rPr>
            <w:rStyle w:val="Hyperlink"/>
            <w:bCs/>
            <w:noProof/>
          </w:rPr>
          <w:t>- Minijogo 2 (finalizado)</w:t>
        </w:r>
        <w:r w:rsidR="00A73CEE">
          <w:rPr>
            <w:noProof/>
            <w:webHidden/>
          </w:rPr>
          <w:tab/>
        </w:r>
        <w:r w:rsidR="00A73CEE">
          <w:rPr>
            <w:noProof/>
            <w:webHidden/>
          </w:rPr>
          <w:fldChar w:fldCharType="begin"/>
        </w:r>
        <w:r w:rsidR="00A73CEE">
          <w:rPr>
            <w:noProof/>
            <w:webHidden/>
          </w:rPr>
          <w:instrText xml:space="preserve"> PAGEREF _Toc172219959 \h </w:instrText>
        </w:r>
        <w:r w:rsidR="00A73CEE">
          <w:rPr>
            <w:noProof/>
            <w:webHidden/>
          </w:rPr>
        </w:r>
        <w:r w:rsidR="00A73CEE">
          <w:rPr>
            <w:noProof/>
            <w:webHidden/>
          </w:rPr>
          <w:fldChar w:fldCharType="separate"/>
        </w:r>
        <w:r w:rsidR="00A73CEE">
          <w:rPr>
            <w:noProof/>
            <w:webHidden/>
          </w:rPr>
          <w:t>41</w:t>
        </w:r>
        <w:r w:rsidR="00A73CEE">
          <w:rPr>
            <w:noProof/>
            <w:webHidden/>
          </w:rPr>
          <w:fldChar w:fldCharType="end"/>
        </w:r>
      </w:hyperlink>
    </w:p>
    <w:p w14:paraId="3E707D1E" w14:textId="53F34A3C"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0" w:history="1">
        <w:r w:rsidR="00A73CEE" w:rsidRPr="00E40B1E">
          <w:rPr>
            <w:rStyle w:val="Hyperlink"/>
            <w:noProof/>
          </w:rPr>
          <w:t xml:space="preserve">Figura 24 </w:t>
        </w:r>
        <w:r w:rsidR="00A73CEE" w:rsidRPr="00E40B1E">
          <w:rPr>
            <w:rStyle w:val="Hyperlink"/>
            <w:bCs/>
            <w:noProof/>
          </w:rPr>
          <w:t>- Minijogo 3 (estado inicial)</w:t>
        </w:r>
        <w:r w:rsidR="00A73CEE">
          <w:rPr>
            <w:noProof/>
            <w:webHidden/>
          </w:rPr>
          <w:tab/>
        </w:r>
        <w:r w:rsidR="00A73CEE">
          <w:rPr>
            <w:noProof/>
            <w:webHidden/>
          </w:rPr>
          <w:fldChar w:fldCharType="begin"/>
        </w:r>
        <w:r w:rsidR="00A73CEE">
          <w:rPr>
            <w:noProof/>
            <w:webHidden/>
          </w:rPr>
          <w:instrText xml:space="preserve"> PAGEREF _Toc172219960 \h </w:instrText>
        </w:r>
        <w:r w:rsidR="00A73CEE">
          <w:rPr>
            <w:noProof/>
            <w:webHidden/>
          </w:rPr>
        </w:r>
        <w:r w:rsidR="00A73CEE">
          <w:rPr>
            <w:noProof/>
            <w:webHidden/>
          </w:rPr>
          <w:fldChar w:fldCharType="separate"/>
        </w:r>
        <w:r w:rsidR="00A73CEE">
          <w:rPr>
            <w:noProof/>
            <w:webHidden/>
          </w:rPr>
          <w:t>42</w:t>
        </w:r>
        <w:r w:rsidR="00A73CEE">
          <w:rPr>
            <w:noProof/>
            <w:webHidden/>
          </w:rPr>
          <w:fldChar w:fldCharType="end"/>
        </w:r>
      </w:hyperlink>
    </w:p>
    <w:p w14:paraId="7C7CC9D4" w14:textId="2C706280"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1" w:history="1">
        <w:r w:rsidR="00A73CEE" w:rsidRPr="00E40B1E">
          <w:rPr>
            <w:rStyle w:val="Hyperlink"/>
            <w:noProof/>
          </w:rPr>
          <w:t xml:space="preserve">Figura 25 - </w:t>
        </w:r>
        <w:r w:rsidR="00A73CEE" w:rsidRPr="00E40B1E">
          <w:rPr>
            <w:rStyle w:val="Hyperlink"/>
            <w:bCs/>
            <w:noProof/>
          </w:rPr>
          <w:t>Minijogo 3 (finalizado)</w:t>
        </w:r>
        <w:r w:rsidR="00A73CEE">
          <w:rPr>
            <w:noProof/>
            <w:webHidden/>
          </w:rPr>
          <w:tab/>
        </w:r>
        <w:r w:rsidR="00A73CEE">
          <w:rPr>
            <w:noProof/>
            <w:webHidden/>
          </w:rPr>
          <w:fldChar w:fldCharType="begin"/>
        </w:r>
        <w:r w:rsidR="00A73CEE">
          <w:rPr>
            <w:noProof/>
            <w:webHidden/>
          </w:rPr>
          <w:instrText xml:space="preserve"> PAGEREF _Toc172219961 \h </w:instrText>
        </w:r>
        <w:r w:rsidR="00A73CEE">
          <w:rPr>
            <w:noProof/>
            <w:webHidden/>
          </w:rPr>
        </w:r>
        <w:r w:rsidR="00A73CEE">
          <w:rPr>
            <w:noProof/>
            <w:webHidden/>
          </w:rPr>
          <w:fldChar w:fldCharType="separate"/>
        </w:r>
        <w:r w:rsidR="00A73CEE">
          <w:rPr>
            <w:noProof/>
            <w:webHidden/>
          </w:rPr>
          <w:t>43</w:t>
        </w:r>
        <w:r w:rsidR="00A73CEE">
          <w:rPr>
            <w:noProof/>
            <w:webHidden/>
          </w:rPr>
          <w:fldChar w:fldCharType="end"/>
        </w:r>
      </w:hyperlink>
    </w:p>
    <w:p w14:paraId="5A57B35D" w14:textId="114CE145"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2" w:history="1">
        <w:r w:rsidR="00A73CEE" w:rsidRPr="00E40B1E">
          <w:rPr>
            <w:rStyle w:val="Hyperlink"/>
            <w:noProof/>
          </w:rPr>
          <w:t xml:space="preserve">Figura 26 </w:t>
        </w:r>
        <w:r w:rsidR="00A73CEE" w:rsidRPr="00E40B1E">
          <w:rPr>
            <w:rStyle w:val="Hyperlink"/>
            <w:bCs/>
            <w:noProof/>
          </w:rPr>
          <w:t>- Procura dos ovos (estado inicial)</w:t>
        </w:r>
        <w:r w:rsidR="00A73CEE">
          <w:rPr>
            <w:noProof/>
            <w:webHidden/>
          </w:rPr>
          <w:tab/>
        </w:r>
        <w:r w:rsidR="00A73CEE">
          <w:rPr>
            <w:noProof/>
            <w:webHidden/>
          </w:rPr>
          <w:fldChar w:fldCharType="begin"/>
        </w:r>
        <w:r w:rsidR="00A73CEE">
          <w:rPr>
            <w:noProof/>
            <w:webHidden/>
          </w:rPr>
          <w:instrText xml:space="preserve"> PAGEREF _Toc172219962 \h </w:instrText>
        </w:r>
        <w:r w:rsidR="00A73CEE">
          <w:rPr>
            <w:noProof/>
            <w:webHidden/>
          </w:rPr>
        </w:r>
        <w:r w:rsidR="00A73CEE">
          <w:rPr>
            <w:noProof/>
            <w:webHidden/>
          </w:rPr>
          <w:fldChar w:fldCharType="separate"/>
        </w:r>
        <w:r w:rsidR="00A73CEE">
          <w:rPr>
            <w:noProof/>
            <w:webHidden/>
          </w:rPr>
          <w:t>44</w:t>
        </w:r>
        <w:r w:rsidR="00A73CEE">
          <w:rPr>
            <w:noProof/>
            <w:webHidden/>
          </w:rPr>
          <w:fldChar w:fldCharType="end"/>
        </w:r>
      </w:hyperlink>
    </w:p>
    <w:p w14:paraId="7188DF9B" w14:textId="1185A150"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3" w:history="1">
        <w:r w:rsidR="00A73CEE" w:rsidRPr="00E40B1E">
          <w:rPr>
            <w:rStyle w:val="Hyperlink"/>
            <w:noProof/>
          </w:rPr>
          <w:t xml:space="preserve">Figura 27 </w:t>
        </w:r>
        <w:r w:rsidR="00A73CEE" w:rsidRPr="00E40B1E">
          <w:rPr>
            <w:rStyle w:val="Hyperlink"/>
            <w:bCs/>
            <w:noProof/>
          </w:rPr>
          <w:t>- Procura dos ovos (ovo encontrado)</w:t>
        </w:r>
        <w:r w:rsidR="00A73CEE">
          <w:rPr>
            <w:noProof/>
            <w:webHidden/>
          </w:rPr>
          <w:tab/>
        </w:r>
        <w:r w:rsidR="00A73CEE">
          <w:rPr>
            <w:noProof/>
            <w:webHidden/>
          </w:rPr>
          <w:fldChar w:fldCharType="begin"/>
        </w:r>
        <w:r w:rsidR="00A73CEE">
          <w:rPr>
            <w:noProof/>
            <w:webHidden/>
          </w:rPr>
          <w:instrText xml:space="preserve"> PAGEREF _Toc172219963 \h </w:instrText>
        </w:r>
        <w:r w:rsidR="00A73CEE">
          <w:rPr>
            <w:noProof/>
            <w:webHidden/>
          </w:rPr>
        </w:r>
        <w:r w:rsidR="00A73CEE">
          <w:rPr>
            <w:noProof/>
            <w:webHidden/>
          </w:rPr>
          <w:fldChar w:fldCharType="separate"/>
        </w:r>
        <w:r w:rsidR="00A73CEE">
          <w:rPr>
            <w:noProof/>
            <w:webHidden/>
          </w:rPr>
          <w:t>44</w:t>
        </w:r>
        <w:r w:rsidR="00A73CEE">
          <w:rPr>
            <w:noProof/>
            <w:webHidden/>
          </w:rPr>
          <w:fldChar w:fldCharType="end"/>
        </w:r>
      </w:hyperlink>
    </w:p>
    <w:p w14:paraId="2AF741EF" w14:textId="086801AB"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4" w:history="1">
        <w:r w:rsidR="00A73CEE" w:rsidRPr="00E40B1E">
          <w:rPr>
            <w:rStyle w:val="Hyperlink"/>
            <w:noProof/>
          </w:rPr>
          <w:t xml:space="preserve">Figura 28 </w:t>
        </w:r>
        <w:r w:rsidR="00A73CEE" w:rsidRPr="00E40B1E">
          <w:rPr>
            <w:rStyle w:val="Hyperlink"/>
            <w:bCs/>
            <w:noProof/>
          </w:rPr>
          <w:t>- Procura dos ovos (congratulação)</w:t>
        </w:r>
        <w:r w:rsidR="00A73CEE">
          <w:rPr>
            <w:noProof/>
            <w:webHidden/>
          </w:rPr>
          <w:tab/>
        </w:r>
        <w:r w:rsidR="00A73CEE">
          <w:rPr>
            <w:noProof/>
            <w:webHidden/>
          </w:rPr>
          <w:fldChar w:fldCharType="begin"/>
        </w:r>
        <w:r w:rsidR="00A73CEE">
          <w:rPr>
            <w:noProof/>
            <w:webHidden/>
          </w:rPr>
          <w:instrText xml:space="preserve"> PAGEREF _Toc172219964 \h </w:instrText>
        </w:r>
        <w:r w:rsidR="00A73CEE">
          <w:rPr>
            <w:noProof/>
            <w:webHidden/>
          </w:rPr>
        </w:r>
        <w:r w:rsidR="00A73CEE">
          <w:rPr>
            <w:noProof/>
            <w:webHidden/>
          </w:rPr>
          <w:fldChar w:fldCharType="separate"/>
        </w:r>
        <w:r w:rsidR="00A73CEE">
          <w:rPr>
            <w:noProof/>
            <w:webHidden/>
          </w:rPr>
          <w:t>44</w:t>
        </w:r>
        <w:r w:rsidR="00A73CEE">
          <w:rPr>
            <w:noProof/>
            <w:webHidden/>
          </w:rPr>
          <w:fldChar w:fldCharType="end"/>
        </w:r>
      </w:hyperlink>
    </w:p>
    <w:p w14:paraId="6AA934C7" w14:textId="027D2427" w:rsidR="00A73CEE" w:rsidRDefault="00000000">
      <w:pPr>
        <w:pStyle w:val="TableofFigures"/>
        <w:tabs>
          <w:tab w:val="right" w:leader="dot" w:pos="8777"/>
        </w:tabs>
        <w:rPr>
          <w:rFonts w:asciiTheme="minorHAnsi" w:eastAsiaTheme="minorEastAsia" w:hAnsiTheme="minorHAnsi"/>
          <w:noProof/>
          <w:kern w:val="2"/>
          <w:sz w:val="24"/>
          <w:szCs w:val="24"/>
          <w:lang w:eastAsia="pt-PT"/>
          <w14:ligatures w14:val="standardContextual"/>
        </w:rPr>
      </w:pPr>
      <w:hyperlink w:anchor="_Toc172219965" w:history="1">
        <w:r w:rsidR="00A73CEE" w:rsidRPr="00E40B1E">
          <w:rPr>
            <w:rStyle w:val="Hyperlink"/>
            <w:noProof/>
          </w:rPr>
          <w:t xml:space="preserve">Figura 29 </w:t>
        </w:r>
        <w:r w:rsidR="00A73CEE" w:rsidRPr="00E40B1E">
          <w:rPr>
            <w:rStyle w:val="Hyperlink"/>
            <w:bCs/>
            <w:noProof/>
          </w:rPr>
          <w:t xml:space="preserve">- </w:t>
        </w:r>
        <w:r w:rsidR="00A73CEE" w:rsidRPr="00E40B1E">
          <w:rPr>
            <w:rStyle w:val="Hyperlink"/>
            <w:bCs/>
            <w:i/>
            <w:noProof/>
          </w:rPr>
          <w:t>End scene</w:t>
        </w:r>
        <w:r w:rsidR="00A73CEE">
          <w:rPr>
            <w:noProof/>
            <w:webHidden/>
          </w:rPr>
          <w:tab/>
        </w:r>
        <w:r w:rsidR="00A73CEE">
          <w:rPr>
            <w:noProof/>
            <w:webHidden/>
          </w:rPr>
          <w:fldChar w:fldCharType="begin"/>
        </w:r>
        <w:r w:rsidR="00A73CEE">
          <w:rPr>
            <w:noProof/>
            <w:webHidden/>
          </w:rPr>
          <w:instrText xml:space="preserve"> PAGEREF _Toc172219965 \h </w:instrText>
        </w:r>
        <w:r w:rsidR="00A73CEE">
          <w:rPr>
            <w:noProof/>
            <w:webHidden/>
          </w:rPr>
        </w:r>
        <w:r w:rsidR="00A73CEE">
          <w:rPr>
            <w:noProof/>
            <w:webHidden/>
          </w:rPr>
          <w:fldChar w:fldCharType="separate"/>
        </w:r>
        <w:r w:rsidR="00A73CEE">
          <w:rPr>
            <w:noProof/>
            <w:webHidden/>
          </w:rPr>
          <w:t>45</w:t>
        </w:r>
        <w:r w:rsidR="00A73CEE">
          <w:rPr>
            <w:noProof/>
            <w:webHidden/>
          </w:rPr>
          <w:fldChar w:fldCharType="end"/>
        </w:r>
      </w:hyperlink>
    </w:p>
    <w:p w14:paraId="0E8BDB9B" w14:textId="785AB704"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2231061"/>
      <w:r w:rsidRPr="00F5129F">
        <w:lastRenderedPageBreak/>
        <w:t xml:space="preserve">Lista de </w:t>
      </w:r>
      <w:r w:rsidR="00D75DBF">
        <w:t>T</w:t>
      </w:r>
      <w:r w:rsidRPr="00F5129F">
        <w:t>abe</w:t>
      </w:r>
      <w:bookmarkEnd w:id="20"/>
      <w:bookmarkEnd w:id="21"/>
      <w:bookmarkEnd w:id="22"/>
      <w:r w:rsidRPr="00F5129F">
        <w:t>las</w:t>
      </w:r>
      <w:bookmarkEnd w:id="23"/>
    </w:p>
    <w:p w14:paraId="273F3B2B" w14:textId="4CBF139B" w:rsidR="00254822" w:rsidRDefault="006607A1">
      <w:pPr>
        <w:pStyle w:val="TableofFigures"/>
        <w:tabs>
          <w:tab w:val="right" w:leader="dot" w:pos="8777"/>
        </w:tabs>
        <w:rPr>
          <w:rFonts w:asciiTheme="minorHAnsi" w:eastAsiaTheme="minorEastAsia" w:hAnsiTheme="minorHAnsi"/>
          <w:noProof/>
          <w:kern w:val="2"/>
          <w:sz w:val="24"/>
          <w:szCs w:val="24"/>
          <w:lang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705964" w:history="1">
        <w:r w:rsidR="00254822" w:rsidRPr="001C0A41">
          <w:rPr>
            <w:rStyle w:val="Hyperlink"/>
            <w:noProof/>
          </w:rPr>
          <w:t xml:space="preserve">Tabela 1 </w:t>
        </w:r>
        <w:r w:rsidR="00254822" w:rsidRPr="001C0A41">
          <w:rPr>
            <w:rStyle w:val="Hyperlink"/>
            <w:bCs/>
            <w:noProof/>
          </w:rPr>
          <w:t>- Resultados questionário demográfico</w:t>
        </w:r>
        <w:r w:rsidR="00254822">
          <w:rPr>
            <w:noProof/>
            <w:webHidden/>
          </w:rPr>
          <w:tab/>
        </w:r>
        <w:r w:rsidR="00254822">
          <w:rPr>
            <w:noProof/>
            <w:webHidden/>
          </w:rPr>
          <w:fldChar w:fldCharType="begin"/>
        </w:r>
        <w:r w:rsidR="00254822">
          <w:rPr>
            <w:noProof/>
            <w:webHidden/>
          </w:rPr>
          <w:instrText xml:space="preserve"> PAGEREF _Toc171705964 \h </w:instrText>
        </w:r>
        <w:r w:rsidR="00254822">
          <w:rPr>
            <w:noProof/>
            <w:webHidden/>
          </w:rPr>
        </w:r>
        <w:r w:rsidR="00254822">
          <w:rPr>
            <w:noProof/>
            <w:webHidden/>
          </w:rPr>
          <w:fldChar w:fldCharType="separate"/>
        </w:r>
        <w:r w:rsidR="00254822">
          <w:rPr>
            <w:noProof/>
            <w:webHidden/>
          </w:rPr>
          <w:t>50</w:t>
        </w:r>
        <w:r w:rsidR="00254822">
          <w:rPr>
            <w:noProof/>
            <w:webHidden/>
          </w:rPr>
          <w:fldChar w:fldCharType="end"/>
        </w:r>
      </w:hyperlink>
    </w:p>
    <w:p w14:paraId="3FCDAFF7" w14:textId="7C2E04C0" w:rsidR="00254822" w:rsidRDefault="00000000">
      <w:pPr>
        <w:pStyle w:val="TableofFigures"/>
        <w:tabs>
          <w:tab w:val="right" w:leader="dot" w:pos="8777"/>
        </w:tabs>
        <w:rPr>
          <w:rFonts w:asciiTheme="minorHAnsi" w:eastAsiaTheme="minorEastAsia" w:hAnsiTheme="minorHAnsi"/>
          <w:noProof/>
          <w:kern w:val="2"/>
          <w:sz w:val="24"/>
          <w:szCs w:val="24"/>
          <w:lang w:eastAsia="en-GB"/>
          <w14:ligatures w14:val="standardContextual"/>
        </w:rPr>
      </w:pPr>
      <w:hyperlink w:anchor="_Toc171705965" w:history="1">
        <w:r w:rsidR="00254822" w:rsidRPr="001C0A41">
          <w:rPr>
            <w:rStyle w:val="Hyperlink"/>
            <w:noProof/>
          </w:rPr>
          <w:t xml:space="preserve">Tabela 2 </w:t>
        </w:r>
        <w:r w:rsidR="00254822" w:rsidRPr="001C0A41">
          <w:rPr>
            <w:rStyle w:val="Hyperlink"/>
            <w:bCs/>
            <w:noProof/>
          </w:rPr>
          <w:t>- Resultados questionário SUS</w:t>
        </w:r>
        <w:r w:rsidR="00254822">
          <w:rPr>
            <w:noProof/>
            <w:webHidden/>
          </w:rPr>
          <w:tab/>
        </w:r>
        <w:r w:rsidR="00254822">
          <w:rPr>
            <w:noProof/>
            <w:webHidden/>
          </w:rPr>
          <w:fldChar w:fldCharType="begin"/>
        </w:r>
        <w:r w:rsidR="00254822">
          <w:rPr>
            <w:noProof/>
            <w:webHidden/>
          </w:rPr>
          <w:instrText xml:space="preserve"> PAGEREF _Toc171705965 \h </w:instrText>
        </w:r>
        <w:r w:rsidR="00254822">
          <w:rPr>
            <w:noProof/>
            <w:webHidden/>
          </w:rPr>
        </w:r>
        <w:r w:rsidR="00254822">
          <w:rPr>
            <w:noProof/>
            <w:webHidden/>
          </w:rPr>
          <w:fldChar w:fldCharType="separate"/>
        </w:r>
        <w:r w:rsidR="00254822">
          <w:rPr>
            <w:noProof/>
            <w:webHidden/>
          </w:rPr>
          <w:t>51</w:t>
        </w:r>
        <w:r w:rsidR="00254822">
          <w:rPr>
            <w:noProof/>
            <w:webHidden/>
          </w:rPr>
          <w:fldChar w:fldCharType="end"/>
        </w:r>
      </w:hyperlink>
    </w:p>
    <w:p w14:paraId="651C6615" w14:textId="50E476A3"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2231062"/>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A40B69"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A40B69"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A40B69"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3F83CB80" w:rsidR="00196C1D" w:rsidRDefault="009D35AA" w:rsidP="002B70B6">
      <w:pPr>
        <w:pStyle w:val="Heading1"/>
        <w:spacing w:line="360" w:lineRule="auto"/>
      </w:pPr>
      <w:bookmarkStart w:id="28" w:name="_Toc172231063"/>
      <w:r w:rsidRPr="00F62737">
        <w:lastRenderedPageBreak/>
        <w:t>Introdução</w:t>
      </w:r>
      <w:bookmarkEnd w:id="28"/>
    </w:p>
    <w:p w14:paraId="31B36D21" w14:textId="3C6F10D6"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w:t>
      </w:r>
      <w:r w:rsidR="00FC6106">
        <w:t xml:space="preserve">Isto motiva, então, a procura pelo aperfeiçoamento da experiência das crianças e das suas famílias e, também, a </w:t>
      </w:r>
      <w:r>
        <w:t xml:space="preserve">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537F5294" w14:textId="30337F75" w:rsidR="00AF74DD" w:rsidRDefault="00AF74DD" w:rsidP="002B70B6">
      <w:r>
        <w:t>Atualmente, uma das tecnologias que se tem vindo a aliar à ludoterapia é a Realidade Estendida (RE), onde se incluem a Realidade Aumentada (RA) e a Realidade Virtual (RV). Esta tecnologia já tem vindo a ser utilizada no desenvolvimento de jogos e aplicações, desenhados com o intuito de preparar as crianças para as emoções e ambientes que irão encontrar durante os procedimentos pré e pós intervenções cirúrgicas</w:t>
      </w:r>
      <w:r w:rsidR="003D49C6">
        <w:t xml:space="preserve"> </w:t>
      </w:r>
      <w:r w:rsidR="003D49C6">
        <w:fldChar w:fldCharType="begin"/>
      </w:r>
      <w:r w:rsidR="003D49C6">
        <w:instrText xml:space="preserve"> ADDIN ZOTERO_ITEM CSL_CITATION {"citationID":"9XD2OZrP","properties":{"formattedCitation":"[1], [2], [3], [4]","plainCitation":"[1], [2], [3], [4]","noteIndex":0},"citationItems":[{"id":120,"uris":["http://zotero.org/users/local/kY0Zrcz1/items/GJP3BM5Y"],"itemData":{"id":120,"type":"article-journal","abstract":"Surgery is a highly stressful event for children and caregivers. Extensive effort has been made to improve preoperative care in order to alleviate worry about the surgical procedure itself. This study tested the impact of an educational multimedia intervention on the cognitive, emotional, and physiological responses of children undergoing surgery, as well as on parental state anxiety. Children (n = 90) were assigned to three different groups: an educational multimedia intervention (experimental group), an entertainment video game intervention (comparison group), and a control group (no intervention). Children who received the educational multimedia intervention reported lower level of worries about hospitalization, medical procedures, illness, and negative consequences than those in the control and in the comparison groups. Parental state anxiety was also lower in the both the educational and the entertainment video game interventions compared to the control group. These findings suggest that providing information to children regarding medical procedures and hospital rules and routines is important to reduce their preoperative worries, and also relevant for parental anxiety.","container-title":"Health Communication","DOI":"10.1080/10410236.2014.896446","ISSN":"1532-7027","issue":"12","journalAbbreviation":"Health Commun","language":"eng","note":"PMID: 25144403","page":"1190-1200","source":"PubMed","title":"Using an Educational Multimedia Application to Prepare Children for Outpatient Surgeries","volume":"30","author":[{"family":"Fernandes","given":"Sara"},{"family":"Arriaga","given":"Patrícia"},{"family":"Esteves","given":"Francisco"}],"issued":{"date-parts":[["2015"]]}}},{"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128,"uris":["http://zotero.org/users/local/kY0Zrcz1/items/YPGSU6UQ"],"itemData":{"id":128,"type":"article-journal","abstract":"The aim was to describe the benefits of using the therapeutic toy in the perioperative period, to demonstrate which toys were part of and helped to reduce stress and anxiety in the child, and the recognition of the benefits of the toy in the perioperative period and the importance of the nursing professional in the development -involvement of therapeutic play. The study methodology was a literature review, using references made available in the electronic databases BIREME, PubMed and SciELO. It was demonstrated which toys were part of the intervention, both as a therapeutic toy and as a distraction, in addition to the allied toys in reducing anxiety, such as the toy car instead of a stretcher, in addition to other toys already available for perioperative intervention, such as puppets, books with tales of surgeries, theaters, and educational hospital materials. It was seen that technology was the most witnessed and has been a promising reality in terms of perioperative intervention. It demonstrated that although the diversity of available technologies in favor of perioperative preparation is equal to the pre-medication used preoperatively, taking advantage since the medication has side effects.","container-title":"Global Academic Nursing Journal","DOI":"10.5935/2675-5602.20200081","ISSN":"2675-5602","issue":"1","language":"pt","license":"Copyright (c) 2021 Global Academic Nursing Journal","note":"number: 1","page":"e81","source":"www.globalacademicnursing.com","title":"A necessidade da introdução do brinquedo terapêutico no perioperatório","volume":"2","author":[{"family":"Meira","given":"Edilaine Cristina Lopes","dropping-particle":"de"},{"family":"Duarte","given":"Aline Graziele Godoy"},{"family":"Melo","given":"Tiago de Oliveira"},{"family":"Cyrino","given":"Claudia Maria Silva"},{"family":"Florentino","given":"Anelvira de Oliveira"}],"issued":{"date-parts":[["2021",3,23]]}}}],"schema":"https://github.com/citation-style-language/schema/raw/master/csl-citation.json"} </w:instrText>
      </w:r>
      <w:r w:rsidR="003D49C6">
        <w:fldChar w:fldCharType="separate"/>
      </w:r>
      <w:r w:rsidR="003D49C6">
        <w:rPr>
          <w:noProof/>
        </w:rPr>
        <w:t>[1], [2], [3], [4]</w:t>
      </w:r>
      <w:r w:rsidR="003D49C6">
        <w:fldChar w:fldCharType="end"/>
      </w:r>
      <w:r>
        <w:t>.</w:t>
      </w:r>
    </w:p>
    <w:p w14:paraId="61BAD1BE" w14:textId="5A9DD78C"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F0553B">
        <w:rPr>
          <w:noProof/>
        </w:rPr>
        <w:instrText xml:space="preserve"> ADDIN ZOTERO_ITEM CSL_CITATION {"citationID":"jzbXXDed","properties":{"formattedCitation":"[5]","plainCitation":"[5]","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3,11]]}}}],"schema":"https://github.com/citation-style-language/schema/raw/master/csl-citation.json"} </w:instrText>
      </w:r>
      <w:r w:rsidR="00170CD0">
        <w:rPr>
          <w:noProof/>
        </w:rPr>
        <w:fldChar w:fldCharType="separate"/>
      </w:r>
      <w:r w:rsidR="00290909">
        <w:rPr>
          <w:noProof/>
        </w:rPr>
        <w:t>[5]</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w:t>
      </w:r>
      <w:r w:rsidR="00564B42">
        <w:lastRenderedPageBreak/>
        <w:t xml:space="preserve">devido à grande </w:t>
      </w:r>
      <w:r w:rsidR="00481622">
        <w:t>disponibilidade</w:t>
      </w:r>
      <w:r w:rsidR="00564B42">
        <w:t xml:space="preserve"> dos orientadores em responder </w:t>
      </w:r>
      <w:r w:rsidR="00481622">
        <w:t>às questões levantadas</w:t>
      </w:r>
      <w:r w:rsidR="00564B42">
        <w:t xml:space="preserve">. </w:t>
      </w:r>
      <w:r w:rsidR="00481622">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5ADD7FB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w:t>
      </w:r>
      <w:r w:rsidR="00A127F9">
        <w:t>essencial</w:t>
      </w:r>
      <w:r w:rsidR="00893A73">
        <w:t xml:space="preserve">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AD61A91" w14:textId="77777777" w:rsidR="00EA3A35"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F0553B">
        <w:instrText xml:space="preserve"> ADDIN ZOTERO_ITEM CSL_CITATION {"citationID":"qX5MyDhD","properties":{"formattedCitation":"[6]","plainCitation":"[6]","noteIndex":0},"citationItems":[{"id":8,"uris":["http://zotero.org/users/local/kY0Zrcz1/items/JWHYDUP4"],"itemData":{"id":8,"type":"webpage","title":"Manage Your Team’s Projects From Anywhere | Trello","URL":"https://trello.com/","accessed":{"date-parts":[["2024",3,4]]}}}],"schema":"https://github.com/citation-style-language/schema/raw/master/csl-citation.json"} </w:instrText>
      </w:r>
      <w:r w:rsidR="00170CD0">
        <w:fldChar w:fldCharType="separate"/>
      </w:r>
      <w:r w:rsidR="00290909">
        <w:rPr>
          <w:noProof/>
        </w:rPr>
        <w:t>[6]</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w:t>
      </w:r>
    </w:p>
    <w:p w14:paraId="76795AF9" w14:textId="4C44392F" w:rsidR="00EA3A35" w:rsidRDefault="00EA3A35" w:rsidP="00EA3A35">
      <w:r>
        <w:t>Releva, ainda, mencionar que foi, também, elaborado um cronograma com a expectativas de intervalos de tempo necessários para realizar cada fase do projeto. Este cronograma foi atualizado de modo a corresponder mais corretamente à linha temporal de execução do projeto.</w:t>
      </w:r>
    </w:p>
    <w:p w14:paraId="336F0887" w14:textId="0EF972F4" w:rsidR="00EA3A35" w:rsidRDefault="00EA3A35" w:rsidP="00EA3A35">
      <w:pPr>
        <w:spacing w:line="276" w:lineRule="auto"/>
        <w:ind w:firstLine="0"/>
        <w:jc w:val="left"/>
      </w:pPr>
      <w:r>
        <w:br w:type="page"/>
      </w:r>
    </w:p>
    <w:p w14:paraId="63A52D81" w14:textId="77777777" w:rsidR="00EA3A35" w:rsidRDefault="00EA3A35">
      <w:pPr>
        <w:spacing w:line="276" w:lineRule="auto"/>
        <w:ind w:firstLine="0"/>
        <w:jc w:val="left"/>
        <w:sectPr w:rsidR="00EA3A35" w:rsidSect="00F073DA">
          <w:headerReference w:type="even" r:id="rId12"/>
          <w:headerReference w:type="default" r:id="rId13"/>
          <w:footerReference w:type="default" r:id="rId14"/>
          <w:type w:val="continuous"/>
          <w:pgSz w:w="11906" w:h="16838" w:code="9"/>
          <w:pgMar w:top="1418" w:right="1418" w:bottom="1418" w:left="1701" w:header="709" w:footer="612" w:gutter="0"/>
          <w:pgNumType w:start="1"/>
          <w:cols w:space="708"/>
          <w:docGrid w:linePitch="360"/>
        </w:sectPr>
      </w:pPr>
    </w:p>
    <w:p w14:paraId="11A83FC3" w14:textId="03C47142" w:rsidR="00EA3A35" w:rsidRDefault="00EA3A35">
      <w:pPr>
        <w:spacing w:line="276" w:lineRule="auto"/>
        <w:ind w:firstLine="0"/>
        <w:jc w:val="left"/>
      </w:pPr>
      <w:r>
        <w:lastRenderedPageBreak/>
        <w:t>Na Figura 1 é apresentado o cronogram</w:t>
      </w:r>
      <w:r w:rsidR="00F34876">
        <w:t>a</w:t>
      </w:r>
      <w:r>
        <w:t xml:space="preserve"> com os intervalos de tempo relativos a cada fase do projeto.</w:t>
      </w:r>
    </w:p>
    <w:p w14:paraId="2A88CAE4" w14:textId="77777777" w:rsidR="00EA3A35" w:rsidRDefault="00EA3A35" w:rsidP="00EA3A35">
      <w:pPr>
        <w:keepNext/>
        <w:spacing w:line="276" w:lineRule="auto"/>
        <w:ind w:firstLine="0"/>
        <w:jc w:val="center"/>
      </w:pPr>
      <w:r>
        <w:rPr>
          <w:noProof/>
        </w:rPr>
        <w:drawing>
          <wp:inline distT="0" distB="0" distL="0" distR="0" wp14:anchorId="17F045BC" wp14:editId="422A35A0">
            <wp:extent cx="8877935" cy="3362960"/>
            <wp:effectExtent l="0" t="0" r="0" b="2540"/>
            <wp:docPr id="864638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38859" name="Picture 864638859"/>
                    <pic:cNvPicPr/>
                  </pic:nvPicPr>
                  <pic:blipFill>
                    <a:blip r:embed="rId15">
                      <a:extLst>
                        <a:ext uri="{28A0092B-C50C-407E-A947-70E740481C1C}">
                          <a14:useLocalDpi xmlns:a14="http://schemas.microsoft.com/office/drawing/2010/main" val="0"/>
                        </a:ext>
                      </a:extLst>
                    </a:blip>
                    <a:stretch>
                      <a:fillRect/>
                    </a:stretch>
                  </pic:blipFill>
                  <pic:spPr>
                    <a:xfrm>
                      <a:off x="0" y="0"/>
                      <a:ext cx="8877935" cy="3362960"/>
                    </a:xfrm>
                    <a:prstGeom prst="rect">
                      <a:avLst/>
                    </a:prstGeom>
                  </pic:spPr>
                </pic:pic>
              </a:graphicData>
            </a:graphic>
          </wp:inline>
        </w:drawing>
      </w:r>
    </w:p>
    <w:p w14:paraId="5CDC5548" w14:textId="5294ED2F" w:rsidR="00EA3A35" w:rsidRDefault="00EA3A35" w:rsidP="00EA3A35">
      <w:pPr>
        <w:pStyle w:val="Caption"/>
      </w:pPr>
      <w:bookmarkStart w:id="29" w:name="_Toc172219937"/>
      <w:r>
        <w:t xml:space="preserve">Figura </w:t>
      </w:r>
      <w:r>
        <w:fldChar w:fldCharType="begin"/>
      </w:r>
      <w:r>
        <w:instrText xml:space="preserve"> SEQ Figura \* ARABIC </w:instrText>
      </w:r>
      <w:r>
        <w:fldChar w:fldCharType="separate"/>
      </w:r>
      <w:r w:rsidR="001B6AAA">
        <w:rPr>
          <w:noProof/>
        </w:rPr>
        <w:t>1</w:t>
      </w:r>
      <w:r>
        <w:fldChar w:fldCharType="end"/>
      </w:r>
      <w:r>
        <w:t xml:space="preserve"> </w:t>
      </w:r>
      <w:r w:rsidRPr="00EA3A35">
        <w:rPr>
          <w:b w:val="0"/>
          <w:bCs/>
        </w:rPr>
        <w:t>- Cronograma com as fases de desenvolvimento</w:t>
      </w:r>
      <w:bookmarkEnd w:id="29"/>
    </w:p>
    <w:p w14:paraId="52CF9EA1" w14:textId="4FA30BE7" w:rsidR="00EA3A35" w:rsidRDefault="00EA3A35" w:rsidP="00F01E0D">
      <w:pPr>
        <w:spacing w:line="276" w:lineRule="auto"/>
        <w:ind w:firstLine="0"/>
        <w:jc w:val="center"/>
        <w:sectPr w:rsidR="00EA3A35" w:rsidSect="00EC1526">
          <w:type w:val="continuous"/>
          <w:pgSz w:w="16817" w:h="11901" w:orient="landscape" w:code="9"/>
          <w:pgMar w:top="1701" w:right="1418" w:bottom="1418" w:left="1418" w:header="709" w:footer="612" w:gutter="0"/>
          <w:cols w:space="708"/>
          <w:docGrid w:linePitch="360"/>
        </w:sectPr>
      </w:pPr>
      <w:r>
        <w:br w:type="page"/>
      </w:r>
    </w:p>
    <w:p w14:paraId="69FD33A7" w14:textId="731689D1" w:rsidR="005D2E69" w:rsidRDefault="004C1466" w:rsidP="00254822">
      <w:r>
        <w:lastRenderedPageBreak/>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5A83094F"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F0553B">
        <w:instrText xml:space="preserve"> ADDIN ZOTERO_ITEM CSL_CITATION {"citationID":"hwvmrZIv","properties":{"formattedCitation":"[7]","plainCitation":"[7]","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4,1]]}}}],"schema":"https://github.com/citation-style-language/schema/raw/master/csl-citation.json"} </w:instrText>
      </w:r>
      <w:r w:rsidR="00170CD0">
        <w:fldChar w:fldCharType="separate"/>
      </w:r>
      <w:r w:rsidR="00290909">
        <w:rPr>
          <w:noProof/>
        </w:rPr>
        <w:t>[7]</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lastRenderedPageBreak/>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145BFDEE"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F0553B">
        <w:instrText xml:space="preserve"> ADDIN ZOTERO_ITEM CSL_CITATION {"citationID":"WtC2QgtU","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170CD0">
        <w:fldChar w:fldCharType="separate"/>
      </w:r>
      <w:r w:rsidR="00290909">
        <w:rPr>
          <w:noProof/>
        </w:rPr>
        <w:t>[8]</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435405A2" w:rsidR="00FD1FCD" w:rsidRDefault="00E97BA1" w:rsidP="002B70B6">
      <w:r>
        <w:t>Neste seguimento</w:t>
      </w:r>
      <w:r w:rsidR="00FD1FCD">
        <w:t>, o quarto capítulo aborda a fase de desenvolvimento do jogo. Neste, é apresentad</w:t>
      </w:r>
      <w:r w:rsidR="003D49C6">
        <w:t xml:space="preserve">o o </w:t>
      </w:r>
      <w:r w:rsidR="003D49C6" w:rsidRPr="003D49C6">
        <w:rPr>
          <w:i/>
          <w:iCs/>
        </w:rPr>
        <w:t>software</w:t>
      </w:r>
      <w:r w:rsidR="00FD1FCD">
        <w:t xml:space="preserve"> </w:t>
      </w:r>
      <w:proofErr w:type="spellStart"/>
      <w:r w:rsidR="00FD1FCD" w:rsidRPr="00D46C35">
        <w:t>Unity</w:t>
      </w:r>
      <w:proofErr w:type="spellEnd"/>
      <w:r w:rsidR="00FD1FCD">
        <w:t xml:space="preserve"> e </w:t>
      </w:r>
      <w:r w:rsidR="003D49C6">
        <w:t xml:space="preserve">o </w:t>
      </w:r>
      <w:r w:rsidR="003D49C6" w:rsidRPr="003D49C6">
        <w:rPr>
          <w:i/>
          <w:iCs/>
        </w:rPr>
        <w:t>software</w:t>
      </w:r>
      <w:r w:rsidR="00FD1FCD">
        <w:t xml:space="preserve"> </w:t>
      </w:r>
      <w:r w:rsidR="00FD1FCD" w:rsidRPr="00992BB3">
        <w:t>Blender</w:t>
      </w:r>
      <w:r w:rsidR="00170CD0">
        <w:t xml:space="preserve"> </w:t>
      </w:r>
      <w:r w:rsidR="00170CD0">
        <w:fldChar w:fldCharType="begin"/>
      </w:r>
      <w:r w:rsidR="00F0553B">
        <w:instrText xml:space="preserve"> ADDIN ZOTERO_ITEM CSL_CITATION {"citationID":"0R40JjZ5","properties":{"formattedCitation":"[9]","plainCitation":"[9]","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5,6]]}}}],"schema":"https://github.com/citation-style-language/schema/raw/master/csl-citation.json"} </w:instrText>
      </w:r>
      <w:r w:rsidR="00170CD0">
        <w:fldChar w:fldCharType="separate"/>
      </w:r>
      <w:r w:rsidR="00290909">
        <w:rPr>
          <w:noProof/>
        </w:rPr>
        <w:t>[9]</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sidRPr="00A40B69">
        <w:rPr>
          <w:rStyle w:val="FootnoteReference"/>
        </w:rPr>
        <w:footnoteReference w:id="1"/>
      </w:r>
      <w:r w:rsidR="00FD1FCD">
        <w:t xml:space="preserve">, o funcionamento de cada desafio do jogo e </w:t>
      </w:r>
      <w:r w:rsidR="003513E4">
        <w:t>as mecânicas encontradas em cada um destes.</w:t>
      </w:r>
    </w:p>
    <w:p w14:paraId="1A7EBCE9" w14:textId="4173C39D" w:rsidR="003513E4" w:rsidRDefault="003513E4" w:rsidP="002B70B6">
      <w:r>
        <w:t xml:space="preserve">O quinto capítulo aborda o processo de </w:t>
      </w:r>
      <w:r w:rsidR="004218F1">
        <w:t>avaliação, através de testes efetuados ao jogo</w:t>
      </w:r>
      <w:r>
        <w:t>.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0" w:name="_Toc172231064"/>
      <w:r>
        <w:lastRenderedPageBreak/>
        <w:t>Estado da Arte</w:t>
      </w:r>
      <w:bookmarkEnd w:id="30"/>
    </w:p>
    <w:p w14:paraId="00A84DF1" w14:textId="2CCCD5FE" w:rsidR="00830440" w:rsidRDefault="00830440" w:rsidP="00830440">
      <w:r>
        <w:t xml:space="preserve">Neste capítulo, </w:t>
      </w:r>
      <w:r w:rsidR="00737ED6">
        <w:t xml:space="preserve">é </w:t>
      </w:r>
      <w:r>
        <w:t xml:space="preserve">apresentada uma revisão abrangente da literatura científica sobre o uso de Realidade Aumentada </w:t>
      </w:r>
      <w:r w:rsidR="00737ED6">
        <w:t>em contextos médicos</w:t>
      </w:r>
      <w:r>
        <w:t>,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0B765EAB"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F0553B">
        <w:instrText xml:space="preserve"> ADDIN ZOTERO_ITEM CSL_CITATION {"citationID":"VQgEJkIL","properties":{"formattedCitation":"[10]","plainCitation":"[10]","noteIndex":0},"citationItems":[{"id":18,"uris":["http://zotero.org/users/local/kY0Zrcz1/items/YBDLCBCT"],"itemData":{"id":18,"type":"webpage","title":"Google Scholar","URL":"https://scholar.google.com/?hl=en&amp;as_sdt=0,5","accessed":{"date-parts":[["2024",3,11]]}}}],"schema":"https://github.com/citation-style-language/schema/raw/master/csl-citation.json"} </w:instrText>
      </w:r>
      <w:r w:rsidR="00170CD0">
        <w:fldChar w:fldCharType="separate"/>
      </w:r>
      <w:r w:rsidR="00290909">
        <w:rPr>
          <w:noProof/>
        </w:rPr>
        <w:t>[10]</w:t>
      </w:r>
      <w:r w:rsidR="00170CD0">
        <w:fldChar w:fldCharType="end"/>
      </w:r>
      <w:r>
        <w:t xml:space="preserve"> para alcançar um maior número de trabalhos</w:t>
      </w:r>
      <w:r w:rsidR="00737ED6">
        <w:t xml:space="preserve"> científicos</w:t>
      </w:r>
      <w:r>
        <w:t>, e consequentemente filtrar os resultados com informações mais relevantes para este projeto. Para isso foram definidas as seguintes palavras-chave:</w:t>
      </w:r>
    </w:p>
    <w:p w14:paraId="329347E0" w14:textId="3C843E5E" w:rsidR="003A2BFB" w:rsidRDefault="003A2BFB" w:rsidP="002B70B6">
      <w:pPr>
        <w:rPr>
          <w:i/>
          <w:iCs/>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056F5089" w14:textId="63E77866" w:rsidR="004333B5" w:rsidRDefault="004333B5" w:rsidP="004333B5">
      <w:pPr>
        <w:pStyle w:val="Heading2"/>
        <w:spacing w:line="360" w:lineRule="auto"/>
      </w:pPr>
      <w:bookmarkStart w:id="31" w:name="_Toc172231065"/>
      <w:r>
        <w:t xml:space="preserve">Realidade </w:t>
      </w:r>
      <w:r w:rsidR="00341E56">
        <w:t>A</w:t>
      </w:r>
      <w:r>
        <w:t>umentada</w:t>
      </w:r>
      <w:bookmarkEnd w:id="31"/>
    </w:p>
    <w:p w14:paraId="1A71537D" w14:textId="1422E8C9" w:rsidR="004333B5" w:rsidRDefault="004333B5" w:rsidP="004333B5">
      <w:r>
        <w:t xml:space="preserve">A Realidade Aumentada é uma tecnologia que permite sobrepor elementos digitais a um ambiente real </w:t>
      </w:r>
      <w:r>
        <w:fldChar w:fldCharType="begin"/>
      </w:r>
      <w:r w:rsidR="00F0553B">
        <w:instrText xml:space="preserve"> ADDIN ZOTERO_ITEM CSL_CITATION {"citationID":"jPNOfZ0n","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 Esta sobreposição procura expandir a visão real que uma pessoa possu</w:t>
      </w:r>
      <w:r w:rsidR="003D5EB0">
        <w:t>i</w:t>
      </w:r>
      <w:r>
        <w:t xml:space="preserve">, acrescentando, entre outras coisas, informação, gráficos ilustrativos sobre a temática abordada e desenhos elaborados com o intuito de aumentar o nível de espetáculo. Deste modo, a RA é definida como uma tecnologia de baixo nível de imersão </w:t>
      </w:r>
      <w:r>
        <w:fldChar w:fldCharType="begin"/>
      </w:r>
      <w:r w:rsidR="00F0553B">
        <w:instrText xml:space="preserve"> ADDIN ZOTERO_ITEM CSL_CITATION {"citationID":"G00q4qhh","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 xml:space="preserve">, uma vez que, por norma, não </w:t>
      </w:r>
      <w:r w:rsidR="00EB207E">
        <w:t xml:space="preserve">é comum </w:t>
      </w:r>
      <w:r>
        <w:t>exist</w:t>
      </w:r>
      <w:r w:rsidR="00EB207E">
        <w:t>ir experiências de RA que proporcionam</w:t>
      </w:r>
      <w:r>
        <w:t xml:space="preserve"> a possibilidade de interação com os elementos digitais que esta apresenta </w:t>
      </w:r>
      <w:r>
        <w:fldChar w:fldCharType="begin"/>
      </w:r>
      <w:r w:rsidR="00F0553B">
        <w:instrText xml:space="preserve"> ADDIN ZOTERO_ITEM CSL_CITATION {"citationID":"cFpHEgNV","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089CB356" w14:textId="77777777" w:rsidR="004333B5" w:rsidRDefault="004333B5" w:rsidP="004333B5">
      <w:r>
        <w:t xml:space="preserve">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 (RM) e da Realidade Virtual, o que, inevitavelmente, gera confusão ao público geral. Nesta senda, é imperativo definir estes dois conceitos. </w:t>
      </w:r>
    </w:p>
    <w:p w14:paraId="7E98A44F" w14:textId="01557502" w:rsidR="004333B5" w:rsidRDefault="004333B5" w:rsidP="004333B5">
      <w:r>
        <w:lastRenderedPageBreak/>
        <w:t>A Realidade Mista é uma tecnologia que, na sua essência, é bastante análoga à RA, uma vez que na RM o conceito base é o mesmo do que na RA. Ou seja, também a RM se traduz na sobreposição de elementos digitais a uma visão de um ambiente real. Contudo, apresenta, como fator</w:t>
      </w:r>
      <w:r w:rsidR="008C207A">
        <w:t>es</w:t>
      </w:r>
      <w:r>
        <w:t xml:space="preserve"> distintivo</w:t>
      </w:r>
      <w:r w:rsidR="008C207A">
        <w:t>s</w:t>
      </w:r>
      <w:r>
        <w:t xml:space="preserve">, a possibilidade de interação </w:t>
      </w:r>
      <w:r w:rsidR="008C207A">
        <w:t xml:space="preserve">entre os objetos reais e virtuais, assim como a possibilidade de o utilizador interagir com objetos virtuais como se estes fossem reais </w:t>
      </w:r>
      <w:r>
        <w:fldChar w:fldCharType="begin"/>
      </w:r>
      <w:r w:rsidR="0060076A">
        <w:instrText xml:space="preserve"> ADDIN ZOTERO_ITEM CSL_CITATION {"citationID":"NYHrFQzp","properties":{"formattedCitation":"[15], [16]","plainCitation":"[15], [16]","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id":130,"uris":["http://zotero.org/users/local/kY0Zrcz1/items/EWR8N8GL"],"itemData":{"id":130,"type":"post-weblog","abstract":"Augmented reality (AR) and mixed reality (MR) are both considered […]","container-title":"Bernard Marr","language":"en-GB","title":"The Important Difference Between Augmented Reality And Mixed Reality","URL":"https://bernardmarr.com/the-important-difference-between-augmented-reality-and-mixed-reality/","author":[{"family":"Marr","given":"Bernard"}],"accessed":{"date-parts":[["2024",3,8]]},"issued":{"date-parts":[["2021",7,2]]}}}],"schema":"https://github.com/citation-style-language/schema/raw/master/csl-citation.json"} </w:instrText>
      </w:r>
      <w:r>
        <w:fldChar w:fldCharType="separate"/>
      </w:r>
      <w:r w:rsidR="008C207A">
        <w:rPr>
          <w:noProof/>
        </w:rPr>
        <w:t>[15], [16]</w:t>
      </w:r>
      <w:r>
        <w:fldChar w:fldCharType="end"/>
      </w:r>
      <w:r>
        <w:t>. Como tal, a RM é considerada uma tecnologia que possu</w:t>
      </w:r>
      <w:r w:rsidR="000B6671">
        <w:t>i</w:t>
      </w:r>
      <w:r>
        <w:t xml:space="preserve"> um nível de imersão intermédio, sendo este mais elevado do que na RA, mas inferior ao nível de imersão oferecido pela RV </w:t>
      </w:r>
      <w:r>
        <w:fldChar w:fldCharType="begin"/>
      </w:r>
      <w:r w:rsidR="00F0553B">
        <w:instrText xml:space="preserve"> ADDIN ZOTERO_ITEM CSL_CITATION {"citationID":"rCIs5n7Z","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40E46223" w14:textId="060CD3AF" w:rsidR="004333B5" w:rsidRDefault="004333B5" w:rsidP="004333B5">
      <w:r>
        <w:t xml:space="preserve">Por seu turno, na Realidade Virtual, o conceito base é substituir, por completo a visão que o seu utilizador tem do mundo real, por uma de um mundo virtual. Assim, é curial afirmar que existe uma diferença notória entre a RV e a RA, e desta forma a dificuldade em distinguir estas duas tecnologias não é tão preponderante </w:t>
      </w:r>
      <w:r>
        <w:fldChar w:fldCharType="begin"/>
      </w:r>
      <w:r w:rsidR="00F0553B">
        <w:instrText xml:space="preserve"> ADDIN ZOTERO_ITEM CSL_CITATION {"citationID":"xBknjRGJ","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 xml:space="preserve">. Para além disso, é de relevo notar que o nível de imersão presente na Realidade Virtual é considerado alto, sendo este substancialmente mais elevado do que na Realidade Aumentada e superior ao presente na Realidade Mista </w:t>
      </w:r>
      <w:r>
        <w:fldChar w:fldCharType="begin"/>
      </w:r>
      <w:r w:rsidR="00F0553B">
        <w:instrText xml:space="preserve"> ADDIN ZOTERO_ITEM CSL_CITATION {"citationID":"E1sDHdjo","properties":{"formattedCitation":"[15]","plainCitation":"[15]","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schema":"https://github.com/citation-style-language/schema/raw/master/csl-citation.json"} </w:instrText>
      </w:r>
      <w:r>
        <w:fldChar w:fldCharType="separate"/>
      </w:r>
      <w:r w:rsidR="0083167A">
        <w:rPr>
          <w:noProof/>
        </w:rPr>
        <w:t>[15]</w:t>
      </w:r>
      <w:r>
        <w:fldChar w:fldCharType="end"/>
      </w:r>
      <w:r>
        <w:t>.</w:t>
      </w:r>
    </w:p>
    <w:p w14:paraId="1495A0E0" w14:textId="0BD26F25" w:rsidR="004333B5" w:rsidRDefault="004333B5" w:rsidP="004333B5">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às tecnologias mencionadas, sendo possível afirmar que todo o tipo de tecnologia que mistura o mundo real com o virtual é englobado por este termo </w:t>
      </w:r>
      <w:r>
        <w:fldChar w:fldCharType="begin"/>
      </w:r>
      <w:r w:rsidR="00F0553B">
        <w:instrText xml:space="preserve"> ADDIN ZOTERO_ITEM CSL_CITATION {"citationID":"HmNynBjJ","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w:t>
      </w:r>
    </w:p>
    <w:p w14:paraId="4B4961C7" w14:textId="77777777" w:rsidR="004333B5" w:rsidRDefault="004333B5" w:rsidP="004333B5">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5938F62B" w14:textId="7B2C5028" w:rsidR="004333B5" w:rsidRDefault="004333B5" w:rsidP="004333B5">
      <w:r>
        <w:t xml:space="preserve">O diagrama de </w:t>
      </w:r>
      <w:proofErr w:type="spellStart"/>
      <w:r>
        <w:t>Milgram</w:t>
      </w:r>
      <w:proofErr w:type="spellEnd"/>
      <w:r>
        <w:t xml:space="preserve"> </w:t>
      </w:r>
      <w:r>
        <w:fldChar w:fldCharType="begin"/>
      </w:r>
      <w:r w:rsidR="008C207A">
        <w:instrText xml:space="preserve"> ADDIN ZOTERO_ITEM CSL_CITATION {"citationID":"A1YuV8Xh","properties":{"formattedCitation":"[17]","plainCitation":"[17]","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fldChar w:fldCharType="separate"/>
      </w:r>
      <w:r w:rsidR="008C207A">
        <w:rPr>
          <w:noProof/>
        </w:rPr>
        <w:t>[17]</w:t>
      </w:r>
      <w:r>
        <w:fldChar w:fldCharType="end"/>
      </w:r>
      <w:r>
        <w:t xml:space="preserve"> é fundamental para entender como estas tecnologias se relacionam entre si permite clarificar os diferentes níveis de imersão e interação oferecidos por cada uma delas. Enquanto a RA e a RV são frequentemente vistas como tecnologias </w:t>
      </w:r>
      <w:r>
        <w:lastRenderedPageBreak/>
        <w:t xml:space="preserve">distintas, </w:t>
      </w:r>
      <w:proofErr w:type="spellStart"/>
      <w:r>
        <w:t>Milgram</w:t>
      </w:r>
      <w:proofErr w:type="spellEnd"/>
      <w:r>
        <w:t xml:space="preserve"> evidencia que estas fazem parte de um espetro de possibilidades tecnológicas que misturam realidades </w:t>
      </w:r>
      <w:r>
        <w:fldChar w:fldCharType="begin"/>
      </w:r>
      <w:r w:rsidR="008C207A">
        <w:instrText xml:space="preserve"> ADDIN ZOTERO_ITEM CSL_CITATION {"citationID":"6Ct38dxj","properties":{"formattedCitation":"[18]","plainCitation":"[18]","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fldChar w:fldCharType="separate"/>
      </w:r>
      <w:r w:rsidR="008C207A">
        <w:rPr>
          <w:noProof/>
        </w:rPr>
        <w:t>[18]</w:t>
      </w:r>
      <w:r>
        <w:fldChar w:fldCharType="end"/>
      </w:r>
      <w:r>
        <w:t>.</w:t>
      </w:r>
    </w:p>
    <w:p w14:paraId="7948B884" w14:textId="508E1A3F" w:rsidR="004333B5" w:rsidRDefault="004333B5" w:rsidP="004333B5">
      <w:r>
        <w:t xml:space="preserve">Na Figura </w:t>
      </w:r>
      <w:r w:rsidR="00F9301D">
        <w:t>2</w:t>
      </w:r>
      <w:r>
        <w:t xml:space="preserve"> surge representado</w:t>
      </w:r>
      <w:r w:rsidR="00F3553F">
        <w:t xml:space="preserve"> uma adaptação d</w:t>
      </w:r>
      <w:r>
        <w:t xml:space="preserve">o </w:t>
      </w:r>
      <w:r w:rsidR="00F3553F">
        <w:t>d</w:t>
      </w:r>
      <w:r>
        <w:t xml:space="preserve">iagrama de </w:t>
      </w:r>
      <w:proofErr w:type="spellStart"/>
      <w:r>
        <w:t>Milgra</w:t>
      </w:r>
      <w:r w:rsidR="00F3553F">
        <w:t>m</w:t>
      </w:r>
      <w:proofErr w:type="spellEnd"/>
      <w:r>
        <w:t>.</w:t>
      </w:r>
    </w:p>
    <w:p w14:paraId="75DBAB8B" w14:textId="77777777" w:rsidR="004333B5" w:rsidRDefault="004333B5" w:rsidP="004333B5">
      <w:pPr>
        <w:keepNext/>
        <w:jc w:val="center"/>
      </w:pPr>
      <w:r>
        <w:rPr>
          <w:noProof/>
        </w:rPr>
        <w:drawing>
          <wp:inline distT="0" distB="0" distL="0" distR="0" wp14:anchorId="4560C05B" wp14:editId="2BC04D4F">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518F1BBC" w14:textId="612EFEC2" w:rsidR="00D4288B" w:rsidRDefault="00D4288B" w:rsidP="00D4288B">
      <w:pPr>
        <w:pStyle w:val="Caption"/>
      </w:pPr>
      <w:bookmarkStart w:id="32" w:name="_Toc172219938"/>
      <w:r>
        <w:t xml:space="preserve">Figura </w:t>
      </w:r>
      <w:r>
        <w:fldChar w:fldCharType="begin"/>
      </w:r>
      <w:r>
        <w:instrText xml:space="preserve"> SEQ Figura \* ARABIC </w:instrText>
      </w:r>
      <w:r>
        <w:fldChar w:fldCharType="separate"/>
      </w:r>
      <w:r w:rsidR="001B6AAA">
        <w:rPr>
          <w:noProof/>
        </w:rPr>
        <w:t>2</w:t>
      </w:r>
      <w:r>
        <w:fldChar w:fldCharType="end"/>
      </w:r>
      <w:r>
        <w:t xml:space="preserve"> </w:t>
      </w:r>
      <w:r w:rsidRPr="00D4288B">
        <w:rPr>
          <w:b w:val="0"/>
          <w:bCs/>
        </w:rPr>
        <w:t xml:space="preserve">- Diagrama de </w:t>
      </w:r>
      <w:proofErr w:type="spellStart"/>
      <w:r w:rsidRPr="00D4288B">
        <w:rPr>
          <w:b w:val="0"/>
          <w:bCs/>
        </w:rPr>
        <w:t>Milgram</w:t>
      </w:r>
      <w:proofErr w:type="spellEnd"/>
      <w:r w:rsidRPr="00D4288B">
        <w:rPr>
          <w:b w:val="0"/>
          <w:bCs/>
        </w:rPr>
        <w:t xml:space="preserve"> adaptado</w:t>
      </w:r>
      <w:bookmarkEnd w:id="32"/>
    </w:p>
    <w:p w14:paraId="442C939B" w14:textId="77777777" w:rsidR="004333B5" w:rsidRDefault="004333B5" w:rsidP="004333B5">
      <w:pPr>
        <w:pStyle w:val="Heading3"/>
        <w:spacing w:line="360" w:lineRule="auto"/>
      </w:pPr>
      <w:bookmarkStart w:id="33" w:name="_Toc172231066"/>
      <w:r>
        <w:t>Tipos de Realidade Aumentada</w:t>
      </w:r>
      <w:bookmarkEnd w:id="33"/>
    </w:p>
    <w:p w14:paraId="51FCB2AC" w14:textId="7C11AD7B" w:rsidR="000F7D63" w:rsidRDefault="004333B5" w:rsidP="004333B5">
      <w:r>
        <w:t>Existem diversas abordagens à RA que se diferenciam, maioritariamente, na finalidade da sua utilização, assim como na maneira que são empregues. Importante realçar que a mesma aplicação de RA pode conter vários tipos de Realidade Aumentada presentes.</w:t>
      </w:r>
      <w:r w:rsidR="00526AA6">
        <w:t xml:space="preserve"> </w:t>
      </w:r>
      <w:r w:rsidR="000F7D63">
        <w:t>Nesta senda, releva notar que um tipo de RA pode ser classificado</w:t>
      </w:r>
      <w:r w:rsidR="005B70E0">
        <w:t>, consoante a sua dependência sobre a utilização de marcadores,</w:t>
      </w:r>
      <w:r w:rsidR="000F7D63">
        <w:t xml:space="preserve"> como </w:t>
      </w:r>
      <w:proofErr w:type="spellStart"/>
      <w:r w:rsidR="000F7D63" w:rsidRPr="000F7D63">
        <w:rPr>
          <w:i/>
          <w:iCs/>
        </w:rPr>
        <w:t>marker-based</w:t>
      </w:r>
      <w:proofErr w:type="spellEnd"/>
      <w:r w:rsidR="000F7D63">
        <w:t xml:space="preserve"> ou </w:t>
      </w:r>
      <w:proofErr w:type="spellStart"/>
      <w:r w:rsidR="000F7D63" w:rsidRPr="000F7D63">
        <w:rPr>
          <w:i/>
          <w:iCs/>
        </w:rPr>
        <w:t>marker-less</w:t>
      </w:r>
      <w:proofErr w:type="spellEnd"/>
      <w:r w:rsidR="000F7D63">
        <w:t>, conceitos abordados, respetivamente, na subsecção 2.1.1.1. e nas restantes subsecções do ponto 2.1.1.</w:t>
      </w:r>
    </w:p>
    <w:p w14:paraId="7024C188" w14:textId="77777777" w:rsidR="004333B5" w:rsidRDefault="004333B5" w:rsidP="004333B5">
      <w:pPr>
        <w:pStyle w:val="Heading3"/>
        <w:numPr>
          <w:ilvl w:val="3"/>
          <w:numId w:val="13"/>
        </w:numPr>
        <w:spacing w:line="360" w:lineRule="auto"/>
      </w:pPr>
      <w:bookmarkStart w:id="34" w:name="_Toc172231067"/>
      <w:r>
        <w:t>Realidade Aumentada baseada em marcadores</w:t>
      </w:r>
      <w:bookmarkEnd w:id="34"/>
    </w:p>
    <w:p w14:paraId="4D217B76" w14:textId="0E73E963" w:rsidR="004333B5" w:rsidRDefault="004333B5" w:rsidP="004333B5">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 e de ser facilmente reconhecíveis e processáveis por câmaras de dispositivo como telemóveis ou </w:t>
      </w:r>
      <w:r w:rsidRPr="007E3297">
        <w:t>tablets</w:t>
      </w:r>
      <w:r>
        <w:t xml:space="preserve"> </w:t>
      </w:r>
      <w:r>
        <w:fldChar w:fldCharType="begin"/>
      </w:r>
      <w:r w:rsidR="00F0553B">
        <w:instrText xml:space="preserve"> ADDIN ZOTERO_ITEM CSL_CITATION {"citationID":"nvcse588","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188A3DDA" w14:textId="77777777" w:rsidR="004333B5" w:rsidRDefault="004333B5" w:rsidP="004333B5">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A73A1D3" w14:textId="77777777" w:rsidR="004333B5" w:rsidRDefault="004333B5" w:rsidP="004333B5">
      <w:pPr>
        <w:pStyle w:val="Heading3"/>
        <w:numPr>
          <w:ilvl w:val="3"/>
          <w:numId w:val="13"/>
        </w:numPr>
        <w:spacing w:line="360" w:lineRule="auto"/>
      </w:pPr>
      <w:bookmarkStart w:id="35" w:name="_Toc172231068"/>
      <w:r>
        <w:lastRenderedPageBreak/>
        <w:t>Realidade Aumentada baseada na localização</w:t>
      </w:r>
      <w:bookmarkEnd w:id="35"/>
    </w:p>
    <w:p w14:paraId="1113D606" w14:textId="2B6348A1" w:rsidR="004333B5" w:rsidRDefault="004333B5" w:rsidP="004333B5">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w:t>
      </w:r>
      <w:r w:rsidR="000A5D5B">
        <w:t>l</w:t>
      </w:r>
      <w:r>
        <w:t xml:space="preserve"> e acelerómetro do referido dispositivo. Para além deste processo, é feita uma previsão sobre qual o ponto de foco do utilizador.</w:t>
      </w:r>
    </w:p>
    <w:p w14:paraId="41066AC3" w14:textId="53B9DA46" w:rsidR="004333B5" w:rsidRDefault="004333B5" w:rsidP="004333B5">
      <w:r>
        <w:t xml:space="preserve">Neste tipo de Realidade Aumentada, os elementos digitais, que estão associados a uma certa localização física vão ser mostrados ao utilizador, quando a localização do seu dispositivo corresponder à localização física associada aos elementos </w:t>
      </w:r>
      <w:r>
        <w:fldChar w:fldCharType="begin"/>
      </w:r>
      <w:r w:rsidR="00F0553B">
        <w:instrText xml:space="preserve"> ADDIN ZOTERO_ITEM CSL_CITATION {"citationID":"m8sL6fU9","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2E3A98BA" w14:textId="77777777" w:rsidR="004333B5" w:rsidRDefault="004333B5" w:rsidP="004333B5">
      <w:pPr>
        <w:pStyle w:val="Heading3"/>
        <w:numPr>
          <w:ilvl w:val="3"/>
          <w:numId w:val="13"/>
        </w:numPr>
        <w:spacing w:line="360" w:lineRule="auto"/>
      </w:pPr>
      <w:bookmarkStart w:id="36" w:name="_Toc172231069"/>
      <w:r>
        <w:t>Realidade Aumentada baseada na projeção</w:t>
      </w:r>
      <w:bookmarkEnd w:id="36"/>
    </w:p>
    <w:p w14:paraId="1901E1E7" w14:textId="77777777" w:rsidR="004333B5" w:rsidRDefault="004333B5" w:rsidP="004333B5">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78441595" w14:textId="752B709D" w:rsidR="004333B5" w:rsidRDefault="00B7011B" w:rsidP="004333B5">
      <w:r>
        <w:t xml:space="preserve">Releva, ainda, notar </w:t>
      </w:r>
      <w:r w:rsidR="004333B5">
        <w:t xml:space="preserve">que, apesar de na Realidade Aumentada não ser </w:t>
      </w:r>
      <w:r>
        <w:t xml:space="preserve">comum existir </w:t>
      </w:r>
      <w:r w:rsidR="004333B5">
        <w:t xml:space="preserve">interação entre os objetos digitais e o mundo real, neste tipo específico de RA, esta interação é possibilitada. Isto é possível através da alteração do contexto do espaço físico, onde está a ser projetada a informação </w:t>
      </w:r>
      <w:r w:rsidR="004333B5">
        <w:fldChar w:fldCharType="begin"/>
      </w:r>
      <w:r w:rsidR="00F0553B">
        <w:instrText xml:space="preserve"> ADDIN ZOTERO_ITEM CSL_CITATION {"citationID":"1AeIPtyj","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rsidR="004333B5">
        <w:fldChar w:fldCharType="separate"/>
      </w:r>
      <w:r w:rsidR="0083167A">
        <w:rPr>
          <w:noProof/>
        </w:rPr>
        <w:t>[11], [12]</w:t>
      </w:r>
      <w:r w:rsidR="004333B5">
        <w:fldChar w:fldCharType="end"/>
      </w:r>
      <w:r w:rsidR="004333B5">
        <w:t xml:space="preserve">. </w:t>
      </w:r>
    </w:p>
    <w:p w14:paraId="66FCFDF2" w14:textId="77777777" w:rsidR="004333B5" w:rsidRDefault="004333B5" w:rsidP="004333B5">
      <w:pPr>
        <w:pStyle w:val="Heading3"/>
        <w:numPr>
          <w:ilvl w:val="3"/>
          <w:numId w:val="13"/>
        </w:numPr>
        <w:spacing w:line="360" w:lineRule="auto"/>
      </w:pPr>
      <w:bookmarkStart w:id="37" w:name="_Toc172231070"/>
      <w:r>
        <w:t>Realidade Aumentada baseada na superimposição</w:t>
      </w:r>
      <w:bookmarkEnd w:id="37"/>
    </w:p>
    <w:p w14:paraId="12A720D5" w14:textId="3BB22C38" w:rsidR="004333B5" w:rsidRDefault="004333B5" w:rsidP="004333B5">
      <w:r>
        <w:t xml:space="preserve">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 </w:t>
      </w:r>
      <w:r>
        <w:fldChar w:fldCharType="begin"/>
      </w:r>
      <w:r w:rsidR="00F0553B">
        <w:instrText xml:space="preserve"> ADDIN ZOTERO_ITEM CSL_CITATION {"citationID":"Dhn6MAPF","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30A33EC8" w14:textId="77777777" w:rsidR="004333B5" w:rsidRDefault="004333B5" w:rsidP="004333B5">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01AC495D" w14:textId="77777777" w:rsidR="004333B5" w:rsidRDefault="004333B5" w:rsidP="004333B5">
      <w:pPr>
        <w:pStyle w:val="Heading3"/>
        <w:numPr>
          <w:ilvl w:val="3"/>
          <w:numId w:val="13"/>
        </w:numPr>
        <w:spacing w:line="360" w:lineRule="auto"/>
      </w:pPr>
      <w:bookmarkStart w:id="38" w:name="_Toc172231071"/>
      <w:r>
        <w:lastRenderedPageBreak/>
        <w:t>Realidade Aumentada baseada na delineação</w:t>
      </w:r>
      <w:bookmarkEnd w:id="38"/>
    </w:p>
    <w:p w14:paraId="49872BEF" w14:textId="2E3FD5EB" w:rsidR="004333B5" w:rsidRDefault="004333B5" w:rsidP="004333B5">
      <w:r>
        <w:t xml:space="preserve">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 </w:t>
      </w:r>
      <w:r>
        <w:fldChar w:fldCharType="begin"/>
      </w:r>
      <w:r w:rsidR="00F0553B">
        <w:instrText xml:space="preserve"> ADDIN ZOTERO_ITEM CSL_CITATION {"citationID":"vWoi1hy5","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61AD3DAD" w14:textId="59812FDB" w:rsidR="004333B5" w:rsidRPr="00416A97" w:rsidRDefault="004333B5" w:rsidP="004333B5">
      <w:r>
        <w:t xml:space="preserve">Este tipo de RA é especialmente pensado e, por consequência, maioritariamente encontrado nas indústrias da arquitetura, </w:t>
      </w:r>
      <w:r w:rsidRPr="000F24A8">
        <w:rPr>
          <w:i/>
          <w:iCs/>
        </w:rPr>
        <w:t>design</w:t>
      </w:r>
      <w:r>
        <w:t xml:space="preserve"> de interiores, planeamento urbano e, mais recentemente, na indústria automóvel. Este último caso é o que gera, na população geral, maior discussão, impulsionando a procura cada vez maior dos carros inteligentes e, por consequência, potenciando o incessante desenvolvimento desta indústria </w:t>
      </w:r>
      <w:r>
        <w:fldChar w:fldCharType="begin"/>
      </w:r>
      <w:r w:rsidR="00F0553B">
        <w:instrText xml:space="preserve"> ADDIN ZOTERO_ITEM CSL_CITATION {"citationID":"rzjzRZg9","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4E23FC20" w14:textId="5C64FCCD" w:rsidR="004333B5" w:rsidRDefault="004333B5" w:rsidP="004333B5">
      <w:pPr>
        <w:pStyle w:val="Heading3"/>
        <w:spacing w:line="360" w:lineRule="auto"/>
      </w:pPr>
      <w:bookmarkStart w:id="39" w:name="_Toc172231072"/>
      <w:r>
        <w:t>Tecnologias</w:t>
      </w:r>
      <w:r w:rsidR="004E06EC">
        <w:t xml:space="preserve"> utilizadas</w:t>
      </w:r>
      <w:bookmarkEnd w:id="39"/>
    </w:p>
    <w:p w14:paraId="558C2F24" w14:textId="77777777" w:rsidR="004333B5" w:rsidRPr="00922C2D" w:rsidRDefault="004333B5" w:rsidP="004333B5">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7DF957E8" w14:textId="77777777" w:rsidR="004333B5" w:rsidRPr="00177F65" w:rsidRDefault="004333B5" w:rsidP="004333B5">
      <w:pPr>
        <w:pStyle w:val="Heading3"/>
        <w:numPr>
          <w:ilvl w:val="3"/>
          <w:numId w:val="13"/>
        </w:numPr>
        <w:spacing w:line="360" w:lineRule="auto"/>
        <w:rPr>
          <w:i/>
          <w:iCs/>
        </w:rPr>
      </w:pPr>
      <w:bookmarkStart w:id="40" w:name="_Toc172231073"/>
      <w:r w:rsidRPr="00177F65">
        <w:rPr>
          <w:i/>
          <w:iCs/>
        </w:rPr>
        <w:t>Hardware</w:t>
      </w:r>
      <w:bookmarkEnd w:id="40"/>
    </w:p>
    <w:p w14:paraId="61AE6BB2" w14:textId="65F47B4D" w:rsidR="004333B5" w:rsidRDefault="004333B5" w:rsidP="004333B5">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 </w:t>
      </w:r>
      <w:r>
        <w:fldChar w:fldCharType="begin"/>
      </w:r>
      <w:r w:rsidR="00F0553B">
        <w:instrText xml:space="preserve"> ADDIN ZOTERO_ITEM CSL_CITATION {"citationID":"BBk6mMPd","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B6674C9" w14:textId="2550AFC9" w:rsidR="004333B5" w:rsidRDefault="004333B5" w:rsidP="004333B5">
      <w:r>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 </w:t>
      </w:r>
      <w:r>
        <w:fldChar w:fldCharType="begin"/>
      </w:r>
      <w:r w:rsidR="00F0553B">
        <w:instrText xml:space="preserve"> ADDIN ZOTERO_ITEM CSL_CITATION {"citationID":"rkE0d39b","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249B3D28" w14:textId="51395974" w:rsidR="004333B5" w:rsidRDefault="004333B5" w:rsidP="004333B5">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 </w:t>
      </w:r>
      <w:r>
        <w:fldChar w:fldCharType="begin"/>
      </w:r>
      <w:r w:rsidR="00F0553B">
        <w:instrText xml:space="preserve"> ADDIN ZOTERO_ITEM CSL_CITATION {"citationID":"TX7c6QDN","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285DE00" w14:textId="64C90B75" w:rsidR="004333B5" w:rsidRDefault="004333B5" w:rsidP="004333B5">
      <w:r>
        <w:t xml:space="preserve">Os sensores são, atualmente, utilizados para capturar movimentos e reconhecer sons e ou vozes, de modo a permitirem o reconhecimento visual e de áudio da aplicação de RA </w:t>
      </w:r>
      <w:r>
        <w:fldChar w:fldCharType="begin"/>
      </w:r>
      <w:r w:rsidR="00F0553B">
        <w:instrText xml:space="preserve"> ADDIN ZOTERO_ITEM CSL_CITATION {"citationID":"Bg0DVTi4","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14A2A83A" w14:textId="3816F613" w:rsidR="004333B5" w:rsidRDefault="004333B5" w:rsidP="004333B5">
      <w:r>
        <w:lastRenderedPageBreak/>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 </w:t>
      </w:r>
      <w:r>
        <w:fldChar w:fldCharType="begin"/>
      </w:r>
      <w:r w:rsidR="00F0553B">
        <w:instrText xml:space="preserve"> ADDIN ZOTERO_ITEM CSL_CITATION {"citationID":"8hc5QLkQ","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3F1C8739" w14:textId="14759F6E" w:rsidR="004333B5" w:rsidRDefault="004333B5" w:rsidP="004333B5">
      <w:r>
        <w:t xml:space="preserve">Neste seguimento, releva notar que os dispositivos mais utilizados são os </w:t>
      </w:r>
      <w:r w:rsidRPr="007430F6">
        <w:rPr>
          <w:i/>
          <w:iCs/>
        </w:rPr>
        <w:t>smartphones</w:t>
      </w:r>
      <w:r>
        <w:t>. Estes são considerados os dispositivos ideais para uma experiência de RA, uma vez que, possuem todos os requerimentos necessários para proporcionar uma boa experiência de RA ao utilizador</w:t>
      </w:r>
      <w:r w:rsidR="00B447B1">
        <w:t xml:space="preserve">. </w:t>
      </w:r>
      <w:r w:rsidR="00B447B1" w:rsidRPr="00B447B1">
        <w:t>Para além destes,</w:t>
      </w:r>
      <w:r w:rsidR="005446D3">
        <w:t xml:space="preserve"> </w:t>
      </w:r>
      <w:r w:rsidR="00B447B1" w:rsidRPr="00B447B1">
        <w:t>são utilizado</w:t>
      </w:r>
      <w:r w:rsidR="00B447B1">
        <w:t>s, também,</w:t>
      </w:r>
      <w:r w:rsidR="00B447B1" w:rsidRPr="00B447B1">
        <w:t xml:space="preserve"> </w:t>
      </w:r>
      <w:r w:rsidRPr="00B447B1">
        <w:t xml:space="preserve">óculos, </w:t>
      </w:r>
      <w:proofErr w:type="spellStart"/>
      <w:r w:rsidRPr="00B447B1">
        <w:rPr>
          <w:i/>
          <w:iCs/>
        </w:rPr>
        <w:t>Head-mounted</w:t>
      </w:r>
      <w:proofErr w:type="spellEnd"/>
      <w:r w:rsidRPr="00B447B1">
        <w:rPr>
          <w:i/>
          <w:iCs/>
        </w:rPr>
        <w:t xml:space="preserve"> Displays</w:t>
      </w:r>
      <w:r w:rsidRPr="00B447B1">
        <w:t xml:space="preserve"> (HMD) e </w:t>
      </w:r>
      <w:proofErr w:type="spellStart"/>
      <w:r w:rsidRPr="00B447B1">
        <w:rPr>
          <w:i/>
          <w:iCs/>
        </w:rPr>
        <w:t>Head-up</w:t>
      </w:r>
      <w:proofErr w:type="spellEnd"/>
      <w:r w:rsidRPr="00B447B1">
        <w:rPr>
          <w:i/>
          <w:iCs/>
        </w:rPr>
        <w:t xml:space="preserve"> Displays</w:t>
      </w:r>
      <w:r w:rsidRPr="00B447B1">
        <w:t xml:space="preserve"> (HUD) </w:t>
      </w:r>
      <w:r>
        <w:fldChar w:fldCharType="begin"/>
      </w:r>
      <w:r w:rsidR="00F0553B" w:rsidRPr="00B447B1">
        <w:instrText xml:space="preserve"> ADDIN ZOTERO_ITEM CSL_CITATION {"citationID":"1ZHBLF8k","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rsidRPr="00B447B1">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sidRPr="00B447B1">
        <w:rPr>
          <w:noProof/>
        </w:rPr>
        <w:t>[19]</w:t>
      </w:r>
      <w:r>
        <w:fldChar w:fldCharType="end"/>
      </w:r>
      <w:r w:rsidRPr="00B447B1">
        <w:t xml:space="preserve">. </w:t>
      </w:r>
      <w:r>
        <w:t>Importa ressalvar que estes dois últimos, também são utilizados em aplicações de Realidade Mista e Virtual.</w:t>
      </w:r>
    </w:p>
    <w:p w14:paraId="447C5A7E" w14:textId="77777777" w:rsidR="004333B5" w:rsidRPr="0064669B" w:rsidRDefault="004333B5" w:rsidP="004333B5">
      <w:pPr>
        <w:pStyle w:val="Heading3"/>
        <w:numPr>
          <w:ilvl w:val="3"/>
          <w:numId w:val="13"/>
        </w:numPr>
        <w:spacing w:line="360" w:lineRule="auto"/>
        <w:rPr>
          <w:i/>
          <w:iCs/>
        </w:rPr>
      </w:pPr>
      <w:bookmarkStart w:id="41" w:name="_Toc172231074"/>
      <w:r w:rsidRPr="0064669B">
        <w:rPr>
          <w:i/>
          <w:iCs/>
        </w:rPr>
        <w:t>Software</w:t>
      </w:r>
      <w:bookmarkEnd w:id="41"/>
    </w:p>
    <w:p w14:paraId="71A863DE" w14:textId="77777777" w:rsidR="004333B5" w:rsidRDefault="004333B5" w:rsidP="004333B5">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50C5ACCF" w14:textId="4546EBDB" w:rsidR="004333B5" w:rsidRPr="0083167A" w:rsidRDefault="004333B5" w:rsidP="009606EA">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 </w:t>
      </w:r>
      <w:r>
        <w:fldChar w:fldCharType="begin"/>
      </w:r>
      <w:r w:rsidR="00F0553B">
        <w:instrText xml:space="preserve"> ADDIN ZOTERO_ITEM CSL_CITATION {"citationID":"tAPznhF8","properties":{"formattedCitation":"[20]","plainCitation":"[20]","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3,9]]}}}],"schema":"https://github.com/citation-style-language/schema/raw/master/csl-citation.json"} </w:instrText>
      </w:r>
      <w:r>
        <w:fldChar w:fldCharType="separate"/>
      </w:r>
      <w:r w:rsidR="008C207A">
        <w:rPr>
          <w:noProof/>
        </w:rPr>
        <w:t>[20]</w:t>
      </w:r>
      <w:r>
        <w:fldChar w:fldCharType="end"/>
      </w:r>
      <w:r>
        <w:t>.</w:t>
      </w:r>
    </w:p>
    <w:p w14:paraId="5D428DB0" w14:textId="476A537F" w:rsidR="007729DF" w:rsidRDefault="009606EA" w:rsidP="002B70B6">
      <w:pPr>
        <w:pStyle w:val="Heading2"/>
        <w:spacing w:line="360" w:lineRule="auto"/>
      </w:pPr>
      <w:r>
        <w:t xml:space="preserve"> </w:t>
      </w:r>
      <w:bookmarkStart w:id="42" w:name="_Toc172231075"/>
      <w:r w:rsidR="00A348FC">
        <w:t>Estudo referentes a a</w:t>
      </w:r>
      <w:r w:rsidR="007729DF">
        <w:t>rtigos científicos</w:t>
      </w:r>
      <w:bookmarkEnd w:id="42"/>
    </w:p>
    <w:p w14:paraId="7C2F2D83" w14:textId="7F71F521" w:rsidR="0083351D" w:rsidRDefault="00830440" w:rsidP="002B70B6">
      <w:r>
        <w:t xml:space="preserve">Estima-se que entre 40% a 80% das crianças submetidas a cirurgias experienciam medo e ansiedade no período pré-operatório </w:t>
      </w:r>
      <w:r w:rsidR="00BA0F80">
        <w:fldChar w:fldCharType="begin"/>
      </w:r>
      <w:r w:rsidR="008C207A">
        <w:instrText xml:space="preserve"> ADDIN ZOTERO_ITEM CSL_CITATION {"citationID":"HubRw6mN","properties":{"formattedCitation":"[21], [22]","plainCitation":"[21], [22]","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8C207A">
        <w:rPr>
          <w:noProof/>
        </w:rPr>
        <w:t>[21], [22]</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F0553B">
        <w:instrText xml:space="preserve"> ADDIN ZOTERO_ITEM CSL_CITATION {"citationID":"bVG4HvAu","properties":{"formattedCitation":"[23]","plainCitation":"[23]","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3,12]]}}}],"schema":"https://github.com/citation-style-language/schema/raw/master/csl-citation.json"} </w:instrText>
      </w:r>
      <w:r w:rsidR="00BA0F80">
        <w:fldChar w:fldCharType="separate"/>
      </w:r>
      <w:r w:rsidR="008C207A">
        <w:rPr>
          <w:noProof/>
        </w:rPr>
        <w:t>[23]</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r w:rsidR="005446D3">
        <w:t>.</w:t>
      </w:r>
    </w:p>
    <w:p w14:paraId="54E83588" w14:textId="3E9CD297" w:rsidR="0031325E" w:rsidRPr="0031325E" w:rsidRDefault="007F3D9D" w:rsidP="002B70B6">
      <w:r>
        <w:lastRenderedPageBreak/>
        <w:t>Tanto a Realidade Virtual como a RA têm</w:t>
      </w:r>
      <w:r w:rsidR="00E74307">
        <w:t>-se</w:t>
      </w:r>
      <w:r>
        <w:t xml:space="preserve">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w:t>
      </w:r>
      <w:r w:rsidR="00A25799">
        <w:t xml:space="preserve"> </w:t>
      </w:r>
      <w:r w:rsidR="00A25799">
        <w:fldChar w:fldCharType="begin"/>
      </w:r>
      <w:r w:rsidR="00A25799">
        <w:instrText xml:space="preserve"> ADDIN ZOTERO_ITEM CSL_CITATION {"citationID":"sNMYsnpR","properties":{"formattedCitation":"[2], [3], [24], [25], [26], [27], [28]","plainCitation":"[2], [3], [24], [25], [26], [27], [28]","noteIndex":0},"citationItems":[{"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A25799">
        <w:fldChar w:fldCharType="separate"/>
      </w:r>
      <w:r w:rsidR="00A25799">
        <w:rPr>
          <w:noProof/>
        </w:rPr>
        <w:t>[2], [3], [24], [25], [26], [27], [28]</w:t>
      </w:r>
      <w:r w:rsidR="00A25799">
        <w:fldChar w:fldCharType="end"/>
      </w:r>
      <w:r>
        <w:t>. Após a análise de alguns estudos de caso</w:t>
      </w:r>
      <w:r w:rsidR="000B3F75">
        <w:t>,</w:t>
      </w:r>
      <w:r>
        <w:t xml:space="preserve"> sete apresentaram </w:t>
      </w:r>
      <w:r w:rsidR="0083351D">
        <w:t xml:space="preserve">valores </w:t>
      </w:r>
      <w:r>
        <w:t>significativos de baixa ansiedade em grupos que utilizaram a tecnologia</w:t>
      </w:r>
      <w:r w:rsidR="00C373AF">
        <w:t xml:space="preserve"> de</w:t>
      </w:r>
      <w:r>
        <w:t xml:space="preserve"> RV, quando comparados com grupos submetidos a procedimentos tradicionais pré-cirúrgicos</w:t>
      </w:r>
      <w:r w:rsidR="00A95EBE">
        <w:t xml:space="preserve"> </w:t>
      </w:r>
      <w:r w:rsidR="003B492C">
        <w:fldChar w:fldCharType="begin"/>
      </w:r>
      <w:r w:rsidR="003B492C">
        <w:instrText xml:space="preserve"> ADDIN ZOTERO_ITEM CSL_CITATION {"citationID":"zLht05r2","properties":{"formattedCitation":"[29]","plainCitation":"[29]","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3B492C">
        <w:fldChar w:fldCharType="separate"/>
      </w:r>
      <w:r w:rsidR="003B492C">
        <w:rPr>
          <w:noProof/>
        </w:rPr>
        <w:t>[29]</w:t>
      </w:r>
      <w:r w:rsidR="003B492C">
        <w:fldChar w:fldCharType="end"/>
      </w:r>
      <w:r w:rsidR="0083351D">
        <w:t xml:space="preserve">. </w:t>
      </w:r>
      <w:r>
        <w:t>Três estudos de caso apresentaram resultados semelhantes quando foi utilizada a tecnologia RA</w:t>
      </w:r>
      <w:r w:rsidR="003B492C">
        <w:t xml:space="preserve"> </w:t>
      </w:r>
      <w:r w:rsidR="003B492C">
        <w:fldChar w:fldCharType="begin"/>
      </w:r>
      <w:r w:rsidR="003B492C">
        <w:instrText xml:space="preserve"> ADDIN ZOTERO_ITEM CSL_CITATION {"citationID":"6ObdW1kU","properties":{"formattedCitation":"[24], [25], [26]","plainCitation":"[24], [25], [26]","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3B492C">
        <w:fldChar w:fldCharType="separate"/>
      </w:r>
      <w:r w:rsidR="003B492C">
        <w:rPr>
          <w:noProof/>
        </w:rPr>
        <w:t>[24], [25], [26]</w:t>
      </w:r>
      <w:r w:rsidR="003B492C">
        <w:fldChar w:fldCharType="end"/>
      </w:r>
      <w:r w:rsidR="0083351D">
        <w:t xml:space="preserve">. </w:t>
      </w:r>
      <w:r w:rsidR="00C54EF4">
        <w:t xml:space="preserve">Ainda assim, </w:t>
      </w:r>
      <w:r w:rsidR="00A81813">
        <w:t>é possível que</w:t>
      </w:r>
      <w:r w:rsidR="00C54EF4">
        <w:t xml:space="preserve"> o uso de Realidade Aumentada em pacientes pediátricos ofere</w:t>
      </w:r>
      <w:r w:rsidR="00A81813">
        <w:t>ça</w:t>
      </w:r>
      <w:r w:rsidR="00C54EF4">
        <w:t xml:space="preserve"> algumas vantagens em relação à Realidade Virtual. Ambas conseguem distrair, com sucesso, a criança do </w:t>
      </w:r>
      <w:r w:rsidR="00C54EF4" w:rsidRPr="00992BB3">
        <w:t>stress</w:t>
      </w:r>
      <w:r w:rsidR="00C54EF4">
        <w:rPr>
          <w:i/>
          <w:iCs/>
        </w:rPr>
        <w:t xml:space="preserve"> </w:t>
      </w:r>
      <w:r w:rsidR="00C54EF4">
        <w:t>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w:t>
      </w:r>
      <w:r w:rsidR="003B492C">
        <w:t xml:space="preserve"> </w:t>
      </w:r>
      <w:r w:rsidR="003B492C">
        <w:fldChar w:fldCharType="begin"/>
      </w:r>
      <w:r w:rsidR="003B492C">
        <w:instrText xml:space="preserve"> ADDIN ZOTERO_ITEM CSL_CITATION {"citationID":"7fcbpcm3","properties":{"formattedCitation":"[27]","plainCitation":"[27]","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3B492C">
        <w:fldChar w:fldCharType="separate"/>
      </w:r>
      <w:r w:rsidR="003B492C">
        <w:rPr>
          <w:noProof/>
        </w:rPr>
        <w:t>[27]</w:t>
      </w:r>
      <w:r w:rsidR="003B492C">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muito frequentes em utilizadores da tecnologia RV</w:t>
      </w:r>
      <w:r w:rsidR="003B492C">
        <w:t xml:space="preserve"> </w:t>
      </w:r>
      <w:r w:rsidR="00137D94">
        <w:fldChar w:fldCharType="begin"/>
      </w:r>
      <w:r w:rsidR="00137D94">
        <w:instrText xml:space="preserve"> ADDIN ZOTERO_ITEM CSL_CITATION {"citationID":"UiYbjFuW","properties":{"formattedCitation":"[30]","plainCitation":"[30]","noteIndex":0},"citationItems":[{"id":46,"uris":["http://zotero.org/users/local/kY0Zrcz1/items/NHU3T7AJ"],"itemData":{"id":46,"type":"webpage","title":"Current Opinion in Anesthesiology","URL":"https://journals.lww.com/co-anesthesiology/abstract/2021/06000/virtual_reality_for_pediatric_periprocedural_care.14.aspx","accessed":{"date-parts":[["2024",3,14]]}}}],"schema":"https://github.com/citation-style-language/schema/raw/master/csl-citation.json"} </w:instrText>
      </w:r>
      <w:r w:rsidR="00137D94">
        <w:fldChar w:fldCharType="separate"/>
      </w:r>
      <w:r w:rsidR="00137D94">
        <w:rPr>
          <w:noProof/>
        </w:rPr>
        <w:t>[30]</w:t>
      </w:r>
      <w:r w:rsidR="00137D94">
        <w:fldChar w:fldCharType="end"/>
      </w:r>
      <w:r w:rsidR="0083351D">
        <w:t>.</w:t>
      </w:r>
    </w:p>
    <w:p w14:paraId="62E56B2F" w14:textId="6395DB41" w:rsidR="000F77B7" w:rsidRDefault="000F77B7" w:rsidP="000F77B7">
      <w:r>
        <w:t xml:space="preserve">Não obstante </w:t>
      </w:r>
      <w:r w:rsidR="00CB0797">
        <w:t>à</w:t>
      </w:r>
      <w:r>
        <w:t xml:space="preserve">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167CEB44"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rsidR="00AA1667">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lastRenderedPageBreak/>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t>O jogador pode explorar a sala do bloco operatório e ao visualizar pósteres físicos estrategicamente colocados na sala, são despoletadas animações que dão continuação à narrativa.</w:t>
      </w:r>
    </w:p>
    <w:p w14:paraId="12A6019C" w14:textId="23313EB9"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137D94">
        <w:t xml:space="preserve"> </w:t>
      </w:r>
      <w:r w:rsidR="00137D94">
        <w:fldChar w:fldCharType="begin"/>
      </w:r>
      <w:r w:rsidR="00137D94">
        <w:instrText xml:space="preserve"> ADDIN ZOTERO_ITEM CSL_CITATION {"citationID":"QYlmRgbh","properties":{"formattedCitation":"[28]","plainCitation":"[28]","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137D94">
        <w:fldChar w:fldCharType="separate"/>
      </w:r>
      <w:r w:rsidR="00137D94">
        <w:rPr>
          <w:noProof/>
        </w:rPr>
        <w:t>[28]</w:t>
      </w:r>
      <w:r w:rsidR="00137D94">
        <w:fldChar w:fldCharType="end"/>
      </w:r>
      <w:r w:rsidR="0083351D">
        <w:t>.</w:t>
      </w:r>
      <w:r w:rsidR="003B46C3">
        <w:t xml:space="preserve"> </w:t>
      </w:r>
    </w:p>
    <w:p w14:paraId="38EC53C0" w14:textId="2C14366F"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coordenadora do Departamento de Anestesiologia do Sabará</w:t>
      </w:r>
      <w:r w:rsidR="00AA1667">
        <w:t>, localizado no Brasil</w:t>
      </w:r>
      <w:r>
        <w:t xml:space="preserve">.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F0553B">
        <w:instrText xml:space="preserve"> ADDIN ZOTERO_ITEM CSL_CITATION {"citationID":"r1DERDcF","properties":{"formattedCitation":"[31]","plainCitation":"[31]","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3,12]]},"issued":{"date-parts":[["2020",1,17]]}}}],"schema":"https://github.com/citation-style-language/schema/raw/master/csl-citation.json"} </w:instrText>
      </w:r>
      <w:r w:rsidR="00994E8F">
        <w:fldChar w:fldCharType="separate"/>
      </w:r>
      <w:r w:rsidR="008C207A">
        <w:rPr>
          <w:noProof/>
        </w:rPr>
        <w:t>[31]</w:t>
      </w:r>
      <w:r w:rsidR="00994E8F">
        <w:fldChar w:fldCharType="end"/>
      </w:r>
      <w:r w:rsidR="0083351D">
        <w:t>.</w:t>
      </w:r>
      <w:r w:rsidR="003B46C3">
        <w:t xml:space="preserve"> </w:t>
      </w:r>
    </w:p>
    <w:p w14:paraId="1FB3F00E" w14:textId="517B793D" w:rsidR="0031325E" w:rsidRDefault="009606EA" w:rsidP="002B70B6">
      <w:pPr>
        <w:pStyle w:val="Heading2"/>
        <w:spacing w:line="360" w:lineRule="auto"/>
      </w:pPr>
      <w:r>
        <w:t xml:space="preserve"> </w:t>
      </w:r>
      <w:bookmarkStart w:id="43" w:name="_Toc172231076"/>
      <w:r w:rsidR="0031325E">
        <w:t>Desafios e considerações</w:t>
      </w:r>
      <w:bookmarkEnd w:id="43"/>
    </w:p>
    <w:p w14:paraId="36F75A6F" w14:textId="79B89F2D" w:rsidR="00B25B39" w:rsidRPr="0031325E" w:rsidRDefault="00B25B39" w:rsidP="00B25B39">
      <w:r>
        <w:t>Embora os benefícios da RA na redução de ansiedade em crianças sejam promissores, existem desafios que precisam</w:t>
      </w:r>
      <w:r w:rsidR="006866D5">
        <w:t xml:space="preserve"> de</w:t>
      </w:r>
      <w:r>
        <w:t xml:space="preserve">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w:t>
      </w:r>
      <w:r>
        <w:lastRenderedPageBreak/>
        <w:t>transformar a abordagem atual à preparação cirúrgica pediátrica, beneficiando tanto os pacientes quanto os profissionais de saúde.</w:t>
      </w:r>
    </w:p>
    <w:p w14:paraId="663D1B2F" w14:textId="425B2257" w:rsidR="004B2636" w:rsidRDefault="0098757E" w:rsidP="002B70B6">
      <w:pPr>
        <w:pStyle w:val="Heading1"/>
        <w:spacing w:line="360" w:lineRule="auto"/>
      </w:pPr>
      <w:bookmarkStart w:id="44" w:name="_Toc172231077"/>
      <w:r>
        <w:lastRenderedPageBreak/>
        <w:t>Proposta da Solução</w:t>
      </w:r>
      <w:bookmarkEnd w:id="44"/>
    </w:p>
    <w:p w14:paraId="64E7A38B" w14:textId="77777777" w:rsidR="004A492C" w:rsidRDefault="000E2E92" w:rsidP="000E2E92">
      <w:pPr>
        <w:rPr>
          <w:rFonts w:cs="Times New Roman"/>
          <w:bdr w:val="none" w:sz="0" w:space="0" w:color="auto" w:frame="1"/>
        </w:rPr>
      </w:pPr>
      <w:r w:rsidRPr="000E2E92">
        <w:rPr>
          <w:rFonts w:cs="Times New Roman"/>
          <w:bdr w:val="none" w:sz="0" w:space="0" w:color="auto" w:frame="1"/>
        </w:rPr>
        <w:t xml:space="preserve">Este projeto visa criar uma aplicação interativa que combina elementos educativos e de entretenimento, de forma a preparar as crianças para os procedimentos médicos. Este projeto foi desenvolvido com base em requisitos detalhados, tanto funcionais como não funcionais, para assegurar uma experiência de utilizador intuitiva, eficiente e educativa. </w:t>
      </w:r>
    </w:p>
    <w:p w14:paraId="40ECEE28" w14:textId="66DE24B2" w:rsidR="000E2E92" w:rsidRPr="000E2E92" w:rsidRDefault="000E2E92" w:rsidP="000E2E92">
      <w:pPr>
        <w:rPr>
          <w:rFonts w:cs="Times New Roman"/>
        </w:rPr>
      </w:pPr>
      <w:r w:rsidRPr="000E2E92">
        <w:rPr>
          <w:rFonts w:cs="Times New Roman"/>
          <w:bdr w:val="none" w:sz="0" w:space="0" w:color="auto" w:frame="1"/>
        </w:rPr>
        <w:t xml:space="preserve">Segue-se a descrição detalhada dos requisitos da aplicação, a arquitetura projetada, as vertentes didática e lúdica que se pretendem alcançar, o desenvolvimento do protótipo não funcional e </w:t>
      </w:r>
      <w:r w:rsidR="00B66E16">
        <w:rPr>
          <w:rFonts w:cs="Times New Roman"/>
          <w:bdr w:val="none" w:sz="0" w:space="0" w:color="auto" w:frame="1"/>
        </w:rPr>
        <w:t>d</w:t>
      </w:r>
      <w:r w:rsidRPr="000E2E92">
        <w:rPr>
          <w:rFonts w:cs="Times New Roman"/>
          <w:bdr w:val="none" w:sz="0" w:space="0" w:color="auto" w:frame="1"/>
        </w:rPr>
        <w:t>a escolha do dispositivo</w:t>
      </w:r>
      <w:r w:rsidR="0034774F">
        <w:rPr>
          <w:rFonts w:cs="Times New Roman"/>
          <w:bdr w:val="none" w:sz="0" w:space="0" w:color="auto" w:frame="1"/>
        </w:rPr>
        <w:t>.</w:t>
      </w:r>
    </w:p>
    <w:p w14:paraId="01B1026D" w14:textId="3D6E5207" w:rsidR="006852B5" w:rsidRDefault="003843BC" w:rsidP="002B70B6">
      <w:pPr>
        <w:pStyle w:val="Heading2"/>
        <w:spacing w:line="360" w:lineRule="auto"/>
      </w:pPr>
      <w:r>
        <w:t xml:space="preserve"> </w:t>
      </w:r>
      <w:bookmarkStart w:id="45" w:name="_Toc172231078"/>
      <w:r w:rsidR="00926946">
        <w:t>Requisitos</w:t>
      </w:r>
      <w:bookmarkEnd w:id="45"/>
    </w:p>
    <w:p w14:paraId="7BD14A44" w14:textId="77777777" w:rsidR="00F249F4" w:rsidRPr="004A492C" w:rsidRDefault="00F249F4" w:rsidP="00F249F4">
      <w:pPr>
        <w:rPr>
          <w:szCs w:val="24"/>
        </w:rPr>
      </w:pPr>
      <w:r w:rsidRPr="004A492C">
        <w:rPr>
          <w:szCs w:val="24"/>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3D8EFBC2" w:rsidR="00926946" w:rsidRDefault="00926946" w:rsidP="002B70B6">
      <w:pPr>
        <w:pStyle w:val="Heading3"/>
        <w:spacing w:line="360" w:lineRule="auto"/>
      </w:pPr>
      <w:bookmarkStart w:id="46" w:name="_Toc172231079"/>
      <w:r>
        <w:t xml:space="preserve">Requisitos </w:t>
      </w:r>
      <w:r w:rsidR="00E7780D">
        <w:t>f</w:t>
      </w:r>
      <w:r>
        <w:t>uncionais</w:t>
      </w:r>
      <w:bookmarkEnd w:id="46"/>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1B44D0F6" w:rsidR="00503600" w:rsidRDefault="00503600" w:rsidP="002B70B6">
      <w:pPr>
        <w:pStyle w:val="ListParagraph"/>
        <w:numPr>
          <w:ilvl w:val="1"/>
          <w:numId w:val="31"/>
        </w:numPr>
      </w:pPr>
      <w:r>
        <w:t>Demonstração dos procedimentos com o uso de RA, de uma forma interativa</w:t>
      </w:r>
      <w:r w:rsidR="001C2B56">
        <w:t>, através da implementação de mecânicas que permitem ao jogador carregar e arrastar objetos presentes no ecrã</w:t>
      </w:r>
    </w:p>
    <w:p w14:paraId="6E1178E5" w14:textId="77777777" w:rsidR="004A492C" w:rsidRDefault="004A492C" w:rsidP="004A492C">
      <w:pPr>
        <w:pStyle w:val="ListParagraph"/>
        <w:ind w:left="1428" w:firstLine="0"/>
      </w:pPr>
    </w:p>
    <w:p w14:paraId="57462B92" w14:textId="77777777" w:rsidR="004A492C" w:rsidRDefault="004A492C" w:rsidP="004A492C">
      <w:pPr>
        <w:pStyle w:val="ListParagraph"/>
        <w:ind w:left="1428" w:firstLine="0"/>
      </w:pPr>
    </w:p>
    <w:p w14:paraId="083AE1BC" w14:textId="2F57D2FE" w:rsidR="00503600" w:rsidRDefault="00503600" w:rsidP="002B70B6">
      <w:pPr>
        <w:pStyle w:val="ListParagraph"/>
        <w:numPr>
          <w:ilvl w:val="0"/>
          <w:numId w:val="31"/>
        </w:numPr>
      </w:pPr>
      <w:r>
        <w:lastRenderedPageBreak/>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4D72B471" w:rsidR="00503600" w:rsidRDefault="00503600" w:rsidP="002B70B6">
      <w:pPr>
        <w:pStyle w:val="ListParagraph"/>
        <w:numPr>
          <w:ilvl w:val="0"/>
          <w:numId w:val="31"/>
        </w:numPr>
      </w:pPr>
      <w:r>
        <w:t xml:space="preserve">Interface de </w:t>
      </w:r>
      <w:r w:rsidR="007E4076">
        <w:t>Utilizador</w:t>
      </w:r>
      <w:r>
        <w:t xml:space="preserve"> (UI) intuitiva e atraente</w:t>
      </w:r>
    </w:p>
    <w:p w14:paraId="3CB1CDA7" w14:textId="47B4A2EA" w:rsidR="00503600" w:rsidRDefault="00503600" w:rsidP="002B70B6">
      <w:pPr>
        <w:pStyle w:val="ListParagraph"/>
        <w:numPr>
          <w:ilvl w:val="1"/>
          <w:numId w:val="31"/>
        </w:numPr>
      </w:pPr>
      <w:r>
        <w:t>Design de interface adaptado para crianças, com botões grandes, ícones intuitivos</w:t>
      </w:r>
      <w:r w:rsidR="009E1C80">
        <w:t>,</w:t>
      </w:r>
      <w:r>
        <w:t xml:space="preserve"> elementos gráficos de fácil reconhecimento</w:t>
      </w:r>
      <w:r w:rsidR="009E1C80">
        <w:t xml:space="preserve"> e repetição de padrões</w:t>
      </w:r>
    </w:p>
    <w:p w14:paraId="0C2B52FE" w14:textId="77777777" w:rsidR="00503600" w:rsidRDefault="00503600" w:rsidP="002B70B6">
      <w:pPr>
        <w:pStyle w:val="ListParagraph"/>
        <w:numPr>
          <w:ilvl w:val="1"/>
          <w:numId w:val="31"/>
        </w:numPr>
      </w:pPr>
      <w:r>
        <w:t>Feedback visual e sonoro para cada ação do jogador</w:t>
      </w:r>
    </w:p>
    <w:p w14:paraId="7DD5E7E6" w14:textId="3CBCF877" w:rsidR="005A2099" w:rsidRDefault="00926946" w:rsidP="002B70B6">
      <w:pPr>
        <w:pStyle w:val="Heading3"/>
        <w:spacing w:line="360" w:lineRule="auto"/>
      </w:pPr>
      <w:bookmarkStart w:id="47" w:name="_Toc172231080"/>
      <w:r>
        <w:t xml:space="preserve">Requisitos </w:t>
      </w:r>
      <w:r w:rsidR="00E7780D">
        <w:t>n</w:t>
      </w:r>
      <w:r>
        <w:t xml:space="preserve">ão </w:t>
      </w:r>
      <w:r w:rsidR="00E7780D">
        <w:t>f</w:t>
      </w:r>
      <w:r>
        <w:t>uncionais</w:t>
      </w:r>
      <w:bookmarkEnd w:id="47"/>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6FCB84A4" w:rsidR="000340FF" w:rsidRDefault="000340FF" w:rsidP="002B70B6">
      <w:pPr>
        <w:pStyle w:val="ListParagraph"/>
        <w:numPr>
          <w:ilvl w:val="0"/>
          <w:numId w:val="34"/>
        </w:numPr>
      </w:pPr>
      <w:r>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F0553B">
        <w:instrText xml:space="preserve"> ADDIN ZOTERO_ITEM CSL_CITATION {"citationID":"1H8Kvnzd","properties":{"formattedCitation":"[32]","plainCitation":"[32]","noteIndex":0},"citationItems":[{"id":104,"uris":["http://zotero.org/users/local/kY0Zrcz1/items/D6ECZ7ZN"],"itemData":{"id":104,"type":"webpage","title":"Build new augmented reality experiences that seamlessly blend the digital and physical worlds  |  ARCore  |  Google for Developers","URL":"https://developers.google.com/ar","accessed":{"date-parts":[["2024",3,10]]}}}],"schema":"https://github.com/citation-style-language/schema/raw/master/csl-citation.json"} </w:instrText>
      </w:r>
      <w:r w:rsidR="00672006">
        <w:fldChar w:fldCharType="separate"/>
      </w:r>
      <w:r w:rsidR="008C207A">
        <w:rPr>
          <w:noProof/>
        </w:rPr>
        <w:t>[32]</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34484F46" w14:textId="37908A60" w:rsidR="004A492C" w:rsidRDefault="000340FF" w:rsidP="004A492C">
      <w:pPr>
        <w:pStyle w:val="ListParagraph"/>
        <w:numPr>
          <w:ilvl w:val="1"/>
          <w:numId w:val="34"/>
        </w:numPr>
      </w:pPr>
      <w:r>
        <w:t>Código fonte bem document</w:t>
      </w:r>
      <w:r w:rsidR="00716FF7">
        <w:t>ado</w:t>
      </w:r>
      <w:r>
        <w:t>, de modo, facilitar a manutenção e futuras atualizações</w:t>
      </w:r>
    </w:p>
    <w:p w14:paraId="6C7705B7" w14:textId="77777777" w:rsidR="004A492C" w:rsidRDefault="004A492C" w:rsidP="004A492C">
      <w:pPr>
        <w:pStyle w:val="ListParagraph"/>
        <w:ind w:left="1837" w:firstLine="0"/>
      </w:pPr>
    </w:p>
    <w:p w14:paraId="364DBD0D" w14:textId="4C4DB0AE" w:rsidR="00283B7A" w:rsidRDefault="003843BC" w:rsidP="002B70B6">
      <w:pPr>
        <w:pStyle w:val="Heading2"/>
        <w:spacing w:line="360" w:lineRule="auto"/>
      </w:pPr>
      <w:r>
        <w:lastRenderedPageBreak/>
        <w:t xml:space="preserve"> </w:t>
      </w:r>
      <w:bookmarkStart w:id="48" w:name="_Toc172231081"/>
      <w:r w:rsidR="00283B7A">
        <w:t>Arquitetura</w:t>
      </w:r>
      <w:r w:rsidR="00BB7B46">
        <w:t xml:space="preserve"> da solução</w:t>
      </w:r>
      <w:bookmarkEnd w:id="48"/>
    </w:p>
    <w:p w14:paraId="7FEFE728" w14:textId="77777777" w:rsidR="00283B7A" w:rsidRDefault="00283B7A" w:rsidP="002B70B6">
      <w:r>
        <w:t>A arquitetura do projeto foi dividida em três camadas.</w:t>
      </w:r>
    </w:p>
    <w:p w14:paraId="30ECC60E" w14:textId="6AE1C2B4" w:rsidR="00283B7A" w:rsidRDefault="00BB7B46" w:rsidP="002B70B6">
      <w:pPr>
        <w:pStyle w:val="Heading3"/>
        <w:spacing w:line="360" w:lineRule="auto"/>
      </w:pPr>
      <w:bookmarkStart w:id="49" w:name="_Toc172231082"/>
      <w:r>
        <w:t>Camada de a</w:t>
      </w:r>
      <w:r w:rsidR="00283B7A">
        <w:t>presentação</w:t>
      </w:r>
      <w:bookmarkEnd w:id="49"/>
    </w:p>
    <w:p w14:paraId="2D515B18" w14:textId="25E2F698" w:rsidR="00283B7A" w:rsidRDefault="00283B7A" w:rsidP="002B70B6">
      <w:pPr>
        <w:ind w:left="-40"/>
      </w:pPr>
      <w:r>
        <w:t xml:space="preserve">Nesta camada incluem-se a interface do </w:t>
      </w:r>
      <w:r w:rsidR="007E4076">
        <w:t>utilizador</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F0553B">
        <w:instrText xml:space="preserve"> ADDIN ZOTERO_ITEM CSL_CITATION {"citationID":"UrWa3Rzp","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t>.</w:t>
      </w:r>
    </w:p>
    <w:p w14:paraId="5BE3B90F" w14:textId="63EC61C5" w:rsidR="00283B7A" w:rsidRDefault="00DF2298" w:rsidP="002B70B6">
      <w:pPr>
        <w:pStyle w:val="Heading3"/>
        <w:spacing w:line="360" w:lineRule="auto"/>
      </w:pPr>
      <w:bookmarkStart w:id="50" w:name="_Toc172231083"/>
      <w:r>
        <w:t>Camada de l</w:t>
      </w:r>
      <w:r w:rsidR="00283B7A">
        <w:t xml:space="preserve">ógica de </w:t>
      </w:r>
      <w:r w:rsidR="00FD76EA">
        <w:t>Jogo</w:t>
      </w:r>
      <w:bookmarkEnd w:id="50"/>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07A80CC0" w:rsidR="00283B7A" w:rsidRDefault="00DF2298" w:rsidP="002B70B6">
      <w:pPr>
        <w:pStyle w:val="Heading3"/>
        <w:spacing w:line="360" w:lineRule="auto"/>
      </w:pPr>
      <w:bookmarkStart w:id="51" w:name="_Toc172231084"/>
      <w:r>
        <w:t>Camada de r</w:t>
      </w:r>
      <w:r w:rsidR="00283B7A">
        <w:t>ecursos</w:t>
      </w:r>
      <w:bookmarkEnd w:id="51"/>
    </w:p>
    <w:p w14:paraId="5B08918E" w14:textId="13241F4A" w:rsidR="00283B7A" w:rsidRDefault="00283B7A" w:rsidP="002B70B6">
      <w:r>
        <w:t>Esta camada inclui todos os recursos necessários para a execução do jogo como modelos 3D, texturas, sons e animações.</w:t>
      </w:r>
    </w:p>
    <w:p w14:paraId="059AA49A" w14:textId="12946245" w:rsidR="009F6DC8" w:rsidRDefault="009F6DC8" w:rsidP="002B70B6">
      <w:r>
        <w:t xml:space="preserve">Na Figura </w:t>
      </w:r>
      <w:r w:rsidR="00403E51">
        <w:t>3</w:t>
      </w:r>
      <w:r>
        <w:t xml:space="preserve"> é </w:t>
      </w:r>
      <w:r w:rsidR="007B41E6">
        <w:t>apresenta</w:t>
      </w:r>
      <w:r w:rsidR="004545C3">
        <w:t>do</w:t>
      </w:r>
      <w:r w:rsidR="007B41E6">
        <w:t xml:space="preserve"> um diagrama representativo</w:t>
      </w:r>
      <w:r>
        <w:t xml:space="preserve"> </w:t>
      </w:r>
      <w:r w:rsidR="007B41E6">
        <w:t>d</w:t>
      </w:r>
      <w:r>
        <w:t>a arquitetura do projeto</w:t>
      </w:r>
      <w:r w:rsidR="00EF4E42">
        <w:t>.</w:t>
      </w:r>
    </w:p>
    <w:p w14:paraId="73088480" w14:textId="77777777" w:rsidR="00234A7E" w:rsidRDefault="004545C3" w:rsidP="00234A7E">
      <w:pPr>
        <w:keepNext/>
        <w:ind w:firstLine="0"/>
        <w:jc w:val="center"/>
      </w:pPr>
      <w:r>
        <w:rPr>
          <w:noProof/>
        </w:rPr>
        <w:drawing>
          <wp:inline distT="0" distB="0" distL="0" distR="0" wp14:anchorId="19825BDF" wp14:editId="0CF8F1C5">
            <wp:extent cx="5579745" cy="2282190"/>
            <wp:effectExtent l="0" t="0" r="0" b="3810"/>
            <wp:docPr id="78308978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89789" name="Picture 1" descr="A diagram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282190"/>
                    </a:xfrm>
                    <a:prstGeom prst="rect">
                      <a:avLst/>
                    </a:prstGeom>
                  </pic:spPr>
                </pic:pic>
              </a:graphicData>
            </a:graphic>
          </wp:inline>
        </w:drawing>
      </w:r>
    </w:p>
    <w:p w14:paraId="030BAC43" w14:textId="3B75A7B3" w:rsidR="00FD76EA" w:rsidRDefault="00234A7E" w:rsidP="00234A7E">
      <w:pPr>
        <w:pStyle w:val="Caption"/>
      </w:pPr>
      <w:bookmarkStart w:id="52" w:name="_Toc172219939"/>
      <w:r>
        <w:t xml:space="preserve">Figura </w:t>
      </w:r>
      <w:r>
        <w:fldChar w:fldCharType="begin"/>
      </w:r>
      <w:r>
        <w:instrText xml:space="preserve"> SEQ Figura \* ARABIC </w:instrText>
      </w:r>
      <w:r>
        <w:fldChar w:fldCharType="separate"/>
      </w:r>
      <w:r w:rsidR="001B6AAA">
        <w:rPr>
          <w:noProof/>
        </w:rPr>
        <w:t>3</w:t>
      </w:r>
      <w:r>
        <w:fldChar w:fldCharType="end"/>
      </w:r>
      <w:r>
        <w:t xml:space="preserve"> </w:t>
      </w:r>
      <w:r w:rsidRPr="00234A7E">
        <w:rPr>
          <w:b w:val="0"/>
          <w:bCs/>
        </w:rPr>
        <w:t>- Arquitetura do projeto</w:t>
      </w:r>
      <w:bookmarkEnd w:id="52"/>
    </w:p>
    <w:p w14:paraId="0B5DA15C" w14:textId="4CC53101" w:rsidR="009B1034" w:rsidRDefault="009B1034" w:rsidP="002B70B6">
      <w:pPr>
        <w:pStyle w:val="Heading2"/>
        <w:spacing w:line="360" w:lineRule="auto"/>
      </w:pPr>
      <w:bookmarkStart w:id="53" w:name="_Toc172231085"/>
      <w:r>
        <w:lastRenderedPageBreak/>
        <w:t>Vertente Didática</w:t>
      </w:r>
      <w:bookmarkEnd w:id="53"/>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sidRPr="00A40B69">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0B757E54" w:rsidR="00637A9D" w:rsidRPr="00637A9D" w:rsidRDefault="003843BC" w:rsidP="002B70B6">
      <w:pPr>
        <w:pStyle w:val="Heading2"/>
        <w:spacing w:line="360" w:lineRule="auto"/>
      </w:pPr>
      <w:r>
        <w:t xml:space="preserve"> </w:t>
      </w:r>
      <w:bookmarkStart w:id="54" w:name="_Toc172231086"/>
      <w:r w:rsidR="009B1034">
        <w:t>Vertente Lúdica</w:t>
      </w:r>
      <w:bookmarkEnd w:id="54"/>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56440B61" w:rsidR="00BA7AA4" w:rsidRDefault="003843BC" w:rsidP="002B70B6">
      <w:pPr>
        <w:pStyle w:val="Heading2"/>
        <w:spacing w:line="360" w:lineRule="auto"/>
      </w:pPr>
      <w:r>
        <w:t xml:space="preserve"> </w:t>
      </w:r>
      <w:bookmarkStart w:id="55" w:name="_Toc172231087"/>
      <w:r w:rsidR="001970C3">
        <w:t>Desenvolvimento do p</w:t>
      </w:r>
      <w:r w:rsidR="00BA7AA4">
        <w:t>rotótipo</w:t>
      </w:r>
      <w:r w:rsidR="001970C3">
        <w:t xml:space="preserve"> não funcional</w:t>
      </w:r>
      <w:bookmarkEnd w:id="55"/>
    </w:p>
    <w:p w14:paraId="2E532A35" w14:textId="50A84258" w:rsidR="00BA7AA4" w:rsidRDefault="00BA7AA4" w:rsidP="002B70B6">
      <w:r>
        <w:t xml:space="preserve">Foi desenvolvido um protótipo não funcional utilizando a plataforma </w:t>
      </w:r>
      <w:proofErr w:type="spellStart"/>
      <w:r w:rsidRPr="00473D36">
        <w:t>Figma</w:t>
      </w:r>
      <w:proofErr w:type="spellEnd"/>
      <w:r w:rsidR="007175F3" w:rsidRPr="00A40B69">
        <w:rPr>
          <w:rStyle w:val="FootnoteReference"/>
        </w:rPr>
        <w:footnoteReference w:id="3"/>
      </w:r>
      <w:r>
        <w:t>, com o objetivo de delinear aquele que seria o fluxo do jogo</w:t>
      </w:r>
      <w:r w:rsidR="0005223A">
        <w:t xml:space="preserve">, representado na Figura </w:t>
      </w:r>
      <w:r w:rsidR="00315FD6">
        <w:t>4</w:t>
      </w:r>
      <w:r w:rsidR="0005223A">
        <w:t>,</w:t>
      </w:r>
      <w:r>
        <w:t xml:space="preserve">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w:t>
      </w:r>
      <w:r>
        <w:lastRenderedPageBreak/>
        <w:t xml:space="preserve">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2DB3D385" w14:textId="77777777" w:rsidR="005B35D9" w:rsidRDefault="005B35D9" w:rsidP="005B35D9">
      <w:pPr>
        <w:keepNext/>
        <w:jc w:val="center"/>
      </w:pPr>
      <w:r>
        <w:rPr>
          <w:noProof/>
        </w:rPr>
        <w:drawing>
          <wp:inline distT="0" distB="0" distL="0" distR="0" wp14:anchorId="0C740D27" wp14:editId="412B0445">
            <wp:extent cx="3179205" cy="2256958"/>
            <wp:effectExtent l="0" t="0" r="0" b="3810"/>
            <wp:docPr id="2145944393"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44393" name="Picture 1" descr="A diagram of a gam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7794" cy="2291452"/>
                    </a:xfrm>
                    <a:prstGeom prst="rect">
                      <a:avLst/>
                    </a:prstGeom>
                  </pic:spPr>
                </pic:pic>
              </a:graphicData>
            </a:graphic>
          </wp:inline>
        </w:drawing>
      </w:r>
    </w:p>
    <w:p w14:paraId="476C4F9B" w14:textId="093DABE6" w:rsidR="005B35D9" w:rsidRDefault="00315FD6" w:rsidP="00315FD6">
      <w:pPr>
        <w:pStyle w:val="Caption"/>
      </w:pPr>
      <w:bookmarkStart w:id="56" w:name="_Toc172219940"/>
      <w:r>
        <w:t xml:space="preserve">Figura </w:t>
      </w:r>
      <w:r>
        <w:fldChar w:fldCharType="begin"/>
      </w:r>
      <w:r>
        <w:instrText xml:space="preserve"> SEQ Figura \* ARABIC </w:instrText>
      </w:r>
      <w:r>
        <w:fldChar w:fldCharType="separate"/>
      </w:r>
      <w:r w:rsidR="001B6AAA">
        <w:rPr>
          <w:noProof/>
        </w:rPr>
        <w:t>4</w:t>
      </w:r>
      <w:r>
        <w:fldChar w:fldCharType="end"/>
      </w:r>
      <w:r>
        <w:t xml:space="preserve"> </w:t>
      </w:r>
      <w:r w:rsidRPr="005B35D9">
        <w:rPr>
          <w:b w:val="0"/>
          <w:bCs/>
        </w:rPr>
        <w:t>- Fluxo de Jogo</w:t>
      </w:r>
      <w:bookmarkEnd w:id="56"/>
    </w:p>
    <w:p w14:paraId="6A9D00B3" w14:textId="4BAF19D8" w:rsidR="007E3759" w:rsidRDefault="00BA7AA4" w:rsidP="001970C3">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3D5FA0BB" w14:textId="5D1F4B50" w:rsidR="00297E1C" w:rsidRDefault="00297E1C" w:rsidP="002B70B6">
      <w:r>
        <w:t xml:space="preserve">Na Figura </w:t>
      </w:r>
      <w:r w:rsidR="00BE7436">
        <w:t>5</w:t>
      </w:r>
      <w:r>
        <w:t xml:space="preserve">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0589E987">
            <wp:extent cx="4609615" cy="2254250"/>
            <wp:effectExtent l="0" t="0" r="635" b="0"/>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8701" cy="2302706"/>
                    </a:xfrm>
                    <a:prstGeom prst="rect">
                      <a:avLst/>
                    </a:prstGeom>
                  </pic:spPr>
                </pic:pic>
              </a:graphicData>
            </a:graphic>
          </wp:inline>
        </w:drawing>
      </w:r>
    </w:p>
    <w:p w14:paraId="210E7A6A" w14:textId="3A083C53" w:rsidR="00BA7AA4" w:rsidRDefault="00BE7436" w:rsidP="00BE7436">
      <w:pPr>
        <w:pStyle w:val="Caption"/>
      </w:pPr>
      <w:bookmarkStart w:id="57" w:name="_Toc172219941"/>
      <w:r>
        <w:t xml:space="preserve">Figura </w:t>
      </w:r>
      <w:r>
        <w:fldChar w:fldCharType="begin"/>
      </w:r>
      <w:r>
        <w:instrText xml:space="preserve"> SEQ Figura \* ARABIC </w:instrText>
      </w:r>
      <w:r>
        <w:fldChar w:fldCharType="separate"/>
      </w:r>
      <w:r w:rsidR="001B6AAA">
        <w:rPr>
          <w:noProof/>
        </w:rPr>
        <w:t>5</w:t>
      </w:r>
      <w:r>
        <w:fldChar w:fldCharType="end"/>
      </w:r>
      <w:r>
        <w:t xml:space="preserve"> </w:t>
      </w:r>
      <w:r w:rsidR="00474A62">
        <w:rPr>
          <w:b w:val="0"/>
          <w:bCs/>
        </w:rPr>
        <w:t>-</w:t>
      </w:r>
      <w:r>
        <w:rPr>
          <w:b w:val="0"/>
          <w:bCs/>
        </w:rPr>
        <w:t xml:space="preserve"> P</w:t>
      </w:r>
      <w:r w:rsidRPr="00CA69A5">
        <w:rPr>
          <w:b w:val="0"/>
          <w:bCs/>
        </w:rPr>
        <w:t>rotótipo não funcional</w:t>
      </w:r>
      <w:r>
        <w:rPr>
          <w:b w:val="0"/>
          <w:bCs/>
        </w:rPr>
        <w:t xml:space="preserve"> (introdução)</w:t>
      </w:r>
      <w:bookmarkEnd w:id="57"/>
    </w:p>
    <w:p w14:paraId="5DC378FA" w14:textId="5624DB81" w:rsidR="00BA7AA4" w:rsidRDefault="00F140FA" w:rsidP="002B70B6">
      <w:r>
        <w:lastRenderedPageBreak/>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3D8F6554" w14:textId="55BB597C" w:rsidR="002719E5" w:rsidRDefault="009B2F07" w:rsidP="002719E5">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2A7A33F1" w14:textId="77777777" w:rsidR="00A127F9" w:rsidRDefault="00A127F9" w:rsidP="002B70B6"/>
    <w:p w14:paraId="5DD84321" w14:textId="77777777" w:rsidR="00A127F9" w:rsidRDefault="00A127F9" w:rsidP="002B70B6"/>
    <w:p w14:paraId="6D3C2BD4" w14:textId="77777777" w:rsidR="00A127F9" w:rsidRDefault="00A127F9" w:rsidP="002B70B6"/>
    <w:p w14:paraId="60F8D387" w14:textId="77777777" w:rsidR="00A127F9" w:rsidRDefault="00A127F9" w:rsidP="002B70B6"/>
    <w:p w14:paraId="26045F9C" w14:textId="77777777" w:rsidR="00A127F9" w:rsidRDefault="00A127F9" w:rsidP="002B70B6"/>
    <w:p w14:paraId="4749F7E1" w14:textId="77777777" w:rsidR="00A127F9" w:rsidRDefault="00A127F9" w:rsidP="002B70B6"/>
    <w:p w14:paraId="55233FF3" w14:textId="0BA30824" w:rsidR="00297E1C" w:rsidRDefault="00297E1C" w:rsidP="002B70B6">
      <w:r>
        <w:lastRenderedPageBreak/>
        <w:t xml:space="preserve">Na Figura </w:t>
      </w:r>
      <w:r w:rsidR="0014225F">
        <w:t>6</w:t>
      </w:r>
      <w:r>
        <w:t xml:space="preserve">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259F1CA4">
            <wp:extent cx="5203048" cy="2616031"/>
            <wp:effectExtent l="0" t="0" r="4445" b="635"/>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20"/>
                    <a:stretch>
                      <a:fillRect/>
                    </a:stretch>
                  </pic:blipFill>
                  <pic:spPr>
                    <a:xfrm>
                      <a:off x="0" y="0"/>
                      <a:ext cx="5290130" cy="2659815"/>
                    </a:xfrm>
                    <a:prstGeom prst="rect">
                      <a:avLst/>
                    </a:prstGeom>
                  </pic:spPr>
                </pic:pic>
              </a:graphicData>
            </a:graphic>
          </wp:inline>
        </w:drawing>
      </w:r>
    </w:p>
    <w:p w14:paraId="4F7F48AB" w14:textId="27E85011" w:rsidR="00464373" w:rsidRDefault="00B17B27" w:rsidP="002B70B6">
      <w:pPr>
        <w:pStyle w:val="Caption"/>
        <w:spacing w:line="360" w:lineRule="auto"/>
      </w:pPr>
      <w:bookmarkStart w:id="58" w:name="_Toc172219942"/>
      <w:r>
        <w:t xml:space="preserve">Figura </w:t>
      </w:r>
      <w:r>
        <w:fldChar w:fldCharType="begin"/>
      </w:r>
      <w:r>
        <w:instrText xml:space="preserve"> SEQ Figura \* ARABIC </w:instrText>
      </w:r>
      <w:r>
        <w:fldChar w:fldCharType="separate"/>
      </w:r>
      <w:r w:rsidR="001B6AAA">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8"/>
    </w:p>
    <w:p w14:paraId="75BC3618" w14:textId="3930A895"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w:t>
      </w:r>
      <w:r w:rsidR="00930B6D" w:rsidRPr="00A40B69">
        <w:rPr>
          <w:rStyle w:val="FootnoteReference"/>
        </w:rPr>
        <w:footnoteReference w:id="4"/>
      </w:r>
      <w:r>
        <w:t xml:space="preserve"> e da pomada analgésica; no segundo, sobre a aplicação do garrote e no terceiro, sobre a aplicação do cateter. </w:t>
      </w:r>
      <w:r w:rsidR="00221876" w:rsidRPr="00221876">
        <w:t>As ações necessárias para completar os minijogos compreendem a variação da aplicação, nos elementos 3D representativos dos utensílios médicos, de um conjunto das seguintes mecânicas: clicar; arrastar; carregar repetidamente.</w:t>
      </w:r>
    </w:p>
    <w:p w14:paraId="1609CCC6" w14:textId="2215C366"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r w:rsidR="00A127F9">
        <w:t xml:space="preserve"> Importa notar que, em ambientes hospitalares, já são efetuadas analogias </w:t>
      </w:r>
      <w:r w:rsidR="005C3A6A">
        <w:t>como as supramencionadas. Um exemplo disto mesmo é a utilização da picada de uma abelha para suavizar a aplicação de um cateter.</w:t>
      </w:r>
    </w:p>
    <w:p w14:paraId="6F046AC6" w14:textId="314DA6D3" w:rsidR="007E3759" w:rsidRDefault="007E3759" w:rsidP="00254822">
      <w:pPr>
        <w:keepNext/>
      </w:pPr>
      <w:r>
        <w:lastRenderedPageBreak/>
        <w:t xml:space="preserve">Na Figura </w:t>
      </w:r>
      <w:r w:rsidR="006D501D">
        <w:t>7</w:t>
      </w:r>
      <w:r>
        <w:t xml:space="preserve"> é exemplificado um dos minijogos no protótipo não funcional.</w:t>
      </w:r>
    </w:p>
    <w:p w14:paraId="3580D225" w14:textId="00D7B9ED" w:rsidR="00B17B27" w:rsidRDefault="00D92764" w:rsidP="00254822">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21"/>
                    <a:stretch>
                      <a:fillRect/>
                    </a:stretch>
                  </pic:blipFill>
                  <pic:spPr>
                    <a:xfrm>
                      <a:off x="0" y="0"/>
                      <a:ext cx="5579745" cy="2271395"/>
                    </a:xfrm>
                    <a:prstGeom prst="rect">
                      <a:avLst/>
                    </a:prstGeom>
                  </pic:spPr>
                </pic:pic>
              </a:graphicData>
            </a:graphic>
          </wp:inline>
        </w:drawing>
      </w:r>
    </w:p>
    <w:p w14:paraId="0498D6AC" w14:textId="49DC1B14" w:rsidR="00B17B27" w:rsidRDefault="00B17B27" w:rsidP="002B70B6">
      <w:pPr>
        <w:pStyle w:val="Caption"/>
        <w:spacing w:line="360" w:lineRule="auto"/>
      </w:pPr>
      <w:bookmarkStart w:id="59" w:name="_Toc172219943"/>
      <w:r>
        <w:t xml:space="preserve">Figura </w:t>
      </w:r>
      <w:r>
        <w:fldChar w:fldCharType="begin"/>
      </w:r>
      <w:r>
        <w:instrText xml:space="preserve"> SEQ Figura \* ARABIC </w:instrText>
      </w:r>
      <w:r>
        <w:fldChar w:fldCharType="separate"/>
      </w:r>
      <w:r w:rsidR="001B6AAA">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59"/>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781A17DE" w:rsidR="007F1A10" w:rsidRDefault="007F1A10" w:rsidP="002B70B6">
      <w:r>
        <w:t xml:space="preserve">Na Figura </w:t>
      </w:r>
      <w:r w:rsidR="001C0D17">
        <w:t xml:space="preserve">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26EB0C64">
            <wp:extent cx="5723778" cy="2154804"/>
            <wp:effectExtent l="0" t="0" r="4445" b="4445"/>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22"/>
                    <a:stretch>
                      <a:fillRect/>
                    </a:stretch>
                  </pic:blipFill>
                  <pic:spPr>
                    <a:xfrm>
                      <a:off x="0" y="0"/>
                      <a:ext cx="5723778" cy="2154804"/>
                    </a:xfrm>
                    <a:prstGeom prst="rect">
                      <a:avLst/>
                    </a:prstGeom>
                  </pic:spPr>
                </pic:pic>
              </a:graphicData>
            </a:graphic>
          </wp:inline>
        </w:drawing>
      </w:r>
    </w:p>
    <w:p w14:paraId="291C1D8B" w14:textId="48E07558" w:rsidR="00BA7AA4" w:rsidRPr="00D92764" w:rsidRDefault="00B17B27" w:rsidP="002B70B6">
      <w:pPr>
        <w:pStyle w:val="Caption"/>
        <w:spacing w:line="360" w:lineRule="auto"/>
      </w:pPr>
      <w:bookmarkStart w:id="60" w:name="_Toc172219944"/>
      <w:r>
        <w:t xml:space="preserve">Figura </w:t>
      </w:r>
      <w:r>
        <w:fldChar w:fldCharType="begin"/>
      </w:r>
      <w:r>
        <w:instrText xml:space="preserve"> SEQ Figura \* ARABIC </w:instrText>
      </w:r>
      <w:r>
        <w:fldChar w:fldCharType="separate"/>
      </w:r>
      <w:r w:rsidR="001B6AAA">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0"/>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665D27A8" w:rsidR="007F1A10" w:rsidRDefault="007F1A10" w:rsidP="002B70B6">
      <w:r>
        <w:t xml:space="preserve">Na Figura </w:t>
      </w:r>
      <w:r w:rsidR="00345B89">
        <w:t>9</w:t>
      </w:r>
      <w:r>
        <w:t xml:space="preserve">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2F685B29">
            <wp:extent cx="2156400" cy="3160800"/>
            <wp:effectExtent l="0" t="0" r="3175" b="1905"/>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3"/>
                    <a:stretch>
                      <a:fillRect/>
                    </a:stretch>
                  </pic:blipFill>
                  <pic:spPr>
                    <a:xfrm>
                      <a:off x="0" y="0"/>
                      <a:ext cx="2156400" cy="3160800"/>
                    </a:xfrm>
                    <a:prstGeom prst="rect">
                      <a:avLst/>
                    </a:prstGeom>
                  </pic:spPr>
                </pic:pic>
              </a:graphicData>
            </a:graphic>
          </wp:inline>
        </w:drawing>
      </w:r>
    </w:p>
    <w:p w14:paraId="1D084512" w14:textId="4629E674" w:rsidR="00BA7AA4" w:rsidRPr="00B50E48" w:rsidRDefault="00B17B27" w:rsidP="002B70B6">
      <w:pPr>
        <w:pStyle w:val="Caption"/>
        <w:spacing w:line="360" w:lineRule="auto"/>
      </w:pPr>
      <w:bookmarkStart w:id="61" w:name="_Toc172219945"/>
      <w:r>
        <w:t xml:space="preserve">Figura </w:t>
      </w:r>
      <w:r>
        <w:fldChar w:fldCharType="begin"/>
      </w:r>
      <w:r>
        <w:instrText xml:space="preserve"> SEQ Figura \* ARABIC </w:instrText>
      </w:r>
      <w:r>
        <w:fldChar w:fldCharType="separate"/>
      </w:r>
      <w:r w:rsidR="001B6AAA">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1"/>
    </w:p>
    <w:p w14:paraId="49B86E13" w14:textId="50DB8D08" w:rsidR="00637A9D" w:rsidRDefault="00480E0A" w:rsidP="002B70B6">
      <w:pPr>
        <w:pStyle w:val="Heading2"/>
        <w:spacing w:line="360" w:lineRule="auto"/>
      </w:pPr>
      <w:r>
        <w:t xml:space="preserve"> </w:t>
      </w:r>
      <w:bookmarkStart w:id="62" w:name="_Toc172231088"/>
      <w:r w:rsidR="00637A9D">
        <w:t>Dispositivos Android</w:t>
      </w:r>
      <w:bookmarkEnd w:id="62"/>
    </w:p>
    <w:p w14:paraId="0A93B9B7" w14:textId="025D71C9"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r w:rsidR="00BC74D6">
        <w:t xml:space="preserve"> Para além disto, a utilização de um tablet permite que o jogo seja mais facilmente distribuído entre hospitais, o que incrementa a atratividade de um dispositivo como este para o desenvolvimento do projeto.</w:t>
      </w:r>
    </w:p>
    <w:p w14:paraId="4C611585" w14:textId="7B5F750F" w:rsidR="00A920E1" w:rsidRDefault="00EA2A30" w:rsidP="002B70B6">
      <w:r>
        <w:t xml:space="preserve">Neste seguimento, </w:t>
      </w:r>
      <w:r w:rsidR="00D71B22">
        <w:t xml:space="preserve">foi </w:t>
      </w:r>
      <w:r>
        <w:t>utilizado, então, um tablet para fins de desenvolvimento e de execução de testes</w:t>
      </w:r>
      <w:r w:rsidR="00D71B22">
        <w:t>. Todas as funcionalidades relativas ao jogo foram implementadas e testadas com base neste dispositivo. A escolha d</w:t>
      </w:r>
      <w:r>
        <w:t xml:space="preserve">este dispositivo móvel </w:t>
      </w:r>
      <w:r w:rsidR="00D71B22">
        <w:t xml:space="preserve">foi fundamentada por </w:t>
      </w:r>
      <w:r w:rsidR="00D71B22">
        <w:lastRenderedPageBreak/>
        <w:t xml:space="preserve">duas razões: as suas dimensões e a compatibilidade com a plataforma </w:t>
      </w:r>
      <w:proofErr w:type="spellStart"/>
      <w:r w:rsidR="00D71B22">
        <w:t>ARCore</w:t>
      </w:r>
      <w:proofErr w:type="spellEnd"/>
      <w:r w:rsidR="00D71B22">
        <w:t>, essencial para o desenvolvimento de um jogo com Realidade Aumentada</w:t>
      </w:r>
      <w:r w:rsidR="00791BF6">
        <w:t xml:space="preserve">. </w:t>
      </w:r>
    </w:p>
    <w:p w14:paraId="2BEA2694" w14:textId="5078E66E" w:rsidR="00791BF6" w:rsidRPr="00B16154" w:rsidRDefault="00A920E1" w:rsidP="002B70B6">
      <w:r>
        <w:t xml:space="preserve">As dimensões </w:t>
      </w:r>
      <w:r w:rsidR="007D0570">
        <w:t xml:space="preserve">do </w:t>
      </w:r>
      <w:r w:rsidR="007D0570" w:rsidRPr="00604B14">
        <w:t>tablet</w:t>
      </w:r>
      <w:r w:rsidR="007D0570">
        <w:t xml:space="preserve"> em questão</w:t>
      </w:r>
      <w:r>
        <w:t xml:space="preserve"> são ideais para o público-alvo, visto que o jogo será jogado por crianças que precisam manusear o </w:t>
      </w:r>
      <w:r w:rsidRPr="00604B14">
        <w:t>tablet</w:t>
      </w:r>
      <w:r>
        <w:t xml:space="preserve"> enquanto interagem com cartas físicas.</w:t>
      </w:r>
      <w:r w:rsidR="00791BF6">
        <w:t xml:space="preserve"> </w:t>
      </w:r>
      <w:r>
        <w:t xml:space="preserve">O tamanho do </w:t>
      </w:r>
      <w:r w:rsidRPr="00604B14">
        <w:t>tablet</w:t>
      </w:r>
      <w:r>
        <w:t xml:space="preserve">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r w:rsidR="00805A6A">
        <w:t xml:space="preserve"> Para além destas vantagens, a aplicação é, também, escalável para outras resoluções, sendo necessário executar novos testes de modo a garantir o correto funcionamento desta.</w:t>
      </w:r>
    </w:p>
    <w:p w14:paraId="032D3A91" w14:textId="659F9169" w:rsidR="00637A9D" w:rsidRDefault="00BF3B56" w:rsidP="002B70B6">
      <w:pPr>
        <w:pStyle w:val="Heading2"/>
        <w:spacing w:line="360" w:lineRule="auto"/>
      </w:pPr>
      <w:r>
        <w:t xml:space="preserve"> </w:t>
      </w:r>
      <w:bookmarkStart w:id="63" w:name="_Toc172231089"/>
      <w:r w:rsidR="00637A9D">
        <w:t>Jogo</w:t>
      </w:r>
      <w:r w:rsidR="00F2560E">
        <w:t xml:space="preserve"> de memória</w:t>
      </w:r>
      <w:r w:rsidR="00637A9D">
        <w:t xml:space="preserve"> com a Framework </w:t>
      </w:r>
      <w:proofErr w:type="spellStart"/>
      <w:r w:rsidR="00637A9D">
        <w:t>Vuforia</w:t>
      </w:r>
      <w:bookmarkEnd w:id="63"/>
      <w:proofErr w:type="spellEnd"/>
    </w:p>
    <w:p w14:paraId="792C76DB" w14:textId="03071046"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F0553B">
        <w:instrText xml:space="preserve"> ADDIN ZOTERO_ITEM CSL_CITATION {"citationID":"q4EMpyPL","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672006">
        <w:fldChar w:fldCharType="separate"/>
      </w:r>
      <w:r w:rsidR="00290909">
        <w:rPr>
          <w:noProof/>
        </w:rPr>
        <w:t>[8]</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7AD3463D"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F0553B">
        <w:instrText xml:space="preserve"> ADDIN ZOTERO_ITEM CSL_CITATION {"citationID":"5TcQn7iE","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como parte d</w:t>
      </w:r>
      <w:r w:rsidR="00054FB5">
        <w:t>o</w:t>
      </w:r>
      <w:r w:rsidR="00601A51">
        <w:t xml:space="preserve">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4" w:name="_Toc172231090"/>
      <w:r>
        <w:lastRenderedPageBreak/>
        <w:t>Desenvolvimento</w:t>
      </w:r>
      <w:bookmarkEnd w:id="64"/>
    </w:p>
    <w:p w14:paraId="29F089E4" w14:textId="13D4BF31" w:rsidR="00CD55FE" w:rsidRDefault="00CD55FE" w:rsidP="00CD55FE">
      <w:r>
        <w:t>Após a conclusão do levantamento dos requisitos e da definição dos objetivos, iniciou-se a fase de desenvolvimento do jogo. Em conformidade com o protótipo não funcional, previamente elaborado, foi estabelecido que o jogo seria constituído por cinco etapas principais.</w:t>
      </w:r>
      <w:r w:rsidR="001271C5">
        <w:t xml:space="preserve"> De forma a conectar esta etapas e a cativar o interesse do jogador, foi construída uma narrativa que procura atribuir fluidez às transições entre as diferentes fases do jogo e criar um fluxo de jogo estimulante e envolvente.</w:t>
      </w:r>
    </w:p>
    <w:p w14:paraId="4C683177" w14:textId="1515B1ED" w:rsidR="00CD55FE" w:rsidRPr="007057D8" w:rsidRDefault="00CD55FE" w:rsidP="00CD55FE">
      <w:r>
        <w:t xml:space="preserve">O desenvolvimento do jogo foi realizado utilizando o </w:t>
      </w:r>
      <w:r w:rsidRPr="00CD55FE">
        <w:rPr>
          <w:i/>
          <w:iCs/>
        </w:rPr>
        <w:t>software</w:t>
      </w:r>
      <w:r>
        <w:rPr>
          <w:i/>
          <w:iCs/>
        </w:rPr>
        <w:t xml:space="preserve"> </w:t>
      </w:r>
      <w:proofErr w:type="spellStart"/>
      <w:r>
        <w:t>Unity</w:t>
      </w:r>
      <w:proofErr w:type="spellEnd"/>
      <w:r>
        <w:t>, que foi empregue para gerenciar toda a lógica do jogo e os recursos necessários. Mais se acrescenta,</w:t>
      </w:r>
      <w:r w:rsidR="007057D8">
        <w:t xml:space="preserve"> foi utilizado</w:t>
      </w:r>
      <w:r>
        <w:t xml:space="preserve"> o </w:t>
      </w:r>
      <w:r w:rsidR="007057D8">
        <w:rPr>
          <w:i/>
          <w:iCs/>
        </w:rPr>
        <w:t xml:space="preserve">software </w:t>
      </w:r>
      <w:r w:rsidR="007057D8">
        <w:t xml:space="preserve">Blender para a criação dos modelos 3D que, posteriormente, foram integrados no </w:t>
      </w:r>
      <w:proofErr w:type="spellStart"/>
      <w:r w:rsidR="007057D8">
        <w:t>Unity</w:t>
      </w:r>
      <w:proofErr w:type="spellEnd"/>
      <w:r w:rsidR="007057D8">
        <w:t>.</w:t>
      </w:r>
    </w:p>
    <w:p w14:paraId="7AA1AB97" w14:textId="7247C9A6" w:rsidR="00285101" w:rsidRPr="002C7987" w:rsidRDefault="00805A6A" w:rsidP="002B70B6">
      <w:pPr>
        <w:pStyle w:val="Heading2"/>
        <w:spacing w:line="360" w:lineRule="auto"/>
      </w:pPr>
      <w:r>
        <w:t xml:space="preserve"> </w:t>
      </w:r>
      <w:bookmarkStart w:id="65" w:name="_Toc172231091"/>
      <w:r w:rsidR="00900850">
        <w:t>S</w:t>
      </w:r>
      <w:r w:rsidR="00582EEF" w:rsidRPr="00582EEF">
        <w:rPr>
          <w:i/>
          <w:iCs/>
        </w:rPr>
        <w:t>oftware</w:t>
      </w:r>
      <w:r w:rsidR="00582EEF">
        <w:t xml:space="preserve"> </w:t>
      </w:r>
      <w:proofErr w:type="spellStart"/>
      <w:r w:rsidR="00175BE8" w:rsidRPr="002C7987">
        <w:t>Unity</w:t>
      </w:r>
      <w:bookmarkEnd w:id="65"/>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6" w:name="_Toc172231092"/>
      <w:r>
        <w:t>Recursos</w:t>
      </w:r>
      <w:bookmarkEnd w:id="66"/>
    </w:p>
    <w:p w14:paraId="2DC3147B" w14:textId="20A58163"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F0553B">
        <w:instrText xml:space="preserve"> ADDIN ZOTERO_ITEM CSL_CITATION {"citationID":"nABrdbs3","properties":{"formattedCitation":"[35]","plainCitation":"[35]","noteIndex":0},"citationItems":[{"id":68,"uris":["http://zotero.org/users/local/kY0Zrcz1/items/UY94XU9D"],"itemData":{"id":68,"type":"webpage","title":"Learn game development with Unity | Courses &amp; tutorials in game design, VR, AR, &amp; Real-time 3D | Unity Learn","URL":"https://learn.unity.com/","accessed":{"date-parts":[["2024",3,12]]}}}],"schema":"https://github.com/citation-style-language/schema/raw/master/csl-citation.json"} </w:instrText>
      </w:r>
      <w:r w:rsidR="009F543B">
        <w:fldChar w:fldCharType="separate"/>
      </w:r>
      <w:r w:rsidR="0023320A">
        <w:rPr>
          <w:noProof/>
        </w:rPr>
        <w:t>[35]</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F0553B">
        <w:instrText xml:space="preserve"> ADDIN ZOTERO_ITEM CSL_CITATION {"citationID":"LqgFCRXv","properties":{"formattedCitation":"[36]","plainCitation":"[36]","noteIndex":0},"citationItems":[{"id":70,"uris":["http://zotero.org/users/local/kY0Zrcz1/items/RG226VBK"],"itemData":{"id":70,"type":"webpage","title":"Unity Asset Store - The Best Assets for Game Making","URL":"https://assetstore.unity.com/","accessed":{"date-parts":[["2024",3,26]]}}}],"schema":"https://github.com/citation-style-language/schema/raw/master/csl-citation.json"} </w:instrText>
      </w:r>
      <w:r w:rsidR="009F543B">
        <w:fldChar w:fldCharType="separate"/>
      </w:r>
      <w:r w:rsidR="0023320A">
        <w:rPr>
          <w:noProof/>
        </w:rPr>
        <w:t>[36]</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7" w:name="_Toc172231093"/>
      <w:r>
        <w:lastRenderedPageBreak/>
        <w:t>Editor</w:t>
      </w:r>
      <w:bookmarkEnd w:id="67"/>
    </w:p>
    <w:p w14:paraId="64C92B19" w14:textId="7E05C309" w:rsidR="00B313DB" w:rsidRDefault="00B313DB" w:rsidP="002B70B6">
      <w:r>
        <w:t xml:space="preserve">O editor </w:t>
      </w:r>
      <w:proofErr w:type="spellStart"/>
      <w:r w:rsidRPr="00C573AE">
        <w:t>Unity</w:t>
      </w:r>
      <w:proofErr w:type="spellEnd"/>
      <w:r>
        <w:t xml:space="preserve"> </w:t>
      </w:r>
      <w:r w:rsidR="00C573AE">
        <w:t xml:space="preserve">foi </w:t>
      </w:r>
      <w:r w:rsidR="00802B19">
        <w:t xml:space="preserve">o </w:t>
      </w:r>
      <w:r w:rsidR="00802B19" w:rsidRPr="00802B19">
        <w:rPr>
          <w:i/>
          <w:iCs/>
        </w:rPr>
        <w:t>software</w:t>
      </w:r>
      <w:r w:rsidR="00802B19">
        <w:t xml:space="preserve"> </w:t>
      </w:r>
      <w:r w:rsidR="00C573AE">
        <w:t>escolhid</w:t>
      </w:r>
      <w:r w:rsidR="00802B19">
        <w:t>o</w:t>
      </w:r>
      <w:r w:rsidR="00C573AE">
        <w:t xml:space="preserve"> para o desenvolvimento do jogo</w:t>
      </w:r>
      <w:r>
        <w:t>. Este têm várias funcionalidades sendo as mais relevantes: a hierarquia de objetos na cena</w:t>
      </w:r>
      <w:r w:rsidR="001F5B02">
        <w:t>, referenciado na Figura 1</w:t>
      </w:r>
      <w:r w:rsidR="002B0A03">
        <w:t>0</w:t>
      </w:r>
      <w:r w:rsidR="001F5B02">
        <w:t xml:space="preserve"> pelo número 1</w:t>
      </w:r>
      <w:r>
        <w:t>, a janela de interação com a cen</w:t>
      </w:r>
      <w:r w:rsidR="001F5B02">
        <w:t xml:space="preserve">a, </w:t>
      </w:r>
      <w:r w:rsidR="00B72037">
        <w:t>apresentado</w:t>
      </w:r>
      <w:r w:rsidR="001F5B02">
        <w:t xml:space="preserve"> na Figura 1</w:t>
      </w:r>
      <w:r w:rsidR="00577E44">
        <w:t>0</w:t>
      </w:r>
      <w:r w:rsidR="001F5B02">
        <w:t xml:space="preserve"> pelo número 2</w:t>
      </w:r>
      <w:r>
        <w:t xml:space="preserve">, o </w:t>
      </w:r>
      <w:proofErr w:type="spellStart"/>
      <w:r w:rsidR="00442A77">
        <w:rPr>
          <w:i/>
          <w:iCs/>
        </w:rPr>
        <w:t>I</w:t>
      </w:r>
      <w:r w:rsidRPr="00F40E0D">
        <w:rPr>
          <w:i/>
          <w:iCs/>
        </w:rPr>
        <w:t>nspector</w:t>
      </w:r>
      <w:proofErr w:type="spellEnd"/>
      <w:r>
        <w:t xml:space="preserve"> onde se pode editar diversos parâmetros sobre cada objeto</w:t>
      </w:r>
      <w:r w:rsidR="001F5B02">
        <w:t xml:space="preserve">, </w:t>
      </w:r>
      <w:r w:rsidR="00B72037">
        <w:t>afigurado</w:t>
      </w:r>
      <w:r w:rsidR="001F5B02">
        <w:t xml:space="preserve"> na Figura 1</w:t>
      </w:r>
      <w:r w:rsidR="000D7391">
        <w:t>0</w:t>
      </w:r>
      <w:r w:rsidR="001F5B02">
        <w:t xml:space="preserve"> pelo número 3,</w:t>
      </w:r>
      <w:r>
        <w:t xml:space="preserve"> e o sistema de acesso a ficheiros </w:t>
      </w:r>
      <w:r w:rsidR="00B72037">
        <w:t xml:space="preserve">demonstrado </w:t>
      </w:r>
      <w:r w:rsidR="001F5B02">
        <w:t xml:space="preserve">na Figura </w:t>
      </w:r>
      <w:r w:rsidR="00577E44">
        <w:t>10</w:t>
      </w:r>
      <w:r w:rsidR="001F5B02">
        <w:t xml:space="preserve"> pelo número 4</w:t>
      </w:r>
      <w:r>
        <w:t>.</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5FDE8C3F" w:rsidR="00B313DB" w:rsidRDefault="004E4532" w:rsidP="002B70B6">
      <w:pPr>
        <w:pStyle w:val="Caption"/>
        <w:spacing w:line="360" w:lineRule="auto"/>
      </w:pPr>
      <w:bookmarkStart w:id="68" w:name="_Toc172219946"/>
      <w:r>
        <w:t xml:space="preserve">Figura </w:t>
      </w:r>
      <w:r>
        <w:fldChar w:fldCharType="begin"/>
      </w:r>
      <w:r>
        <w:instrText xml:space="preserve"> SEQ Figura \* ARABIC </w:instrText>
      </w:r>
      <w:r>
        <w:fldChar w:fldCharType="separate"/>
      </w:r>
      <w:r w:rsidR="001B6AAA">
        <w:rPr>
          <w:noProof/>
        </w:rPr>
        <w:t>10</w:t>
      </w:r>
      <w:r>
        <w:fldChar w:fldCharType="end"/>
      </w:r>
      <w:r>
        <w:t xml:space="preserve"> </w:t>
      </w:r>
      <w:r w:rsidR="00717510">
        <w:rPr>
          <w:b w:val="0"/>
          <w:bCs/>
        </w:rPr>
        <w:t>-</w:t>
      </w:r>
      <w:r w:rsidRPr="008C6D43">
        <w:rPr>
          <w:b w:val="0"/>
          <w:bCs/>
        </w:rPr>
        <w:t xml:space="preserve"> </w:t>
      </w:r>
      <w:r w:rsidR="00F91BEE">
        <w:rPr>
          <w:b w:val="0"/>
          <w:bCs/>
        </w:rPr>
        <w:t>Demonstração do e</w:t>
      </w:r>
      <w:r w:rsidRPr="008C6D43">
        <w:rPr>
          <w:b w:val="0"/>
          <w:bCs/>
        </w:rPr>
        <w:t xml:space="preserve">ditor </w:t>
      </w:r>
      <w:proofErr w:type="spellStart"/>
      <w:r w:rsidRPr="008C6D43">
        <w:rPr>
          <w:b w:val="0"/>
          <w:bCs/>
        </w:rPr>
        <w:t>Unity</w:t>
      </w:r>
      <w:proofErr w:type="spellEnd"/>
      <w:r w:rsidR="00F91BEE">
        <w:rPr>
          <w:b w:val="0"/>
          <w:bCs/>
        </w:rPr>
        <w:t xml:space="preserve"> com destaque para as 4 secções de trabalho principais</w:t>
      </w:r>
      <w:bookmarkEnd w:id="68"/>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69" w:name="_Toc172231094"/>
      <w:r w:rsidRPr="008D362E">
        <w:rPr>
          <w:i/>
          <w:iCs/>
        </w:rPr>
        <w:t>Packages</w:t>
      </w:r>
      <w:bookmarkEnd w:id="69"/>
    </w:p>
    <w:p w14:paraId="26067151" w14:textId="2B103F62" w:rsidR="0041011C" w:rsidRDefault="00671EFF" w:rsidP="0045501D">
      <w:r>
        <w:t xml:space="preserve">Umas das funcionalidades </w:t>
      </w:r>
      <w:r w:rsidR="00760311">
        <w:t xml:space="preserve">mais </w:t>
      </w:r>
      <w:r w:rsidR="0016412A">
        <w:t>importantes</w:t>
      </w:r>
      <w:r>
        <w:t xml:space="preserve"> d</w:t>
      </w:r>
      <w:r w:rsidR="00FE2012">
        <w:t xml:space="preserve">o progra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w:t>
      </w:r>
      <w:r>
        <w:lastRenderedPageBreak/>
        <w:t xml:space="preserve">oficial de gestão de </w:t>
      </w:r>
      <w:r w:rsidRPr="002073EC">
        <w:rPr>
          <w:i/>
          <w:iCs/>
        </w:rPr>
        <w:t>packages</w:t>
      </w:r>
      <w:r>
        <w:t xml:space="preserve"> do </w:t>
      </w:r>
      <w:proofErr w:type="spellStart"/>
      <w:r w:rsidRPr="00760311">
        <w:t>Unity</w:t>
      </w:r>
      <w:proofErr w:type="spellEnd"/>
      <w:r w:rsidR="007F5E81">
        <w:t>, representado na Figura 11</w:t>
      </w:r>
      <w:r w:rsidR="009F543B">
        <w:t xml:space="preserve"> </w:t>
      </w:r>
      <w:r w:rsidR="009F543B">
        <w:fldChar w:fldCharType="begin"/>
      </w:r>
      <w:r w:rsidR="00F0553B">
        <w:instrText xml:space="preserve"> ADDIN ZOTERO_ITEM CSL_CITATION {"citationID":"GwGMpgUL","properties":{"formattedCitation":"[37]","plainCitation":"[37]","noteIndex":0},"citationItems":[{"id":72,"uris":["http://zotero.org/users/local/kY0Zrcz1/items/WW56TF8T"],"itemData":{"id":72,"type":"webpage","language":"en","title":"Unity - Manual: Unity's Package Manager","title-short":"Unity - Manual","URL":"https://docs.unity3d.com/Manual/Packages.html","author":[{"family":"Technologies","given":"Unity"}],"accessed":{"date-parts":[["2024",4,9]]}}}],"schema":"https://github.com/citation-style-language/schema/raw/master/csl-citation.json"} </w:instrText>
      </w:r>
      <w:r w:rsidR="009F543B">
        <w:fldChar w:fldCharType="separate"/>
      </w:r>
      <w:r w:rsidR="0023320A">
        <w:rPr>
          <w:noProof/>
        </w:rPr>
        <w:t>[37]</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r w:rsidR="00E733AD">
        <w:t xml:space="preserve"> </w:t>
      </w:r>
    </w:p>
    <w:p w14:paraId="60D79FBD" w14:textId="77777777" w:rsidR="004E4532" w:rsidRDefault="00D229B0" w:rsidP="00EA264E">
      <w:pPr>
        <w:keepNext/>
        <w:jc w:val="center"/>
      </w:pPr>
      <w:r>
        <w:rPr>
          <w:noProof/>
        </w:rPr>
        <w:drawing>
          <wp:inline distT="0" distB="0" distL="0" distR="0" wp14:anchorId="00E8CF1B" wp14:editId="6090C183">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6EADC362" w:rsidR="00D229B0" w:rsidRDefault="004E4532" w:rsidP="002B70B6">
      <w:pPr>
        <w:pStyle w:val="Caption"/>
        <w:spacing w:line="360" w:lineRule="auto"/>
        <w:rPr>
          <w:b w:val="0"/>
          <w:bCs/>
          <w:lang w:val="en-US"/>
        </w:rPr>
      </w:pPr>
      <w:bookmarkStart w:id="70" w:name="_Toc172219947"/>
      <w:proofErr w:type="spellStart"/>
      <w:r w:rsidRPr="003F787E">
        <w:rPr>
          <w:lang w:val="en-US"/>
        </w:rPr>
        <w:t>Figura</w:t>
      </w:r>
      <w:proofErr w:type="spellEnd"/>
      <w:r w:rsidRPr="003F787E">
        <w:rPr>
          <w:lang w:val="en-US"/>
        </w:rPr>
        <w:t xml:space="preserve"> </w:t>
      </w:r>
      <w:r>
        <w:fldChar w:fldCharType="begin"/>
      </w:r>
      <w:r w:rsidRPr="003F787E">
        <w:rPr>
          <w:lang w:val="en-US"/>
        </w:rPr>
        <w:instrText xml:space="preserve"> SEQ Figura \* ARABIC </w:instrText>
      </w:r>
      <w:r>
        <w:fldChar w:fldCharType="separate"/>
      </w:r>
      <w:r w:rsidR="001B6AAA">
        <w:rPr>
          <w:noProof/>
          <w:lang w:val="en-US"/>
        </w:rPr>
        <w:t>11</w:t>
      </w:r>
      <w:r>
        <w:fldChar w:fldCharType="end"/>
      </w:r>
      <w:r w:rsidRPr="003F787E">
        <w:rPr>
          <w:lang w:val="en-US"/>
        </w:rPr>
        <w:t xml:space="preserve"> </w:t>
      </w:r>
      <w:r w:rsidRPr="003F787E">
        <w:rPr>
          <w:b w:val="0"/>
          <w:bCs/>
          <w:lang w:val="en-US"/>
        </w:rPr>
        <w:t xml:space="preserve">- </w:t>
      </w:r>
      <w:r w:rsidRPr="003F787E">
        <w:rPr>
          <w:b w:val="0"/>
          <w:bCs/>
          <w:i/>
          <w:iCs w:val="0"/>
          <w:lang w:val="en-US"/>
        </w:rPr>
        <w:t>Package Manager Window</w:t>
      </w:r>
      <w:r w:rsidR="003F787E" w:rsidRPr="003F787E">
        <w:rPr>
          <w:b w:val="0"/>
          <w:bCs/>
          <w:i/>
          <w:iCs w:val="0"/>
          <w:lang w:val="en-US"/>
        </w:rPr>
        <w:t xml:space="preserve"> </w:t>
      </w:r>
      <w:r w:rsidR="003F787E" w:rsidRPr="003F787E">
        <w:rPr>
          <w:b w:val="0"/>
          <w:bCs/>
          <w:lang w:val="en-US"/>
        </w:rPr>
        <w:t>do editor Unity</w:t>
      </w:r>
      <w:bookmarkEnd w:id="70"/>
    </w:p>
    <w:p w14:paraId="583AADEC" w14:textId="4C1D8389" w:rsidR="0080298E" w:rsidRPr="0080298E" w:rsidRDefault="0080298E" w:rsidP="00376EAC">
      <w:r w:rsidRPr="0080298E">
        <w:t xml:space="preserve">Importa mencionar que, </w:t>
      </w:r>
      <w:r>
        <w:t>no caso concreto do jogo desenvolvido</w:t>
      </w:r>
      <w:r w:rsidR="003D3142">
        <w:t xml:space="preserve">, a utilização de </w:t>
      </w:r>
      <w:r w:rsidR="003D3142">
        <w:rPr>
          <w:i/>
          <w:iCs/>
        </w:rPr>
        <w:t>packages</w:t>
      </w:r>
      <w:r w:rsidR="003D3142">
        <w:t xml:space="preserve"> revelou-se particularmente vantajosa n</w:t>
      </w:r>
      <w:r w:rsidR="00376EAC">
        <w:t>a fase inicial de implementação do jogo de memória</w:t>
      </w:r>
      <w:r w:rsidR="003D3142">
        <w:t xml:space="preserve">. Durante este período, </w:t>
      </w:r>
      <w:r w:rsidR="00376EAC">
        <w:t>foram importados modelos 3D temporários</w:t>
      </w:r>
      <w:r w:rsidR="003D3142">
        <w:t xml:space="preserve"> que possibilitaram a correta implementação desta componente</w:t>
      </w:r>
      <w:r w:rsidR="00376EAC">
        <w:t xml:space="preserve">. </w:t>
      </w:r>
      <w:r w:rsidR="00072E3E">
        <w:t>Posteriormente, e</w:t>
      </w:r>
      <w:r w:rsidR="00376EAC">
        <w:t>s</w:t>
      </w:r>
      <w:r w:rsidR="00072E3E">
        <w:t>s</w:t>
      </w:r>
      <w:r w:rsidR="00376EAC">
        <w:t>es modelos foram</w:t>
      </w:r>
      <w:r w:rsidR="00072E3E">
        <w:t xml:space="preserve"> </w:t>
      </w:r>
      <w:r w:rsidR="00376EAC">
        <w:t xml:space="preserve">substituídos </w:t>
      </w:r>
      <w:r w:rsidR="00421CC3">
        <w:t xml:space="preserve">por novos </w:t>
      </w:r>
      <w:r w:rsidR="00376EAC">
        <w:t>modelos 3D</w:t>
      </w:r>
      <w:r w:rsidR="00072E3E">
        <w:t>,</w:t>
      </w:r>
      <w:r w:rsidR="00421CC3">
        <w:t xml:space="preserve"> estes definitivos e</w:t>
      </w:r>
      <w:r w:rsidR="00072E3E">
        <w:t xml:space="preserve"> </w:t>
      </w:r>
      <w:r w:rsidR="00376EAC">
        <w:t>mais adequados ao âmbito do projeto</w:t>
      </w:r>
      <w:r w:rsidR="00072E3E">
        <w:t>, de modo a permitir a utilização da metáfora entre animais e utensílios médicos</w:t>
      </w:r>
      <w:r w:rsidR="00376EAC">
        <w:t>.</w:t>
      </w:r>
      <w:r w:rsidR="003D3142">
        <w:t xml:space="preserve"> Para além disso, a importação de </w:t>
      </w:r>
      <w:r w:rsidR="003D3142" w:rsidRPr="003D3142">
        <w:rPr>
          <w:i/>
          <w:iCs/>
        </w:rPr>
        <w:t>packages</w:t>
      </w:r>
      <w:r w:rsidR="003D3142">
        <w:t xml:space="preserve"> </w:t>
      </w:r>
      <w:r w:rsidR="00072E3E">
        <w:t>mostrou</w:t>
      </w:r>
      <w:r w:rsidR="003D3142">
        <w:t xml:space="preserve">-se </w:t>
      </w:r>
      <w:r w:rsidR="00072E3E">
        <w:t xml:space="preserve">benéfica </w:t>
      </w:r>
      <w:r w:rsidR="003D3142">
        <w:t>durante o processo de exploração da introdução de animações para os modelos 3D criados</w:t>
      </w:r>
      <w:r w:rsidR="00072E3E">
        <w:t>. Este aspeto será</w:t>
      </w:r>
      <w:r w:rsidR="003D3142">
        <w:t xml:space="preserve"> </w:t>
      </w:r>
      <w:r w:rsidR="00072E3E">
        <w:t>abordado em maior detalhe no</w:t>
      </w:r>
      <w:r w:rsidR="003D3142">
        <w:t xml:space="preserve"> ponto 4.1.10.</w:t>
      </w:r>
    </w:p>
    <w:p w14:paraId="01CAD809" w14:textId="448F5945" w:rsidR="00E15B15" w:rsidRPr="008D362E" w:rsidRDefault="00E15B15" w:rsidP="002B70B6">
      <w:pPr>
        <w:pStyle w:val="Heading3"/>
        <w:spacing w:line="360" w:lineRule="auto"/>
        <w:rPr>
          <w:i/>
          <w:iCs/>
        </w:rPr>
      </w:pPr>
      <w:bookmarkStart w:id="71" w:name="_Toc172231095"/>
      <w:proofErr w:type="spellStart"/>
      <w:r w:rsidRPr="008D362E">
        <w:rPr>
          <w:i/>
          <w:iCs/>
        </w:rPr>
        <w:lastRenderedPageBreak/>
        <w:t>Scenes</w:t>
      </w:r>
      <w:bookmarkEnd w:id="71"/>
      <w:proofErr w:type="spellEnd"/>
    </w:p>
    <w:p w14:paraId="17F80AA8" w14:textId="2046FBFF"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rsidR="00D7504E">
        <w:t xml:space="preserve"> e novas funcionalidades</w:t>
      </w:r>
      <w:r>
        <w:t>.</w:t>
      </w:r>
    </w:p>
    <w:p w14:paraId="73B8EA0E" w14:textId="4B5E6D71"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r w:rsidR="001E0148">
        <w:t xml:space="preserve"> Nesta sequência, as cinco etapas escolhidas são: </w:t>
      </w:r>
      <w:proofErr w:type="spellStart"/>
      <w:r w:rsidR="001E0148" w:rsidRPr="001E0148">
        <w:rPr>
          <w:i/>
          <w:iCs/>
        </w:rPr>
        <w:t>start</w:t>
      </w:r>
      <w:proofErr w:type="spellEnd"/>
      <w:r w:rsidR="001E0148">
        <w:t xml:space="preserve">; jogo de memória; minijogos; recompensar o jogador; </w:t>
      </w:r>
      <w:proofErr w:type="spellStart"/>
      <w:r w:rsidR="001E0148" w:rsidRPr="001E0148">
        <w:rPr>
          <w:i/>
          <w:iCs/>
          <w:u w:val="single"/>
        </w:rPr>
        <w:t>end</w:t>
      </w:r>
      <w:proofErr w:type="spellEnd"/>
      <w:r w:rsidR="001E0148">
        <w:t>.</w:t>
      </w:r>
    </w:p>
    <w:p w14:paraId="61FD9064" w14:textId="2CAACE78" w:rsidR="00FD1A45" w:rsidRDefault="00FD1A45" w:rsidP="002B70B6">
      <w:pPr>
        <w:pStyle w:val="Heading3"/>
        <w:spacing w:line="360" w:lineRule="auto"/>
      </w:pPr>
      <w:bookmarkStart w:id="72" w:name="_Toc172231096"/>
      <w:r>
        <w:t>Sistema de partículas</w:t>
      </w:r>
      <w:bookmarkEnd w:id="72"/>
    </w:p>
    <w:p w14:paraId="615FEBC8" w14:textId="65B3795D" w:rsidR="00117B76" w:rsidRDefault="00117B76" w:rsidP="002B70B6">
      <w:r>
        <w:t>O sistema de partículas, disponibilizado pel</w:t>
      </w:r>
      <w:r w:rsidR="00FE2012">
        <w:t xml:space="preserve">o </w:t>
      </w:r>
      <w:r w:rsidR="00FE2012" w:rsidRPr="00FE2012">
        <w:rPr>
          <w:i/>
          <w:iCs/>
        </w:rPr>
        <w:t>software</w:t>
      </w:r>
      <w:r w:rsidR="00FE2012">
        <w:t xml:space="preserve"> </w:t>
      </w:r>
      <w:proofErr w:type="spellStart"/>
      <w:r w:rsidRPr="00103ADF">
        <w:t>Unity</w:t>
      </w:r>
      <w:proofErr w:type="spellEnd"/>
      <w:r>
        <w:t>, é uma componente que simula entidades como líquidos, nuvens e chamas através da geração e animação de um número elevado de imagens 2D, denominados de partículas</w:t>
      </w:r>
      <w:r w:rsidR="00EA5FF3">
        <w:t xml:space="preserve"> </w:t>
      </w:r>
      <w:r w:rsidR="00EA5FF3">
        <w:fldChar w:fldCharType="begin"/>
      </w:r>
      <w:r w:rsidR="00F0553B">
        <w:instrText xml:space="preserve"> ADDIN ZOTERO_ITEM CSL_CITATION {"citationID":"lK6sgap5","properties":{"formattedCitation":"[38]","plainCitation":"[38]","noteIndex":0},"citationItems":[{"id":78,"uris":["http://zotero.org/users/local/kY0Zrcz1/items/ZFTBMNDN"],"itemData":{"id":78,"type":"webpage","language":"en","title":"Unity - Manual: Particle System","title-short":"Unity - Manual","URL":"https://docs.unity3d.com/Manual/class-ParticleSystem.html","author":[{"family":"Technologies","given":"Unity"}],"accessed":{"date-parts":[["2024",5,27]]}}}],"schema":"https://github.com/citation-style-language/schema/raw/master/csl-citation.json"} </w:instrText>
      </w:r>
      <w:r w:rsidR="00EA5FF3">
        <w:fldChar w:fldCharType="separate"/>
      </w:r>
      <w:r w:rsidR="00EA5FF3">
        <w:rPr>
          <w:noProof/>
        </w:rPr>
        <w:t>[38]</w:t>
      </w:r>
      <w:r w:rsidR="00EA5FF3">
        <w:fldChar w:fldCharType="end"/>
      </w:r>
      <w:r>
        <w:t xml:space="preserve">. Estas partículas possuem vários 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w:t>
      </w:r>
      <w:r w:rsidR="007633C9">
        <w:t>N</w:t>
      </w:r>
      <w:r w:rsidR="008F1DBC">
        <w:t xml:space="preserve">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3" w:name="_Toc172231097"/>
      <w:r>
        <w:lastRenderedPageBreak/>
        <w:t>Áudio</w:t>
      </w:r>
      <w:bookmarkEnd w:id="73"/>
    </w:p>
    <w:p w14:paraId="68FC7504" w14:textId="15152FAC"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F0553B">
        <w:instrText xml:space="preserve"> ADDIN ZOTERO_ITEM CSL_CITATION {"citationID":"FSl8qRk0","properties":{"formattedCitation":"[39]","plainCitation":"[39]","noteIndex":0},"citationItems":[{"id":80,"uris":["http://zotero.org/users/local/kY0Zrcz1/items/V6RB8BZ8"],"itemData":{"id":80,"type":"webpage","language":"en","title":"Unity - Manual: Audio Source","title-short":"Unity - Manual","URL":"https://docs.unity3d.com/Manual/class-AudioSource.html","author":[{"family":"Technologies","given":"Unity"}],"accessed":{"date-parts":[["2024",6,7]]}}}],"schema":"https://github.com/citation-style-language/schema/raw/master/csl-citation.json"} </w:instrText>
      </w:r>
      <w:r w:rsidR="009F543B">
        <w:fldChar w:fldCharType="separate"/>
      </w:r>
      <w:r w:rsidR="0023320A">
        <w:rPr>
          <w:noProof/>
        </w:rPr>
        <w:t>[39]</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4" w:name="_Toc172231098"/>
      <w:r w:rsidRPr="008D362E">
        <w:rPr>
          <w:i/>
          <w:iCs/>
        </w:rPr>
        <w:t>Scripts</w:t>
      </w:r>
      <w:bookmarkEnd w:id="74"/>
    </w:p>
    <w:p w14:paraId="67E58EFC" w14:textId="5AC33CEC"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0857A16E"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w:t>
      </w:r>
      <w:r>
        <w:lastRenderedPageBreak/>
        <w:t xml:space="preserve">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w:t>
      </w:r>
      <w:proofErr w:type="spellStart"/>
      <w:r w:rsidR="00837A0E" w:rsidRPr="00837A0E">
        <w:rPr>
          <w:i/>
          <w:iCs/>
        </w:rPr>
        <w:t>buddy</w:t>
      </w:r>
      <w:proofErr w:type="spellEnd"/>
      <w:r>
        <w:t xml:space="preserve">,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xml:space="preserve">, do </w:t>
      </w:r>
      <w:r w:rsidR="007E4076">
        <w:t>utilizador</w:t>
      </w:r>
      <w:r>
        <w:t xml:space="preserve"> rioter00</w:t>
      </w:r>
      <w:r w:rsidR="009F543B">
        <w:t xml:space="preserve"> </w:t>
      </w:r>
      <w:r w:rsidR="009F543B">
        <w:fldChar w:fldCharType="begin"/>
      </w:r>
      <w:r w:rsidR="00F0553B">
        <w:instrText xml:space="preserve"> ADDIN ZOTERO_ITEM CSL_CITATION {"citationID":"rRus3T8r","properties":{"formattedCitation":"[40]","plainCitation":"[40]","noteIndex":0},"citationItems":[{"id":91,"uris":["http://zotero.org/users/local/kY0Zrcz1/items/7JT4MWGQ"],"itemData":{"id":91,"type":"software","genre":"C#","note":"original-date: 2019-03-06T20:36:45Z","source":"GitHub","title":"rioter00/UnityExamples","URL":"https://github.com/rioter00/UnityExamples","author":[{"family":"Nick","given":""}],"accessed":{"date-parts":[["2024",6,7]]},"issued":{"date-parts":[["2024",6,27]]}}}],"schema":"https://github.com/citation-style-language/schema/raw/master/csl-citation.json"} </w:instrText>
      </w:r>
      <w:r w:rsidR="009F543B">
        <w:fldChar w:fldCharType="separate"/>
      </w:r>
      <w:r w:rsidR="0023320A">
        <w:rPr>
          <w:noProof/>
        </w:rPr>
        <w:t>[40]</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5" w:name="_Toc172231099"/>
      <w:r w:rsidRPr="008D362E">
        <w:rPr>
          <w:i/>
          <w:iCs/>
        </w:rPr>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5"/>
      <w:proofErr w:type="spellEnd"/>
    </w:p>
    <w:p w14:paraId="72C3DCAA" w14:textId="180AE2EA"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w:t>
      </w:r>
      <w:r w:rsidR="001A0DD1">
        <w:t xml:space="preserve">o programa </w:t>
      </w:r>
      <w:proofErr w:type="spellStart"/>
      <w:r w:rsidRPr="00631B7A">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6" w:name="_Toc172231100"/>
      <w:proofErr w:type="spellStart"/>
      <w:r w:rsidRPr="008D362E">
        <w:rPr>
          <w:i/>
          <w:iCs/>
        </w:rPr>
        <w:t>Prefabs</w:t>
      </w:r>
      <w:bookmarkEnd w:id="76"/>
      <w:proofErr w:type="spellEnd"/>
    </w:p>
    <w:p w14:paraId="3E6C035A" w14:textId="7A998116"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w:t>
      </w:r>
      <w:r>
        <w:lastRenderedPageBreak/>
        <w:t xml:space="preserve">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1566B9">
        <w:t xml:space="preserve"> e </w:t>
      </w:r>
      <w:proofErr w:type="spellStart"/>
      <w:r w:rsidR="001566B9">
        <w:t>acelarando</w:t>
      </w:r>
      <w:proofErr w:type="spellEnd"/>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7" w:name="_Toc172231101"/>
      <w:r>
        <w:t>Animações</w:t>
      </w:r>
      <w:bookmarkEnd w:id="77"/>
    </w:p>
    <w:p w14:paraId="43CEC1F3" w14:textId="5B6A1289"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F0553B">
        <w:instrText xml:space="preserve"> ADDIN ZOTERO_ITEM CSL_CITATION {"citationID":"raLhi427","properties":{"formattedCitation":"[41]","plainCitation":"[41]","noteIndex":0},"citationItems":[{"id":112,"uris":["http://zotero.org/users/local/kY0Zrcz1/items/8A93ZB2D"],"itemData":{"id":112,"type":"webpage","title":"Unity - Manual: Mecanim Animation System","URL":"https://docs.unity3d.com/462/Documentation/Manual/MecanimAnimationSystem.html","accessed":{"date-parts":[["2024",6,12]]}}}],"schema":"https://github.com/citation-style-language/schema/raw/master/csl-citation.json"} </w:instrText>
      </w:r>
      <w:r w:rsidR="009F543B">
        <w:fldChar w:fldCharType="separate"/>
      </w:r>
      <w:r w:rsidR="0023320A">
        <w:rPr>
          <w:noProof/>
        </w:rPr>
        <w:t>[41]</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4D464805"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150561">
        <w:t xml:space="preserve">, devido à sua baixa curva de aprendizagem e vasta coleção de recursos </w:t>
      </w:r>
      <w:r w:rsidR="00150561" w:rsidRPr="0014350F">
        <w:rPr>
          <w:i/>
          <w:iCs/>
        </w:rPr>
        <w:t>online</w:t>
      </w:r>
      <w:r w:rsidR="009F543B">
        <w:t xml:space="preserve"> </w:t>
      </w:r>
      <w:r w:rsidR="009F543B">
        <w:fldChar w:fldCharType="begin"/>
      </w:r>
      <w:r w:rsidR="00F0553B">
        <w:instrText xml:space="preserve"> ADDIN ZOTERO_ITEM CSL_CITATION {"citationID":"axf9cKV2","properties":{"formattedCitation":"[42]","plainCitation":"[42]","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6,11]]}}}],"schema":"https://github.com/citation-style-language/schema/raw/master/csl-citation.json"} </w:instrText>
      </w:r>
      <w:r w:rsidR="009F543B">
        <w:fldChar w:fldCharType="separate"/>
      </w:r>
      <w:r w:rsidR="0023320A">
        <w:rPr>
          <w:noProof/>
        </w:rPr>
        <w:t>[42]</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5684C1F8" w:rsidR="0015155D" w:rsidRDefault="00F2560E" w:rsidP="002B70B6">
      <w:pPr>
        <w:pStyle w:val="Heading2"/>
        <w:spacing w:line="360" w:lineRule="auto"/>
      </w:pPr>
      <w:r>
        <w:lastRenderedPageBreak/>
        <w:t xml:space="preserve"> </w:t>
      </w:r>
      <w:bookmarkStart w:id="78" w:name="_Toc172231102"/>
      <w:r w:rsidR="009F6C31" w:rsidRPr="009F6C31">
        <w:rPr>
          <w:i/>
          <w:iCs/>
        </w:rPr>
        <w:t>Software</w:t>
      </w:r>
      <w:r w:rsidR="009F6C31">
        <w:t xml:space="preserve"> </w:t>
      </w:r>
      <w:r w:rsidR="0015155D">
        <w:t>Blender</w:t>
      </w:r>
      <w:bookmarkEnd w:id="78"/>
    </w:p>
    <w:p w14:paraId="44EDE01D" w14:textId="74BB29AD" w:rsidR="004F5449" w:rsidRPr="009C0D76" w:rsidRDefault="00526667" w:rsidP="002B70B6">
      <w:r>
        <w:t>O</w:t>
      </w:r>
      <w:r w:rsidR="00CF3EBF">
        <w:t xml:space="preserve"> </w:t>
      </w:r>
      <w:r>
        <w:t>programa</w:t>
      </w:r>
      <w:r w:rsidR="009C0D76">
        <w:t xml:space="preserve"> Blender foi utiliza</w:t>
      </w:r>
      <w:r>
        <w:t>do</w:t>
      </w:r>
      <w:r w:rsidR="009C0D76">
        <w:t xml:space="preserve"> para criar os </w:t>
      </w:r>
      <w:r w:rsidR="00E46B9D">
        <w:t>modelos tridimension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nos quais são explicados os procedimentos médicos, foram fruto de um processo criativo e adaptados ao principal objetivo, educar de uma forma leve</w:t>
      </w:r>
      <w:r w:rsidR="00E46B9D">
        <w:t xml:space="preserve"> e divertida</w:t>
      </w:r>
      <w:r>
        <w:t xml:space="preser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79" w:name="_Toc172231103"/>
      <w:r>
        <w:t>Modelação</w:t>
      </w:r>
      <w:bookmarkEnd w:id="79"/>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0" w:name="_Toc172231104"/>
      <w:r>
        <w:t>Texturização</w:t>
      </w:r>
      <w:bookmarkEnd w:id="80"/>
    </w:p>
    <w:p w14:paraId="6683BB13" w14:textId="4823DE08" w:rsidR="00EC594C" w:rsidRPr="00EC594C" w:rsidRDefault="00EC594C" w:rsidP="002B70B6">
      <w:r>
        <w:t>Foram</w:t>
      </w:r>
      <w:r w:rsidR="00746706">
        <w:t xml:space="preserve"> exclusivamente</w:t>
      </w:r>
      <w:r>
        <w:t xml:space="preserve"> </w:t>
      </w:r>
      <w:r w:rsidR="00B16154">
        <w:t>utilizados</w:t>
      </w:r>
      <w:r>
        <w:t xml:space="preserve"> </w:t>
      </w:r>
      <w:proofErr w:type="spellStart"/>
      <w:r w:rsidR="00A63F8B">
        <w:t>materais</w:t>
      </w:r>
      <w:proofErr w:type="spellEnd"/>
      <w:r w:rsidR="00746706">
        <w:t xml:space="preserve">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F0553B">
        <w:instrText xml:space="preserve"> ADDIN ZOTERO_ITEM CSL_CITATION {"citationID":"zAjvvZBf","properties":{"formattedCitation":"[43]","plainCitation":"[43]","noteIndex":0},"citationItems":[{"id":84,"uris":["http://zotero.org/users/local/kY0Zrcz1/items/FUAM7EJE"],"itemData":{"id":84,"type":"webpage","title":"Principled BSDF - Blender 4.1 Manual","URL":"https://docs.blender.org/manual/en/latest/render/shader_nodes/shader/principled.html","accessed":{"date-parts":[["2024",5,6]]}}}],"schema":"https://github.com/citation-style-language/schema/raw/master/csl-citation.json"} </w:instrText>
      </w:r>
      <w:r w:rsidR="00DF5ECC">
        <w:fldChar w:fldCharType="separate"/>
      </w:r>
      <w:r w:rsidR="0023320A">
        <w:rPr>
          <w:noProof/>
        </w:rPr>
        <w:t>[43]</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F0553B">
        <w:instrText xml:space="preserve"> ADDIN ZOTERO_ITEM CSL_CITATION {"citationID":"6N5rXbnk","properties":{"formattedCitation":"[44]","plainCitation":"[44]","noteIndex":0},"citationItems":[{"id":85,"uris":["http://zotero.org/users/local/kY0Zrcz1/items/BZW2R5MS"],"itemData":{"id":85,"type":"webpage","title":"FBX — Blender Manual","URL":"https://docs.blender.org/manual/en/2.80/addons/io_scene_fbx.html","accessed":{"date-parts":[["2024",5,6]]}}}],"schema":"https://github.com/citation-style-language/schema/raw/master/csl-citation.json"} </w:instrText>
      </w:r>
      <w:r w:rsidR="00DF5ECC">
        <w:fldChar w:fldCharType="separate"/>
      </w:r>
      <w:r w:rsidR="0023320A">
        <w:rPr>
          <w:noProof/>
        </w:rPr>
        <w:t>[44]</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1" w:name="_Toc172231105"/>
      <w:r>
        <w:t>Exportação de modelos</w:t>
      </w:r>
      <w:bookmarkEnd w:id="81"/>
    </w:p>
    <w:p w14:paraId="1DF414D0" w14:textId="30BAEB15"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w:t>
      </w:r>
      <w:r w:rsidR="001A0DD1">
        <w:t xml:space="preserve">os dois programas </w:t>
      </w:r>
      <w:r>
        <w:t>no processamento deste tipo de ficheiros</w:t>
      </w:r>
      <w:r w:rsidR="00CB5F9F">
        <w:t>. Assim,</w:t>
      </w:r>
      <w:r>
        <w:t xml:space="preserve"> </w:t>
      </w:r>
      <w:r w:rsidR="00CB5F9F">
        <w:t xml:space="preserve">a exportação direta consubstancia uma </w:t>
      </w:r>
      <w:r w:rsidR="00CB5F9F">
        <w:lastRenderedPageBreak/>
        <w:t xml:space="preserve">garantia que os ficheiros são </w:t>
      </w:r>
      <w:r>
        <w:t>importados corretamente</w:t>
      </w:r>
      <w:r w:rsidR="00CB5F9F">
        <w:t>, isto é,</w:t>
      </w:r>
      <w:r>
        <w:t xml:space="preserve"> sem perda de informação ou necessidade de conversões adicionais.</w:t>
      </w:r>
    </w:p>
    <w:p w14:paraId="67F8989F" w14:textId="7B2AAA18" w:rsidR="00CF625E" w:rsidRPr="00CF625E" w:rsidRDefault="00A56DDA" w:rsidP="002B70B6">
      <w:pPr>
        <w:pStyle w:val="Heading2"/>
        <w:spacing w:line="360" w:lineRule="auto"/>
      </w:pPr>
      <w:r>
        <w:t xml:space="preserve"> </w:t>
      </w:r>
      <w:bookmarkStart w:id="82" w:name="_Toc172231106"/>
      <w:r>
        <w:t xml:space="preserve">Jogo </w:t>
      </w:r>
      <w:proofErr w:type="spellStart"/>
      <w:r w:rsidR="00B37E3A">
        <w:t>BraveHearts</w:t>
      </w:r>
      <w:proofErr w:type="spellEnd"/>
      <w:r w:rsidR="00B37E3A">
        <w:t xml:space="preserve"> AR</w:t>
      </w:r>
      <w:bookmarkEnd w:id="82"/>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3" w:name="_Toc172231107"/>
      <w:proofErr w:type="spellStart"/>
      <w:r w:rsidRPr="008D362E">
        <w:rPr>
          <w:i/>
          <w:iCs/>
        </w:rPr>
        <w:t>Buddy</w:t>
      </w:r>
      <w:bookmarkEnd w:id="83"/>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C2DAF52" w:rsidR="002525A7" w:rsidRDefault="0011133F" w:rsidP="002B70B6">
      <w:r>
        <w:t>Assim</w:t>
      </w:r>
      <w:r w:rsidR="007467F1">
        <w:t>, e</w:t>
      </w:r>
      <w:r w:rsidR="002525A7">
        <w:t xml:space="preserve">sta personagem foi concebida </w:t>
      </w:r>
      <w:r w:rsidR="007467F1">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w:t>
      </w:r>
      <w:r w:rsidR="00BC3C07">
        <w:t xml:space="preserve">pretende </w:t>
      </w:r>
      <w:r w:rsidR="002525A7">
        <w:t>ajuda</w:t>
      </w:r>
      <w:r w:rsidR="00BC3C07">
        <w:t>r</w:t>
      </w:r>
      <w:r w:rsidR="002525A7">
        <w:t xml:space="preserve"> a aliviar a ansiedade</w:t>
      </w:r>
      <w:r w:rsidR="00BC3C07">
        <w:t>,</w:t>
      </w:r>
      <w:r w:rsidR="002525A7">
        <w:t xml:space="preserve"> o medo </w:t>
      </w:r>
      <w:r w:rsidR="00BC3C07">
        <w:t xml:space="preserve">e o stress </w:t>
      </w:r>
      <w:r w:rsidR="002525A7">
        <w:t>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5C3B5E75" w14:textId="2247322B" w:rsidR="009C08FD" w:rsidRDefault="002525A7" w:rsidP="00971C6B">
      <w:r>
        <w:lastRenderedPageBreak/>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F0553B">
        <w:instrText xml:space="preserve"> ADDIN ZOTERO_ITEM CSL_CITATION {"citationID":"lSLTE8xx","properties":{"formattedCitation":"[45]","plainCitation":"[45]","noteIndex":0},"citationItems":[{"id":100,"uris":["http://zotero.org/users/local/kY0Zrcz1/items/YCV3W35U"],"itemData":{"id":100,"type":"webpage","title":"Quirky Series - FREE Animals Pack | 3D Animals | Unity Asset Store","URL":"https://assetstore.unity.com/packages/3d/characters/animals/quirky-series-free-animals-pack-178235","accessed":{"date-parts":[["2024",4,15]]}}}],"schema":"https://github.com/citation-style-language/schema/raw/master/csl-citation.json"} </w:instrText>
      </w:r>
      <w:r w:rsidR="00D14A62">
        <w:fldChar w:fldCharType="separate"/>
      </w:r>
      <w:r w:rsidR="0023320A">
        <w:rPr>
          <w:noProof/>
        </w:rPr>
        <w:t>[45]</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4785F36" w14:textId="23F3D4E7" w:rsidR="001B431D" w:rsidRDefault="001B431D" w:rsidP="002B70B6">
      <w:r>
        <w:t>Na Figura 1</w:t>
      </w:r>
      <w:r w:rsidR="009C08FD">
        <w:t>2</w:t>
      </w:r>
      <w:r>
        <w:t xml:space="preserve">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6C4228FB">
            <wp:extent cx="1196340" cy="1527699"/>
            <wp:effectExtent l="0" t="0" r="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2479" cy="1624927"/>
                    </a:xfrm>
                    <a:prstGeom prst="rect">
                      <a:avLst/>
                    </a:prstGeom>
                  </pic:spPr>
                </pic:pic>
              </a:graphicData>
            </a:graphic>
          </wp:inline>
        </w:drawing>
      </w:r>
    </w:p>
    <w:p w14:paraId="010448E6" w14:textId="76C5F6AA" w:rsidR="00D229B0" w:rsidRPr="00277853" w:rsidRDefault="00B17B27" w:rsidP="002B70B6">
      <w:pPr>
        <w:pStyle w:val="Caption"/>
        <w:spacing w:line="360" w:lineRule="auto"/>
      </w:pPr>
      <w:bookmarkStart w:id="84" w:name="_Toc172219948"/>
      <w:r>
        <w:t xml:space="preserve">Figura </w:t>
      </w:r>
      <w:r>
        <w:fldChar w:fldCharType="begin"/>
      </w:r>
      <w:r>
        <w:instrText xml:space="preserve"> SEQ Figura \* ARABIC </w:instrText>
      </w:r>
      <w:r>
        <w:fldChar w:fldCharType="separate"/>
      </w:r>
      <w:r w:rsidR="001B6AAA">
        <w:rPr>
          <w:noProof/>
        </w:rPr>
        <w:t>12</w:t>
      </w:r>
      <w:r>
        <w:fldChar w:fldCharType="end"/>
      </w:r>
      <w:r>
        <w:t xml:space="preserve"> </w:t>
      </w:r>
      <w:r w:rsidR="00EC1A6A">
        <w:rPr>
          <w:b w:val="0"/>
          <w:bCs/>
        </w:rPr>
        <w:t>-</w:t>
      </w:r>
      <w:r w:rsidRPr="00EA264E">
        <w:rPr>
          <w:b w:val="0"/>
          <w:bCs/>
        </w:rPr>
        <w:t xml:space="preserve"> </w:t>
      </w:r>
      <w:proofErr w:type="spellStart"/>
      <w:r w:rsidRPr="00EA264E">
        <w:rPr>
          <w:b w:val="0"/>
          <w:bCs/>
          <w:i/>
          <w:iCs w:val="0"/>
        </w:rPr>
        <w:t>Buddy</w:t>
      </w:r>
      <w:proofErr w:type="spellEnd"/>
      <w:r w:rsidR="00277853">
        <w:rPr>
          <w:b w:val="0"/>
          <w:bCs/>
        </w:rPr>
        <w:t>, o p</w:t>
      </w:r>
      <w:r w:rsidR="00B61D26">
        <w:rPr>
          <w:b w:val="0"/>
          <w:bCs/>
        </w:rPr>
        <w:t>á</w:t>
      </w:r>
      <w:r w:rsidR="00277853">
        <w:rPr>
          <w:b w:val="0"/>
          <w:bCs/>
        </w:rPr>
        <w:t>ss</w:t>
      </w:r>
      <w:r w:rsidR="00B61D26">
        <w:rPr>
          <w:b w:val="0"/>
          <w:bCs/>
        </w:rPr>
        <w:t>a</w:t>
      </w:r>
      <w:r w:rsidR="00277853">
        <w:rPr>
          <w:b w:val="0"/>
          <w:bCs/>
        </w:rPr>
        <w:t>ro Alfredo</w:t>
      </w:r>
      <w:bookmarkEnd w:id="84"/>
    </w:p>
    <w:p w14:paraId="3B019CAC" w14:textId="695A6CB8" w:rsidR="00713FD3" w:rsidRPr="008D362E" w:rsidRDefault="00557D50" w:rsidP="002B70B6">
      <w:pPr>
        <w:pStyle w:val="Heading3"/>
        <w:spacing w:line="360" w:lineRule="auto"/>
        <w:rPr>
          <w:i/>
          <w:iCs/>
        </w:rPr>
      </w:pPr>
      <w:bookmarkStart w:id="85" w:name="_Toc172231108"/>
      <w:proofErr w:type="spellStart"/>
      <w:r w:rsidRPr="008D362E">
        <w:rPr>
          <w:i/>
          <w:iCs/>
        </w:rPr>
        <w:t>Start</w:t>
      </w:r>
      <w:proofErr w:type="spellEnd"/>
      <w:r w:rsidRPr="008D362E">
        <w:rPr>
          <w:i/>
          <w:iCs/>
        </w:rPr>
        <w:t xml:space="preserve"> </w:t>
      </w:r>
      <w:proofErr w:type="spellStart"/>
      <w:r w:rsidRPr="008D362E">
        <w:rPr>
          <w:i/>
          <w:iCs/>
        </w:rPr>
        <w:t>Scene</w:t>
      </w:r>
      <w:bookmarkEnd w:id="85"/>
      <w:proofErr w:type="spellEnd"/>
    </w:p>
    <w:p w14:paraId="4FB897FF" w14:textId="3FB7E00D"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 xml:space="preserve">Nesta fase, fica </w:t>
      </w:r>
      <w:r w:rsidR="00611ECB">
        <w:t>explícito</w:t>
      </w:r>
      <w:r w:rsidR="001A0E1A">
        <w:t xml:space="preserve">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A5EE9C" w14:textId="205C6D4C" w:rsidR="00626BF8" w:rsidRDefault="00663240" w:rsidP="00971C6B">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 xml:space="preserve">que a personagem está realmente a falar com o jogador, dando assim mais vida à </w:t>
      </w:r>
      <w:r>
        <w:lastRenderedPageBreak/>
        <w:t>personagem. Esta técnica de representação do discurso foi</w:t>
      </w:r>
      <w:r w:rsidR="007B3FA8">
        <w:t>,</w:t>
      </w:r>
      <w:r>
        <w:t xml:space="preserve"> posteriormente</w:t>
      </w:r>
      <w:r w:rsidR="007B3FA8">
        <w:t>,</w:t>
      </w:r>
      <w:r>
        <w:t xml:space="preserve"> utilizada para todas as personagens ao longo do jogo.</w:t>
      </w:r>
    </w:p>
    <w:p w14:paraId="40B75E47" w14:textId="07351037" w:rsidR="00F650B4" w:rsidRDefault="00F650B4" w:rsidP="002B70B6">
      <w:r>
        <w:t>Na Figura 1</w:t>
      </w:r>
      <w:r w:rsidR="00626BF8">
        <w:t>3</w:t>
      </w:r>
      <w:r>
        <w:t xml:space="preserve">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7"/>
                    <a:stretch>
                      <a:fillRect/>
                    </a:stretch>
                  </pic:blipFill>
                  <pic:spPr>
                    <a:xfrm>
                      <a:off x="0" y="0"/>
                      <a:ext cx="4032000" cy="2520000"/>
                    </a:xfrm>
                    <a:prstGeom prst="rect">
                      <a:avLst/>
                    </a:prstGeom>
                  </pic:spPr>
                </pic:pic>
              </a:graphicData>
            </a:graphic>
          </wp:inline>
        </w:drawing>
      </w:r>
    </w:p>
    <w:p w14:paraId="604E6A5A" w14:textId="4B20C511" w:rsidR="00C10916" w:rsidRPr="00562014" w:rsidRDefault="00B17B27" w:rsidP="002B70B6">
      <w:pPr>
        <w:pStyle w:val="Caption"/>
        <w:spacing w:line="360" w:lineRule="auto"/>
      </w:pPr>
      <w:bookmarkStart w:id="86" w:name="_Toc172219949"/>
      <w:r>
        <w:t xml:space="preserve">Figura </w:t>
      </w:r>
      <w:r>
        <w:fldChar w:fldCharType="begin"/>
      </w:r>
      <w:r>
        <w:instrText xml:space="preserve"> SEQ Figura \* ARABIC </w:instrText>
      </w:r>
      <w:r>
        <w:fldChar w:fldCharType="separate"/>
      </w:r>
      <w:r w:rsidR="001B6AAA">
        <w:rPr>
          <w:noProof/>
        </w:rPr>
        <w:t>13</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6"/>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7" w:name="_Toc172231109"/>
      <w:r>
        <w:t>Jogo de memória</w:t>
      </w:r>
      <w:bookmarkEnd w:id="87"/>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2A79D329" w14:textId="4E24767D" w:rsidR="00F67B52" w:rsidRDefault="00205672" w:rsidP="00313217">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E33CE70" w14:textId="77777777" w:rsidR="00971C6B" w:rsidRDefault="00971C6B" w:rsidP="002B70B6"/>
    <w:p w14:paraId="6656FAE3" w14:textId="77777777" w:rsidR="00971C6B" w:rsidRDefault="00971C6B" w:rsidP="002B70B6"/>
    <w:p w14:paraId="72575D4D" w14:textId="248390CE" w:rsidR="00562014" w:rsidRDefault="00562014" w:rsidP="002B70B6">
      <w:r>
        <w:lastRenderedPageBreak/>
        <w:t>Na Figura 1</w:t>
      </w:r>
      <w:r w:rsidR="00F67B52">
        <w:t xml:space="preserve">4 </w:t>
      </w:r>
      <w:r>
        <w:t>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665068E9" w:rsidR="00D229B0" w:rsidRDefault="00B17B27" w:rsidP="002B70B6">
      <w:pPr>
        <w:pStyle w:val="Caption"/>
        <w:spacing w:line="360" w:lineRule="auto"/>
        <w:rPr>
          <w:b w:val="0"/>
          <w:bCs/>
        </w:rPr>
      </w:pPr>
      <w:bookmarkStart w:id="88" w:name="_Toc172219950"/>
      <w:r>
        <w:t xml:space="preserve">Figura </w:t>
      </w:r>
      <w:r>
        <w:fldChar w:fldCharType="begin"/>
      </w:r>
      <w:r>
        <w:instrText xml:space="preserve"> SEQ Figura \* ARABIC </w:instrText>
      </w:r>
      <w:r>
        <w:fldChar w:fldCharType="separate"/>
      </w:r>
      <w:r w:rsidR="001B6AAA">
        <w:rPr>
          <w:noProof/>
        </w:rPr>
        <w:t>14</w:t>
      </w:r>
      <w:r>
        <w:fldChar w:fldCharType="end"/>
      </w:r>
      <w:r>
        <w:t xml:space="preserve"> </w:t>
      </w:r>
      <w:r w:rsidR="00151DCB">
        <w:rPr>
          <w:b w:val="0"/>
          <w:bCs/>
        </w:rPr>
        <w:t>-</w:t>
      </w:r>
      <w:r w:rsidRPr="009622C9">
        <w:rPr>
          <w:b w:val="0"/>
          <w:bCs/>
        </w:rPr>
        <w:t xml:space="preserve"> </w:t>
      </w:r>
      <w:r w:rsidR="009622C9">
        <w:rPr>
          <w:b w:val="0"/>
          <w:bCs/>
        </w:rPr>
        <w:t>Exemplo de m</w:t>
      </w:r>
      <w:r w:rsidRPr="009622C9">
        <w:rPr>
          <w:b w:val="0"/>
          <w:bCs/>
        </w:rPr>
        <w:t>arcador</w:t>
      </w:r>
      <w:bookmarkEnd w:id="88"/>
    </w:p>
    <w:p w14:paraId="3C8401F0" w14:textId="754A3EBC" w:rsidR="00562014" w:rsidRPr="00562014" w:rsidRDefault="00562014" w:rsidP="00562014">
      <w:r>
        <w:t>Na Figura 1</w:t>
      </w:r>
      <w:r w:rsidR="004C59FB">
        <w:t>5</w:t>
      </w:r>
      <w:r>
        <w:t xml:space="preserve">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6B24579E">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67C1C67F" w:rsidR="00C10916" w:rsidRDefault="00B17B27" w:rsidP="002B70B6">
      <w:pPr>
        <w:pStyle w:val="Caption"/>
        <w:spacing w:line="360" w:lineRule="auto"/>
      </w:pPr>
      <w:bookmarkStart w:id="89" w:name="_Toc172219951"/>
      <w:r>
        <w:t xml:space="preserve">Figura </w:t>
      </w:r>
      <w:r>
        <w:fldChar w:fldCharType="begin"/>
      </w:r>
      <w:r>
        <w:instrText xml:space="preserve"> SEQ Figura \* ARABIC </w:instrText>
      </w:r>
      <w:r>
        <w:fldChar w:fldCharType="separate"/>
      </w:r>
      <w:r w:rsidR="001B6AAA">
        <w:rPr>
          <w:noProof/>
        </w:rPr>
        <w:t>15</w:t>
      </w:r>
      <w:r>
        <w:fldChar w:fldCharType="end"/>
      </w:r>
      <w:r>
        <w:t xml:space="preserve"> </w:t>
      </w:r>
      <w:r w:rsidRPr="00942914">
        <w:rPr>
          <w:b w:val="0"/>
          <w:bCs/>
        </w:rPr>
        <w:t>- Diagrama processo do jogo de memória</w:t>
      </w:r>
      <w:bookmarkEnd w:id="89"/>
    </w:p>
    <w:p w14:paraId="6AEB9150" w14:textId="28C8FF17"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rsidR="001E2EB3">
        <w:t>, ou seja, removidos da hierarqui</w:t>
      </w:r>
      <w:r w:rsidR="006116D3">
        <w:t>a</w:t>
      </w:r>
      <w:r w:rsidR="00F12C26">
        <w:t xml:space="preserve"> o que, por consequência, interrompe todas as suas funcionalidades e elimina a representação visual e quaisquer componentes associados a este</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lastRenderedPageBreak/>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04119A7D"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nível e é incrementado sempre que o jogador encontra um par com 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w:t>
      </w:r>
      <w:r w:rsidR="002A784F">
        <w:t>esse</w:t>
      </w:r>
      <w:r w:rsidR="00DD0B43">
        <w:t xml:space="preserve">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w:t>
      </w:r>
      <w:r w:rsidR="002A784F">
        <w:t>á</w:t>
      </w:r>
      <w:r>
        <w:t>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DA6D85A" w:rsidR="00C25EFC" w:rsidRDefault="00B67CA2" w:rsidP="002B70B6">
      <w:r w:rsidRPr="00133ADB">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r w:rsidR="00F56436">
        <w:t xml:space="preserve"> </w:t>
      </w:r>
    </w:p>
    <w:p w14:paraId="76ECFC5E" w14:textId="5AE230FB" w:rsidR="00D43D54" w:rsidRDefault="00D43D54" w:rsidP="00313217">
      <w:r>
        <w:t xml:space="preserve">Neste seguimento, foi, também, explorada a introdução de mecânicas que visam aprimorar a compreensão que o jogador possui da narrativa, assim como a interatividade do jogo. No caso concreto da compreensão da narrativa, é apresentado ao jogador informação sobre um modelo 3D. Para ativar esta funcionalidade </w:t>
      </w:r>
      <w:r w:rsidR="00313217">
        <w:t xml:space="preserve">o jogador necessita de carregar num modelo que esteja representado no ecrã. Mais se acrescenta, no caso da interatividade, foi </w:t>
      </w:r>
      <w:r w:rsidR="00313217">
        <w:lastRenderedPageBreak/>
        <w:t>implementada a possibilidade de o jogador rodar um modelo 3D, assim como mudar o tamanho deste. Contudo, a implementação deste último caso não se encontra ativa devido a constrangimentos provocados pelas suas funcionalidades no correto funcionamento do jogo de memória. Assim, releva notar que não foi possível resolver os referidos obstáculos devido à escassez de tempo.</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5E96EAA0" w:rsidR="00205672" w:rsidRDefault="00205672" w:rsidP="002B70B6">
      <w:r>
        <w:t xml:space="preserve">As instruções necessárias para completar o jogo de memória são explicadas pelo próprio Alfredo e </w:t>
      </w:r>
      <w:r w:rsidR="00870200">
        <w:t xml:space="preserve">podem </w:t>
      </w:r>
      <w:r>
        <w:t>ser revistas</w:t>
      </w:r>
      <w:r w:rsidR="00870200">
        <w:t>, se o jogador assim o desejar, através de um botão “&gt;” presente no canto inferior direito do balão de fala. De forma a mant</w:t>
      </w:r>
      <w:r w:rsidR="00D371E5">
        <w:t>e</w:t>
      </w:r>
      <w:r w:rsidR="00870200">
        <w:t xml:space="preserve">r a coerência do UI ao longo do jogo, os botões presentes nos balões de fala </w:t>
      </w:r>
      <w:r w:rsidR="00D526E4">
        <w:t>serão localizados, sempre, nesta posição.</w:t>
      </w:r>
    </w:p>
    <w:p w14:paraId="04014AAA" w14:textId="00D64CE2" w:rsidR="00B24F7F" w:rsidRDefault="00B24F7F" w:rsidP="002B70B6">
      <w:r>
        <w:t>Na</w:t>
      </w:r>
      <w:r w:rsidR="009A793B">
        <w:t xml:space="preserve">s </w:t>
      </w:r>
      <w:r>
        <w:t>Figura</w:t>
      </w:r>
      <w:r w:rsidR="00CC6828">
        <w:t>s</w:t>
      </w:r>
      <w:r>
        <w:t xml:space="preserve"> 1</w:t>
      </w:r>
      <w:r w:rsidR="00354E56">
        <w:t>6</w:t>
      </w:r>
      <w:r w:rsidR="00566936">
        <w:t>, 1</w:t>
      </w:r>
      <w:r w:rsidR="00354E56">
        <w:t>7</w:t>
      </w:r>
      <w:r w:rsidR="00CC6828">
        <w:t>,</w:t>
      </w:r>
      <w:r w:rsidR="00566936">
        <w:t xml:space="preserve"> 1</w:t>
      </w:r>
      <w:r w:rsidR="00354E56">
        <w:t>8</w:t>
      </w:r>
      <w:r>
        <w:t xml:space="preserve"> </w:t>
      </w:r>
      <w:r w:rsidR="00CC6828">
        <w:t xml:space="preserve">e 19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drawing>
          <wp:inline distT="0" distB="0" distL="0" distR="0" wp14:anchorId="4FAC264F" wp14:editId="165F0D6D">
            <wp:extent cx="3157086" cy="1971924"/>
            <wp:effectExtent l="0" t="0" r="5715" b="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88480" cy="1991533"/>
                    </a:xfrm>
                    <a:prstGeom prst="rect">
                      <a:avLst/>
                    </a:prstGeom>
                    <a:noFill/>
                    <a:ln>
                      <a:noFill/>
                    </a:ln>
                  </pic:spPr>
                </pic:pic>
              </a:graphicData>
            </a:graphic>
          </wp:inline>
        </w:drawing>
      </w:r>
    </w:p>
    <w:p w14:paraId="5C74B5E6" w14:textId="19CE6150" w:rsidR="00C10916" w:rsidRDefault="00B17B27" w:rsidP="002B70B6">
      <w:pPr>
        <w:pStyle w:val="Caption"/>
        <w:spacing w:line="360" w:lineRule="auto"/>
      </w:pPr>
      <w:bookmarkStart w:id="90" w:name="_Toc172219952"/>
      <w:r>
        <w:t xml:space="preserve">Figura </w:t>
      </w:r>
      <w:r>
        <w:fldChar w:fldCharType="begin"/>
      </w:r>
      <w:r>
        <w:instrText xml:space="preserve"> SEQ Figura \* ARABIC </w:instrText>
      </w:r>
      <w:r>
        <w:fldChar w:fldCharType="separate"/>
      </w:r>
      <w:r w:rsidR="001B6AAA">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0"/>
    </w:p>
    <w:p w14:paraId="40CAB54E" w14:textId="77777777" w:rsidR="00B17B27" w:rsidRDefault="00C10916" w:rsidP="002B70B6">
      <w:pPr>
        <w:keepNext/>
        <w:jc w:val="center"/>
      </w:pPr>
      <w:r>
        <w:rPr>
          <w:noProof/>
        </w:rPr>
        <w:lastRenderedPageBreak/>
        <w:drawing>
          <wp:inline distT="0" distB="0" distL="0" distR="0" wp14:anchorId="4F3B8EE5" wp14:editId="2BFFFB79">
            <wp:extent cx="3157200" cy="1972800"/>
            <wp:effectExtent l="0" t="0" r="5715" b="0"/>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7200" cy="1972800"/>
                    </a:xfrm>
                    <a:prstGeom prst="rect">
                      <a:avLst/>
                    </a:prstGeom>
                    <a:noFill/>
                    <a:ln>
                      <a:noFill/>
                    </a:ln>
                  </pic:spPr>
                </pic:pic>
              </a:graphicData>
            </a:graphic>
          </wp:inline>
        </w:drawing>
      </w:r>
    </w:p>
    <w:p w14:paraId="3C5214B7" w14:textId="6E34E808" w:rsidR="00C10916" w:rsidRDefault="00B17B27" w:rsidP="002B70B6">
      <w:pPr>
        <w:pStyle w:val="Caption"/>
        <w:spacing w:line="360" w:lineRule="auto"/>
        <w:rPr>
          <w:b w:val="0"/>
          <w:bCs/>
        </w:rPr>
      </w:pPr>
      <w:bookmarkStart w:id="91" w:name="_Toc172219953"/>
      <w:r>
        <w:t xml:space="preserve">Figura </w:t>
      </w:r>
      <w:r>
        <w:fldChar w:fldCharType="begin"/>
      </w:r>
      <w:r>
        <w:instrText xml:space="preserve"> SEQ Figura \* ARABIC </w:instrText>
      </w:r>
      <w:r>
        <w:fldChar w:fldCharType="separate"/>
      </w:r>
      <w:r w:rsidR="001B6AAA">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1"/>
    </w:p>
    <w:p w14:paraId="5598C342" w14:textId="7ED83BF6" w:rsidR="001B6AAA" w:rsidRDefault="00CC6828" w:rsidP="001B6AAA">
      <w:pPr>
        <w:keepNext/>
        <w:ind w:firstLine="0"/>
        <w:jc w:val="center"/>
      </w:pPr>
      <w:r>
        <w:t xml:space="preserve">      </w:t>
      </w:r>
      <w:r w:rsidR="001B6AAA">
        <w:rPr>
          <w:noProof/>
        </w:rPr>
        <w:drawing>
          <wp:inline distT="0" distB="0" distL="0" distR="0" wp14:anchorId="6132E135" wp14:editId="1FC7D753">
            <wp:extent cx="3156668" cy="1824355"/>
            <wp:effectExtent l="0" t="0" r="5715" b="4445"/>
            <wp:docPr id="1658764023" name="Picture 4" descr="A hand holding a tablet with a cartoo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64023" name="Picture 4" descr="A hand holding a tablet with a cartoon on it&#10;&#10;Description automatically generated"/>
                    <pic:cNvPicPr/>
                  </pic:nvPicPr>
                  <pic:blipFill rotWithShape="1">
                    <a:blip r:embed="rId32" cstate="print">
                      <a:extLst>
                        <a:ext uri="{28A0092B-C50C-407E-A947-70E740481C1C}">
                          <a14:useLocalDpi xmlns:a14="http://schemas.microsoft.com/office/drawing/2010/main" val="0"/>
                        </a:ext>
                      </a:extLst>
                    </a:blip>
                    <a:srcRect r="2669"/>
                    <a:stretch/>
                  </pic:blipFill>
                  <pic:spPr bwMode="auto">
                    <a:xfrm>
                      <a:off x="0" y="0"/>
                      <a:ext cx="3157284" cy="1824711"/>
                    </a:xfrm>
                    <a:prstGeom prst="rect">
                      <a:avLst/>
                    </a:prstGeom>
                    <a:ln>
                      <a:noFill/>
                    </a:ln>
                    <a:extLst>
                      <a:ext uri="{53640926-AAD7-44D8-BBD7-CCE9431645EC}">
                        <a14:shadowObscured xmlns:a14="http://schemas.microsoft.com/office/drawing/2010/main"/>
                      </a:ext>
                    </a:extLst>
                  </pic:spPr>
                </pic:pic>
              </a:graphicData>
            </a:graphic>
          </wp:inline>
        </w:drawing>
      </w:r>
    </w:p>
    <w:p w14:paraId="573D5FB1" w14:textId="59D5F21B" w:rsidR="001B6AAA" w:rsidRPr="001B6AAA" w:rsidRDefault="001B6AAA" w:rsidP="001B6AAA">
      <w:pPr>
        <w:pStyle w:val="Caption"/>
      </w:pPr>
      <w:bookmarkStart w:id="92" w:name="_Toc172219954"/>
      <w:r>
        <w:t xml:space="preserve">Figura </w:t>
      </w:r>
      <w:r>
        <w:fldChar w:fldCharType="begin"/>
      </w:r>
      <w:r>
        <w:instrText xml:space="preserve"> SEQ Figura \* ARABIC </w:instrText>
      </w:r>
      <w:r>
        <w:fldChar w:fldCharType="separate"/>
      </w:r>
      <w:r>
        <w:rPr>
          <w:noProof/>
        </w:rPr>
        <w:t>18</w:t>
      </w:r>
      <w:r>
        <w:fldChar w:fldCharType="end"/>
      </w:r>
      <w:r>
        <w:t xml:space="preserve"> </w:t>
      </w:r>
      <w:r w:rsidRPr="001B6AAA">
        <w:rPr>
          <w:b w:val="0"/>
          <w:bCs/>
        </w:rPr>
        <w:t>- Jogo de memória - visão externa (não é um par)</w:t>
      </w:r>
      <w:bookmarkEnd w:id="92"/>
    </w:p>
    <w:p w14:paraId="696E09D9" w14:textId="77777777" w:rsidR="00B17B27" w:rsidRDefault="00C10916" w:rsidP="002B70B6">
      <w:pPr>
        <w:keepNext/>
        <w:jc w:val="center"/>
      </w:pPr>
      <w:r>
        <w:rPr>
          <w:noProof/>
        </w:rPr>
        <w:drawing>
          <wp:inline distT="0" distB="0" distL="0" distR="0" wp14:anchorId="5D0DF635" wp14:editId="52BCB1DB">
            <wp:extent cx="3157200" cy="1972800"/>
            <wp:effectExtent l="0" t="0" r="5715" b="0"/>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57200" cy="1972800"/>
                    </a:xfrm>
                    <a:prstGeom prst="rect">
                      <a:avLst/>
                    </a:prstGeom>
                    <a:noFill/>
                    <a:ln>
                      <a:noFill/>
                    </a:ln>
                  </pic:spPr>
                </pic:pic>
              </a:graphicData>
            </a:graphic>
          </wp:inline>
        </w:drawing>
      </w:r>
    </w:p>
    <w:p w14:paraId="2027BA82" w14:textId="549F0A23" w:rsidR="00C10916" w:rsidRPr="00205672" w:rsidRDefault="00B17B27" w:rsidP="002B70B6">
      <w:pPr>
        <w:pStyle w:val="Caption"/>
        <w:spacing w:line="360" w:lineRule="auto"/>
      </w:pPr>
      <w:bookmarkStart w:id="93" w:name="_Toc172219955"/>
      <w:r>
        <w:t xml:space="preserve">Figura </w:t>
      </w:r>
      <w:r>
        <w:fldChar w:fldCharType="begin"/>
      </w:r>
      <w:r>
        <w:instrText xml:space="preserve"> SEQ Figura \* ARABIC </w:instrText>
      </w:r>
      <w:r>
        <w:fldChar w:fldCharType="separate"/>
      </w:r>
      <w:r w:rsidR="001B6AAA">
        <w:rPr>
          <w:noProof/>
        </w:rPr>
        <w:t>19</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3"/>
    </w:p>
    <w:p w14:paraId="18FB243D" w14:textId="77777777" w:rsidR="00713FD3" w:rsidRDefault="00713FD3" w:rsidP="002B70B6">
      <w:pPr>
        <w:pStyle w:val="Heading3"/>
        <w:spacing w:line="360" w:lineRule="auto"/>
      </w:pPr>
      <w:bookmarkStart w:id="94" w:name="_Toc172231110"/>
      <w:r>
        <w:t>Minijogos</w:t>
      </w:r>
      <w:bookmarkEnd w:id="94"/>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w:t>
      </w:r>
      <w:r>
        <w:lastRenderedPageBreak/>
        <w:t xml:space="preserve">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352F4E4F"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w:t>
      </w:r>
      <w:r w:rsidR="0073497F">
        <w:t xml:space="preserve"> de forma crescente</w:t>
      </w:r>
      <w:r w:rsidR="008E2ED6">
        <w:t xml:space="preserve"> </w:t>
      </w:r>
      <w:r w:rsidR="0073497F">
        <w:t xml:space="preserve">de acordo com a sua </w:t>
      </w:r>
      <w:proofErr w:type="spellStart"/>
      <w:r w:rsidR="0073497F">
        <w:t>invasividade</w:t>
      </w:r>
      <w:proofErr w:type="spellEnd"/>
      <w:r w:rsidR="0073497F">
        <w:t xml:space="preserve"> o que, por sua vez, também, se traduz na </w:t>
      </w:r>
      <w:r w:rsidR="008E2ED6">
        <w:t xml:space="preserve">ordem </w:t>
      </w:r>
      <w:r w:rsidR="00572A03">
        <w:t xml:space="preserve">de </w:t>
      </w:r>
      <w:r w:rsidR="008E2ED6">
        <w:t>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72DC0E8E"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5" w:name="_Toc172231111"/>
      <w:r>
        <w:t>Minijogo 1 – Penso EML</w:t>
      </w:r>
      <w:r w:rsidR="0034202E">
        <w:t>A</w:t>
      </w:r>
      <w:bookmarkEnd w:id="95"/>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xml:space="preserve">. A inclusão da pomada adiciona um nível extra de complexidade, </w:t>
      </w:r>
      <w:r w:rsidR="00756FB6">
        <w:lastRenderedPageBreak/>
        <w:t>evitando que o minijogo se torne demasiado simples e, ao mesmo tempo, proporcionando uma oportunidade educacional mais rica para as crianças.</w:t>
      </w:r>
    </w:p>
    <w:p w14:paraId="5E5AB6A0" w14:textId="11262B8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superior da mão, carregar no penso para o abrir e, em seguida, arrastar o penso já aberto para o local onde </w:t>
      </w:r>
      <w:r w:rsidR="005E6E01">
        <w:t xml:space="preserve">a pomada foi, </w:t>
      </w:r>
      <w:r w:rsidR="005F5015">
        <w:t>previamente</w:t>
      </w:r>
      <w:r w:rsidR="005E6E01">
        <w:t>,</w:t>
      </w:r>
      <w:r w:rsidR="005F5015">
        <w:t xml:space="preserve"> aplicada. </w:t>
      </w:r>
    </w:p>
    <w:p w14:paraId="2AE9BC9E" w14:textId="4BFDE67D" w:rsidR="007953A1" w:rsidRPr="007953A1" w:rsidRDefault="000F0931" w:rsidP="002B70B6">
      <w:r>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w:t>
      </w:r>
      <w:r w:rsidR="00B81438">
        <w:t>i</w:t>
      </w:r>
      <w:r w:rsidR="00385EB6">
        <w:t xml:space="preserve">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os constrangimentos causados pelo desenvolvimento destas mecânicas. O jogo foi desenvolvido tendo em conta as três dimensões que compõe o espaço, algo que não permitia o correto funcionamento das mecânicas deste minijogo</w:t>
      </w:r>
      <w:r w:rsidR="00352DD5">
        <w:t xml:space="preserve"> devido ao facto de o ecrã do dispositivo utilizado ser bidimensional</w:t>
      </w:r>
      <w:r w:rsidR="00385EB6">
        <w:t xml:space="preserve">. De modo a corrigir este problema e a garantir o correto 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lastRenderedPageBreak/>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255340D5" w14:textId="5C9C75C9" w:rsidR="00A1527D" w:rsidRDefault="004518F4" w:rsidP="00F56436">
      <w:r>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62FBD2BA" w:rsidR="009A793B" w:rsidRDefault="009A793B" w:rsidP="002B70B6">
      <w:r>
        <w:t>Na</w:t>
      </w:r>
      <w:r w:rsidR="00366E17">
        <w:t xml:space="preserve">s Figuras </w:t>
      </w:r>
      <w:r w:rsidR="002644B1">
        <w:t>20</w:t>
      </w:r>
      <w:r w:rsidR="00F21191">
        <w:t xml:space="preserve"> e</w:t>
      </w:r>
      <w:r w:rsidR="00366E17">
        <w:t xml:space="preserve"> 2</w:t>
      </w:r>
      <w:r w:rsidR="002644B1">
        <w:t>1</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19CB27AD">
            <wp:extent cx="3848432" cy="2405270"/>
            <wp:effectExtent l="0" t="0" r="0"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61177" cy="2413236"/>
                    </a:xfrm>
                    <a:prstGeom prst="rect">
                      <a:avLst/>
                    </a:prstGeom>
                    <a:noFill/>
                    <a:ln>
                      <a:noFill/>
                    </a:ln>
                  </pic:spPr>
                </pic:pic>
              </a:graphicData>
            </a:graphic>
          </wp:inline>
        </w:drawing>
      </w:r>
    </w:p>
    <w:p w14:paraId="5A233065" w14:textId="56C1A184" w:rsidR="00C10916" w:rsidRDefault="00B17B27" w:rsidP="002B70B6">
      <w:pPr>
        <w:pStyle w:val="Caption"/>
        <w:spacing w:line="360" w:lineRule="auto"/>
      </w:pPr>
      <w:bookmarkStart w:id="96" w:name="_Toc172219956"/>
      <w:r>
        <w:t xml:space="preserve">Figura </w:t>
      </w:r>
      <w:r>
        <w:fldChar w:fldCharType="begin"/>
      </w:r>
      <w:r>
        <w:instrText xml:space="preserve"> SEQ Figura \* ARABIC </w:instrText>
      </w:r>
      <w:r>
        <w:fldChar w:fldCharType="separate"/>
      </w:r>
      <w:r w:rsidR="001B6AAA">
        <w:rPr>
          <w:noProof/>
        </w:rPr>
        <w:t>20</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6"/>
    </w:p>
    <w:p w14:paraId="5451C8E9" w14:textId="77777777" w:rsidR="00B17B27" w:rsidRDefault="00C10916" w:rsidP="002B70B6">
      <w:pPr>
        <w:keepNext/>
        <w:jc w:val="center"/>
      </w:pPr>
      <w:r>
        <w:rPr>
          <w:noProof/>
        </w:rPr>
        <w:drawing>
          <wp:inline distT="0" distB="0" distL="0" distR="0" wp14:anchorId="6BE81382" wp14:editId="294585A2">
            <wp:extent cx="3848400" cy="2404800"/>
            <wp:effectExtent l="0" t="0" r="0"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8400" cy="2404800"/>
                    </a:xfrm>
                    <a:prstGeom prst="rect">
                      <a:avLst/>
                    </a:prstGeom>
                    <a:noFill/>
                    <a:ln>
                      <a:noFill/>
                    </a:ln>
                  </pic:spPr>
                </pic:pic>
              </a:graphicData>
            </a:graphic>
          </wp:inline>
        </w:drawing>
      </w:r>
    </w:p>
    <w:p w14:paraId="33F722D2" w14:textId="0E33EC06" w:rsidR="00C10916" w:rsidRDefault="00B17B27" w:rsidP="002B70B6">
      <w:pPr>
        <w:pStyle w:val="Caption"/>
        <w:spacing w:line="360" w:lineRule="auto"/>
      </w:pPr>
      <w:bookmarkStart w:id="97" w:name="_Toc172219957"/>
      <w:r>
        <w:t xml:space="preserve">Figura </w:t>
      </w:r>
      <w:r>
        <w:fldChar w:fldCharType="begin"/>
      </w:r>
      <w:r>
        <w:instrText xml:space="preserve"> SEQ Figura \* ARABIC </w:instrText>
      </w:r>
      <w:r>
        <w:fldChar w:fldCharType="separate"/>
      </w:r>
      <w:r w:rsidR="001B6AAA">
        <w:rPr>
          <w:noProof/>
        </w:rPr>
        <w:t>21</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7"/>
    </w:p>
    <w:p w14:paraId="476703A3" w14:textId="6DE50BC0" w:rsidR="004A37FE" w:rsidRDefault="00713FD3" w:rsidP="002B70B6">
      <w:pPr>
        <w:pStyle w:val="Heading3"/>
        <w:numPr>
          <w:ilvl w:val="3"/>
          <w:numId w:val="13"/>
        </w:numPr>
        <w:spacing w:line="360" w:lineRule="auto"/>
      </w:pPr>
      <w:bookmarkStart w:id="98" w:name="_Toc172231112"/>
      <w:r>
        <w:lastRenderedPageBreak/>
        <w:t>Minijogo 2 – Garrote</w:t>
      </w:r>
      <w:bookmarkEnd w:id="98"/>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47F66287"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um intervalo de tempo considerável, acabou por ser resolvido com sucesso, através de uma configuração espec</w:t>
      </w:r>
      <w:r w:rsidR="00816068">
        <w:t>í</w:t>
      </w:r>
      <w:r w:rsidR="00D46D6B">
        <w:t xml:space="preserve">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53D32E84" w14:textId="64681BAD" w:rsidR="00FE4359" w:rsidRDefault="004A37FE" w:rsidP="002644B1">
      <w:r>
        <w:lastRenderedPageBreak/>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0810F185" w:rsidR="00F21191" w:rsidRDefault="00F21191" w:rsidP="002B70B6">
      <w:r>
        <w:t>Nas Figura 2</w:t>
      </w:r>
      <w:r w:rsidR="002644B1">
        <w:t>2</w:t>
      </w:r>
      <w:r>
        <w:t xml:space="preserve"> e 2</w:t>
      </w:r>
      <w:r w:rsidR="002644B1">
        <w:t>3</w:t>
      </w:r>
      <w:r>
        <w:t xml:space="preserve">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71CD1CB4">
            <wp:extent cx="3420000" cy="2138400"/>
            <wp:effectExtent l="0" t="0" r="0"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58F2E5C0" w14:textId="3A0C737F" w:rsidR="00C10916" w:rsidRDefault="00B17B27" w:rsidP="002B70B6">
      <w:pPr>
        <w:pStyle w:val="Caption"/>
        <w:spacing w:line="360" w:lineRule="auto"/>
      </w:pPr>
      <w:bookmarkStart w:id="99" w:name="_Toc172219958"/>
      <w:r>
        <w:t xml:space="preserve">Figura </w:t>
      </w:r>
      <w:r>
        <w:fldChar w:fldCharType="begin"/>
      </w:r>
      <w:r>
        <w:instrText xml:space="preserve"> SEQ Figura \* ARABIC </w:instrText>
      </w:r>
      <w:r>
        <w:fldChar w:fldCharType="separate"/>
      </w:r>
      <w:r w:rsidR="001B6AAA">
        <w:rPr>
          <w:noProof/>
        </w:rPr>
        <w:t>22</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9"/>
    </w:p>
    <w:p w14:paraId="4C6E654D" w14:textId="77777777" w:rsidR="00B17B27" w:rsidRDefault="00C10916" w:rsidP="002B70B6">
      <w:pPr>
        <w:keepNext/>
        <w:jc w:val="center"/>
      </w:pPr>
      <w:r>
        <w:rPr>
          <w:noProof/>
        </w:rPr>
        <w:drawing>
          <wp:inline distT="0" distB="0" distL="0" distR="0" wp14:anchorId="74AF1417" wp14:editId="04FCD03B">
            <wp:extent cx="3420000" cy="2134800"/>
            <wp:effectExtent l="0" t="0" r="0"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20000" cy="2134800"/>
                    </a:xfrm>
                    <a:prstGeom prst="rect">
                      <a:avLst/>
                    </a:prstGeom>
                    <a:noFill/>
                    <a:ln>
                      <a:noFill/>
                    </a:ln>
                  </pic:spPr>
                </pic:pic>
              </a:graphicData>
            </a:graphic>
          </wp:inline>
        </w:drawing>
      </w:r>
    </w:p>
    <w:p w14:paraId="14068D33" w14:textId="6A5D1FB5" w:rsidR="00C10916" w:rsidRPr="00C37A43" w:rsidRDefault="00B17B27" w:rsidP="002B70B6">
      <w:pPr>
        <w:pStyle w:val="Caption"/>
        <w:spacing w:line="360" w:lineRule="auto"/>
      </w:pPr>
      <w:bookmarkStart w:id="100" w:name="_Toc172219959"/>
      <w:r>
        <w:t xml:space="preserve">Figura </w:t>
      </w:r>
      <w:r>
        <w:fldChar w:fldCharType="begin"/>
      </w:r>
      <w:r>
        <w:instrText xml:space="preserve"> SEQ Figura \* ARABIC </w:instrText>
      </w:r>
      <w:r>
        <w:fldChar w:fldCharType="separate"/>
      </w:r>
      <w:r w:rsidR="001B6AAA">
        <w:rPr>
          <w:noProof/>
        </w:rPr>
        <w:t>23</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100"/>
    </w:p>
    <w:p w14:paraId="7A71C40B" w14:textId="5FA26EB1" w:rsidR="0018684D" w:rsidRDefault="00713FD3" w:rsidP="002B70B6">
      <w:pPr>
        <w:pStyle w:val="Heading3"/>
        <w:numPr>
          <w:ilvl w:val="3"/>
          <w:numId w:val="13"/>
        </w:numPr>
        <w:spacing w:line="360" w:lineRule="auto"/>
      </w:pPr>
      <w:bookmarkStart w:id="101" w:name="_Toc172231113"/>
      <w:r>
        <w:t>Minijogo 3 – Catete</w:t>
      </w:r>
      <w:r w:rsidR="004A3F8A">
        <w:t>r</w:t>
      </w:r>
      <w:bookmarkEnd w:id="101"/>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lastRenderedPageBreak/>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670CC46B" w:rsidR="008B021B" w:rsidRDefault="008B021B" w:rsidP="002B70B6">
      <w:r>
        <w:t>Nas Figuras 2</w:t>
      </w:r>
      <w:r w:rsidR="002C3E72">
        <w:t>4</w:t>
      </w:r>
      <w:r w:rsidR="000700CC">
        <w:t xml:space="preserve"> </w:t>
      </w:r>
      <w:r>
        <w:t>e 2</w:t>
      </w:r>
      <w:r w:rsidR="002C3E72">
        <w:t>5</w:t>
      </w:r>
      <w:r>
        <w:t xml:space="preserve">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75276FE6">
            <wp:extent cx="3420000" cy="2138400"/>
            <wp:effectExtent l="0" t="0" r="0" b="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5A75F58D" w14:textId="56010D72" w:rsidR="00E93FEA" w:rsidRDefault="00B17B27" w:rsidP="002B70B6">
      <w:pPr>
        <w:pStyle w:val="Caption"/>
        <w:spacing w:line="360" w:lineRule="auto"/>
      </w:pPr>
      <w:bookmarkStart w:id="102" w:name="_Toc172219960"/>
      <w:r>
        <w:t xml:space="preserve">Figura </w:t>
      </w:r>
      <w:r>
        <w:fldChar w:fldCharType="begin"/>
      </w:r>
      <w:r>
        <w:instrText xml:space="preserve"> SEQ Figura \* ARABIC </w:instrText>
      </w:r>
      <w:r>
        <w:fldChar w:fldCharType="separate"/>
      </w:r>
      <w:r w:rsidR="001B6AAA">
        <w:rPr>
          <w:noProof/>
        </w:rPr>
        <w:t>24</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2"/>
    </w:p>
    <w:p w14:paraId="493BF70A" w14:textId="77777777" w:rsidR="00B17B27" w:rsidRDefault="00E93FEA" w:rsidP="002B70B6">
      <w:pPr>
        <w:keepNext/>
        <w:jc w:val="center"/>
      </w:pPr>
      <w:r>
        <w:rPr>
          <w:noProof/>
        </w:rPr>
        <w:lastRenderedPageBreak/>
        <w:drawing>
          <wp:inline distT="0" distB="0" distL="0" distR="0" wp14:anchorId="17C1F5D3" wp14:editId="42DEB736">
            <wp:extent cx="3420000" cy="2138400"/>
            <wp:effectExtent l="0" t="0" r="0"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1EDC3CA9" w14:textId="3A7E481D" w:rsidR="00E93FEA" w:rsidRPr="00D46D6B" w:rsidRDefault="00B17B27" w:rsidP="002B70B6">
      <w:pPr>
        <w:pStyle w:val="Caption"/>
        <w:spacing w:line="360" w:lineRule="auto"/>
      </w:pPr>
      <w:bookmarkStart w:id="103" w:name="_Toc172219961"/>
      <w:r>
        <w:t xml:space="preserve">Figura </w:t>
      </w:r>
      <w:r>
        <w:fldChar w:fldCharType="begin"/>
      </w:r>
      <w:r>
        <w:instrText xml:space="preserve"> SEQ Figura \* ARABIC </w:instrText>
      </w:r>
      <w:r>
        <w:fldChar w:fldCharType="separate"/>
      </w:r>
      <w:r w:rsidR="001B6AAA">
        <w:rPr>
          <w:noProof/>
        </w:rPr>
        <w:t>25</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3"/>
    </w:p>
    <w:p w14:paraId="41F567AD" w14:textId="2333211B" w:rsidR="00983985" w:rsidRDefault="00983985" w:rsidP="002B70B6">
      <w:pPr>
        <w:pStyle w:val="Heading3"/>
        <w:spacing w:line="360" w:lineRule="auto"/>
      </w:pPr>
      <w:bookmarkStart w:id="104" w:name="_Toc172231114"/>
      <w:r>
        <w:t>Recompensar o jog</w:t>
      </w:r>
      <w:r w:rsidR="0091631F">
        <w:t>ador</w:t>
      </w:r>
      <w:bookmarkEnd w:id="104"/>
    </w:p>
    <w:p w14:paraId="7D66ADCF" w14:textId="6A4D2E05"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w:t>
      </w:r>
      <w:r w:rsidR="0050351A">
        <w:t>é</w:t>
      </w:r>
      <w:r>
        <w:t>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25F962DB" w14:textId="1B33B2F5" w:rsidR="00182C58" w:rsidRDefault="00205672" w:rsidP="00F009D0">
      <w:r>
        <w:t xml:space="preserve">Ao encontrar o ovo, o jogador é </w:t>
      </w:r>
      <w:r w:rsidR="0054157D">
        <w:t>congratulado</w:t>
      </w:r>
      <w:r w:rsidR="00B41659">
        <w:t xml:space="preserve"> </w:t>
      </w:r>
      <w:r>
        <w:t>pelo seu companheiro de aventura, Alfredo, e retorna ao segundo nível do jogo de memória, dando continuidade à sua jornada de aprendiza</w:t>
      </w:r>
      <w:r w:rsidR="00374D4B">
        <w:t>gem</w:t>
      </w:r>
      <w:r>
        <w:t xml:space="preserve"> e diversão.</w:t>
      </w:r>
    </w:p>
    <w:p w14:paraId="250C0D27" w14:textId="77777777" w:rsidR="00F009D0" w:rsidRDefault="00F009D0" w:rsidP="002B70B6"/>
    <w:p w14:paraId="62426C36" w14:textId="77777777" w:rsidR="00F009D0" w:rsidRDefault="00F009D0" w:rsidP="002B70B6"/>
    <w:p w14:paraId="25E7D66E" w14:textId="0D7500EB" w:rsidR="000B0DBD" w:rsidRDefault="000B0DBD" w:rsidP="002B70B6">
      <w:r>
        <w:lastRenderedPageBreak/>
        <w:t>Nas Figuras 2</w:t>
      </w:r>
      <w:r w:rsidR="00F009D0">
        <w:t>6</w:t>
      </w:r>
      <w:r>
        <w:t xml:space="preserve">, </w:t>
      </w:r>
      <w:r w:rsidR="00323CBA">
        <w:t>2</w:t>
      </w:r>
      <w:r w:rsidR="00F009D0">
        <w:t>7</w:t>
      </w:r>
      <w:r>
        <w:t xml:space="preserve"> e 2</w:t>
      </w:r>
      <w:r w:rsidR="00F009D0">
        <w:t>8</w:t>
      </w:r>
      <w:r>
        <w:t xml:space="preserve">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293E4F07">
            <wp:extent cx="3420000" cy="2138400"/>
            <wp:effectExtent l="0" t="0" r="0"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15F3F337" w14:textId="5995B758" w:rsidR="00E93FEA" w:rsidRDefault="008D362E" w:rsidP="002B70B6">
      <w:pPr>
        <w:pStyle w:val="Caption"/>
        <w:spacing w:line="360" w:lineRule="auto"/>
      </w:pPr>
      <w:bookmarkStart w:id="105" w:name="_Toc172219962"/>
      <w:r>
        <w:t xml:space="preserve">Figura </w:t>
      </w:r>
      <w:r>
        <w:fldChar w:fldCharType="begin"/>
      </w:r>
      <w:r>
        <w:instrText xml:space="preserve"> SEQ Figura \* ARABIC </w:instrText>
      </w:r>
      <w:r>
        <w:fldChar w:fldCharType="separate"/>
      </w:r>
      <w:r w:rsidR="001B6AAA">
        <w:rPr>
          <w:noProof/>
        </w:rPr>
        <w:t>26</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5"/>
    </w:p>
    <w:p w14:paraId="2E4E4C87" w14:textId="77777777" w:rsidR="008D362E" w:rsidRDefault="00E93FEA" w:rsidP="002B70B6">
      <w:pPr>
        <w:keepNext/>
        <w:jc w:val="center"/>
      </w:pPr>
      <w:r>
        <w:rPr>
          <w:noProof/>
        </w:rPr>
        <w:drawing>
          <wp:inline distT="0" distB="0" distL="0" distR="0" wp14:anchorId="52535E93" wp14:editId="566A793D">
            <wp:extent cx="3420000" cy="2138400"/>
            <wp:effectExtent l="0" t="0" r="0"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25EF05DE" w14:textId="6AC6D56E" w:rsidR="00E93FEA" w:rsidRDefault="008D362E" w:rsidP="002B70B6">
      <w:pPr>
        <w:pStyle w:val="Caption"/>
        <w:spacing w:line="360" w:lineRule="auto"/>
      </w:pPr>
      <w:bookmarkStart w:id="106" w:name="_Toc172219963"/>
      <w:r>
        <w:t xml:space="preserve">Figura </w:t>
      </w:r>
      <w:r>
        <w:fldChar w:fldCharType="begin"/>
      </w:r>
      <w:r>
        <w:instrText xml:space="preserve"> SEQ Figura \* ARABIC </w:instrText>
      </w:r>
      <w:r>
        <w:fldChar w:fldCharType="separate"/>
      </w:r>
      <w:r w:rsidR="001B6AAA">
        <w:rPr>
          <w:noProof/>
        </w:rPr>
        <w:t>27</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6"/>
    </w:p>
    <w:p w14:paraId="59ECDE50" w14:textId="77777777" w:rsidR="008D362E" w:rsidRDefault="00E93FEA" w:rsidP="002B70B6">
      <w:pPr>
        <w:keepNext/>
        <w:jc w:val="center"/>
      </w:pPr>
      <w:r w:rsidRPr="00182C58">
        <w:rPr>
          <w:noProof/>
          <w:vertAlign w:val="subscript"/>
        </w:rPr>
        <w:drawing>
          <wp:inline distT="0" distB="0" distL="0" distR="0" wp14:anchorId="50B69E4B" wp14:editId="4DB9EDC1">
            <wp:extent cx="3420000" cy="2138400"/>
            <wp:effectExtent l="0" t="0" r="0"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20000" cy="2138400"/>
                    </a:xfrm>
                    <a:prstGeom prst="rect">
                      <a:avLst/>
                    </a:prstGeom>
                    <a:noFill/>
                    <a:ln>
                      <a:noFill/>
                    </a:ln>
                  </pic:spPr>
                </pic:pic>
              </a:graphicData>
            </a:graphic>
          </wp:inline>
        </w:drawing>
      </w:r>
    </w:p>
    <w:p w14:paraId="246EE5CC" w14:textId="53C80903" w:rsidR="00E93FEA" w:rsidRPr="00205672" w:rsidRDefault="008D362E" w:rsidP="002B70B6">
      <w:pPr>
        <w:pStyle w:val="Caption"/>
        <w:spacing w:line="360" w:lineRule="auto"/>
      </w:pPr>
      <w:bookmarkStart w:id="107" w:name="_Toc172219964"/>
      <w:r>
        <w:t xml:space="preserve">Figura </w:t>
      </w:r>
      <w:r>
        <w:fldChar w:fldCharType="begin"/>
      </w:r>
      <w:r>
        <w:instrText xml:space="preserve"> SEQ Figura \* ARABIC </w:instrText>
      </w:r>
      <w:r>
        <w:fldChar w:fldCharType="separate"/>
      </w:r>
      <w:r w:rsidR="001B6AAA">
        <w:rPr>
          <w:noProof/>
        </w:rPr>
        <w:t>28</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7"/>
    </w:p>
    <w:p w14:paraId="1B862718" w14:textId="2038B2F7" w:rsidR="00617273" w:rsidRPr="008D362E" w:rsidRDefault="008D362E" w:rsidP="002B70B6">
      <w:pPr>
        <w:pStyle w:val="Heading3"/>
        <w:spacing w:line="360" w:lineRule="auto"/>
        <w:rPr>
          <w:i/>
          <w:iCs/>
        </w:rPr>
      </w:pPr>
      <w:bookmarkStart w:id="108" w:name="_Toc172231115"/>
      <w:proofErr w:type="spellStart"/>
      <w:r w:rsidRPr="008D362E">
        <w:rPr>
          <w:i/>
          <w:iCs/>
        </w:rPr>
        <w:lastRenderedPageBreak/>
        <w:t>End</w:t>
      </w:r>
      <w:proofErr w:type="spellEnd"/>
      <w:r w:rsidRPr="008D362E">
        <w:rPr>
          <w:i/>
          <w:iCs/>
        </w:rPr>
        <w:t xml:space="preserve"> </w:t>
      </w:r>
      <w:proofErr w:type="spellStart"/>
      <w:r w:rsidRPr="008D362E">
        <w:rPr>
          <w:i/>
          <w:iCs/>
        </w:rPr>
        <w:t>Scene</w:t>
      </w:r>
      <w:bookmarkEnd w:id="108"/>
      <w:proofErr w:type="spellEnd"/>
    </w:p>
    <w:p w14:paraId="5DF33D10" w14:textId="0F80D63A" w:rsidR="00205672" w:rsidRDefault="00205672" w:rsidP="002B70B6">
      <w:r>
        <w:t xml:space="preserve">Ao completar o jogo, o jogador é levado para a cena final. Nessa cena, o companheiro Alfredo, que esteve presente durante toda a jornada, aparece no seu ninho, ao lado dos três ovos que o jogador encontrou. O jogador é </w:t>
      </w:r>
      <w:r w:rsidR="0054157D">
        <w:t>congratulado</w:t>
      </w:r>
      <w:r>
        <w:t xml:space="preserve"> pelo sucesso na sua missão e recebe duas opções: voltar a jogar o jogo ou sair da aplicação.</w:t>
      </w:r>
    </w:p>
    <w:p w14:paraId="1F08162D" w14:textId="446BEBCE" w:rsidR="00631DE9" w:rsidRDefault="00631DE9" w:rsidP="00631DE9">
      <w:pPr>
        <w:keepNext/>
      </w:pPr>
      <w:r>
        <w:tab/>
        <w:t>Na Figura 2</w:t>
      </w:r>
      <w:r w:rsidR="00A24FAB">
        <w:t>9</w:t>
      </w:r>
      <w:r>
        <w:t xml:space="preserve">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1CA5E8F5" w:rsidR="00E93FEA" w:rsidRPr="00205672" w:rsidRDefault="008D362E" w:rsidP="002B70B6">
      <w:pPr>
        <w:pStyle w:val="Caption"/>
        <w:spacing w:line="360" w:lineRule="auto"/>
      </w:pPr>
      <w:bookmarkStart w:id="109" w:name="_Toc172219965"/>
      <w:r>
        <w:t xml:space="preserve">Figura </w:t>
      </w:r>
      <w:r>
        <w:fldChar w:fldCharType="begin"/>
      </w:r>
      <w:r>
        <w:instrText xml:space="preserve"> SEQ Figura \* ARABIC </w:instrText>
      </w:r>
      <w:r>
        <w:fldChar w:fldCharType="separate"/>
      </w:r>
      <w:r w:rsidR="001B6AAA">
        <w:rPr>
          <w:noProof/>
        </w:rPr>
        <w:t>29</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9"/>
      <w:proofErr w:type="spellEnd"/>
    </w:p>
    <w:p w14:paraId="779A735E" w14:textId="0F73E63A" w:rsidR="009F68FA" w:rsidRDefault="000D063A" w:rsidP="002B70B6">
      <w:pPr>
        <w:pStyle w:val="Heading3"/>
        <w:spacing w:line="360" w:lineRule="auto"/>
      </w:pPr>
      <w:bookmarkStart w:id="110" w:name="_Toc172231116"/>
      <w:r>
        <w:t>Sistemas de demonstração de progresso</w:t>
      </w:r>
      <w:bookmarkEnd w:id="110"/>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4D87DA32"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rsidR="00B10851">
        <w:t>, que permitem ao jogador obter feedback sobre o seu progresso</w:t>
      </w:r>
      <w:r w:rsidR="006E3D53">
        <w:t xml:space="preserve"> </w:t>
      </w:r>
      <w:r w:rsidR="006E3D53">
        <w:fldChar w:fldCharType="begin"/>
      </w:r>
      <w:r w:rsidR="0060076A">
        <w:instrText xml:space="preserve"> ADDIN ZOTERO_ITEM CSL_CITATION {"citationID":"qv6h0a3o","properties":{"formattedCitation":"[46]","plainCitation":"[46]","noteIndex":0},"citationItems":[{"id":134,"uris":["http://zotero.org/users/local/kY0Zrcz1/items/4YFVGWGD"],"itemData":{"id":134,"type":"webpage","container-title":"itch.io","language":"en","title":"CC0 SFX and Voices","URL":"https://obsydianx.itch.io/interface-sfx-pack-1","accessed":{"date-parts":[["2024",6,4]]}}}],"schema":"https://github.com/citation-style-language/schema/raw/master/csl-citation.json"} </w:instrText>
      </w:r>
      <w:r w:rsidR="006E3D53">
        <w:fldChar w:fldCharType="separate"/>
      </w:r>
      <w:r w:rsidR="006E3D53">
        <w:rPr>
          <w:noProof/>
        </w:rPr>
        <w:t>[46]</w:t>
      </w:r>
      <w:r w:rsidR="006E3D53">
        <w:fldChar w:fldCharType="end"/>
      </w:r>
      <w:r w:rsidR="00B10851">
        <w:t xml:space="preserve">. Mais especificamente, </w:t>
      </w:r>
      <w:r w:rsidR="007255D3">
        <w:t>são utilizados três clips de áudio para oferecer feedback positivo ao jogador</w:t>
      </w:r>
      <w:r w:rsidR="00CC1D79">
        <w:t>:</w:t>
      </w:r>
      <w:r w:rsidR="007255D3">
        <w:t xml:space="preserve">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CC1D79">
        <w:t>;</w:t>
      </w:r>
      <w:r w:rsidR="007255D3">
        <w:t xml:space="preserve"> </w:t>
      </w:r>
      <w:r w:rsidR="00CC1D79">
        <w:t xml:space="preserve">e um </w:t>
      </w:r>
      <w:r w:rsidR="007255D3">
        <w:t>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w:t>
      </w:r>
      <w:r w:rsidR="007255D3">
        <w:lastRenderedPageBreak/>
        <w:t xml:space="preserve">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positivo ao jogador. Este vai permitir aumentar a compreensibilidade sobre a conclusão, com 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1" w:name="_Toc172231117"/>
      <w:r>
        <w:lastRenderedPageBreak/>
        <w:t>Testes</w:t>
      </w:r>
      <w:bookmarkEnd w:id="111"/>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2ECC60EB" w:rsidR="00617273" w:rsidRDefault="00A56DDA" w:rsidP="002B70B6">
      <w:pPr>
        <w:pStyle w:val="Heading2"/>
        <w:spacing w:line="360" w:lineRule="auto"/>
      </w:pPr>
      <w:r>
        <w:t xml:space="preserve"> </w:t>
      </w:r>
      <w:bookmarkStart w:id="112" w:name="_Toc172231118"/>
      <w:r w:rsidR="00455C25">
        <w:t>Planeamento e execução</w:t>
      </w:r>
      <w:bookmarkEnd w:id="112"/>
    </w:p>
    <w:p w14:paraId="43546299" w14:textId="65E7E6B8"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F0553B">
        <w:instrText xml:space="preserve"> ADDIN ZOTERO_ITEM CSL_CITATION {"citationID":"mu7vZ6Ts","properties":{"formattedCitation":"[47]","plainCitation":"[47]","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6,24]]}}}],"schema":"https://github.com/citation-style-language/schema/raw/master/csl-citation.json"} </w:instrText>
      </w:r>
      <w:r w:rsidR="00D14A62">
        <w:fldChar w:fldCharType="separate"/>
      </w:r>
      <w:r w:rsidR="0036642B">
        <w:rPr>
          <w:noProof/>
        </w:rPr>
        <w:t>[47]</w:t>
      </w:r>
      <w:r w:rsidR="00D14A62">
        <w:fldChar w:fldCharType="end"/>
      </w:r>
      <w:r w:rsidR="0042631A">
        <w:t xml:space="preserve">. </w:t>
      </w:r>
      <w:r w:rsidR="00E30047">
        <w:t>Estes, permitiram obter informação demográfica sobre os participantes, assim como uma opinião dos mesmos sobre a usabilidade do sistema</w:t>
      </w:r>
      <w:r w:rsidR="00BD75B9">
        <w:t xml:space="preserve">. Nesta sequência, importa realçar que o questionário utilizado para avaliar a usabilidade do sistema foi o </w:t>
      </w:r>
      <w:proofErr w:type="spellStart"/>
      <w:r w:rsidR="00BD75B9" w:rsidRPr="00BD75B9">
        <w:rPr>
          <w:i/>
          <w:iCs/>
        </w:rPr>
        <w:t>System</w:t>
      </w:r>
      <w:proofErr w:type="spellEnd"/>
      <w:r w:rsidR="00BD75B9" w:rsidRPr="00BD75B9">
        <w:rPr>
          <w:i/>
          <w:iCs/>
        </w:rPr>
        <w:t xml:space="preserve"> </w:t>
      </w:r>
      <w:proofErr w:type="spellStart"/>
      <w:r w:rsidR="00BD75B9" w:rsidRPr="00BD75B9">
        <w:rPr>
          <w:i/>
          <w:iCs/>
        </w:rPr>
        <w:t>Usability</w:t>
      </w:r>
      <w:proofErr w:type="spellEnd"/>
      <w:r w:rsidR="00BD75B9" w:rsidRPr="00BD75B9">
        <w:rPr>
          <w:i/>
          <w:iCs/>
        </w:rPr>
        <w:t xml:space="preserve"> </w:t>
      </w:r>
      <w:proofErr w:type="spellStart"/>
      <w:r w:rsidR="00BD75B9" w:rsidRPr="00BD75B9">
        <w:rPr>
          <w:i/>
          <w:iCs/>
        </w:rPr>
        <w:t>Scale</w:t>
      </w:r>
      <w:proofErr w:type="spellEnd"/>
      <w:r w:rsidR="00BD75B9">
        <w:t xml:space="preserve"> (SUS)</w:t>
      </w:r>
      <w:r w:rsidR="00BD75B9" w:rsidRPr="00A40B69">
        <w:rPr>
          <w:rStyle w:val="FootnoteReference"/>
        </w:rPr>
        <w:footnoteReference w:id="5"/>
      </w:r>
      <w:r w:rsidR="00BD75B9">
        <w:t xml:space="preserve">, um </w:t>
      </w:r>
      <w:proofErr w:type="spellStart"/>
      <w:r w:rsidR="00B802E2">
        <w:rPr>
          <w:i/>
          <w:iCs/>
        </w:rPr>
        <w:t>industry</w:t>
      </w:r>
      <w:proofErr w:type="spellEnd"/>
      <w:r w:rsidR="00B802E2">
        <w:rPr>
          <w:i/>
          <w:iCs/>
        </w:rPr>
        <w:t xml:space="preserve"> </w:t>
      </w:r>
      <w:r w:rsidR="00BD75B9">
        <w:rPr>
          <w:i/>
          <w:iCs/>
        </w:rPr>
        <w:t>standard</w:t>
      </w:r>
      <w:r w:rsidR="00BD75B9">
        <w:t xml:space="preserve"> na área de informática, devido a este ser uma </w:t>
      </w:r>
      <w:r w:rsidR="005F3526">
        <w:t xml:space="preserve">forma célere e eficiente </w:t>
      </w:r>
      <w:r w:rsidR="00BD75B9">
        <w:t>de obter resultados neste âmbito</w:t>
      </w:r>
      <w:r w:rsidR="00E30047">
        <w:t>.</w:t>
      </w:r>
      <w:r w:rsidR="00BD75B9">
        <w:t xml:space="preserve"> </w:t>
      </w:r>
      <w:r w:rsidR="00E30047">
        <w:t>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099DA6CF" w:rsidR="002616A0" w:rsidRDefault="00617273" w:rsidP="002B70B6">
      <w:r>
        <w:t>O questionário demográfico</w:t>
      </w:r>
      <w:r w:rsidR="009E610F" w:rsidRPr="00A40B69">
        <w:rPr>
          <w:rStyle w:val="FootnoteReference"/>
        </w:rPr>
        <w:footnoteReference w:id="6"/>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w:t>
      </w:r>
      <w:r w:rsidR="002971F5">
        <w:t>i</w:t>
      </w:r>
      <w:r w:rsidR="00F93220">
        <w:t xml:space="preserve"> com tecnologia, no seu global, assim como com a tecnologia de Realidade Aumentada, em concreto. O questionário permite, também, aferir a frequência com que este utiliza dispositivos móveis para jogar e sobre as espectativas que este possu</w:t>
      </w:r>
      <w:r w:rsidR="00BC0159">
        <w:t>i</w:t>
      </w:r>
      <w:r w:rsidR="00F93220">
        <w:t xml:space="preserve"> para com uma aplicação de RA. Releva, ainda, notar que o questionário possui</w:t>
      </w:r>
      <w:r w:rsidR="003C0398">
        <w:t>, dependendo das questões,</w:t>
      </w:r>
      <w:r w:rsidR="00F93220">
        <w:t xml:space="preserve"> respostas abertas, </w:t>
      </w:r>
      <w:r w:rsidR="00BC0159">
        <w:t xml:space="preserve">de </w:t>
      </w:r>
      <w:r w:rsidR="00F93220">
        <w:t>escolha múltipla e de seleção múltipla</w:t>
      </w:r>
      <w:r w:rsidR="000568DB">
        <w:t>.</w:t>
      </w:r>
    </w:p>
    <w:p w14:paraId="1AABCDF5" w14:textId="7B45AF54" w:rsidR="000568DB" w:rsidRDefault="00617273" w:rsidP="002B70B6">
      <w:r>
        <w:t xml:space="preserve"> No caso do questionário de usabilidade</w:t>
      </w:r>
      <w:r w:rsidR="004B162C">
        <w:t xml:space="preserve"> implementado</w:t>
      </w:r>
      <w:r w:rsidR="009E610F" w:rsidRPr="00A40B69">
        <w:rPr>
          <w:rStyle w:val="FootnoteReference"/>
        </w:rPr>
        <w:footnoteReference w:id="7"/>
      </w:r>
      <w:r w:rsidR="00365B2E">
        <w:t>,</w:t>
      </w:r>
      <w:r>
        <w:t xml:space="preserve"> foi utilizad</w:t>
      </w:r>
      <w:r w:rsidR="003C0398">
        <w:t>a</w:t>
      </w:r>
      <w:r>
        <w:t xml:space="preserve"> </w:t>
      </w:r>
      <w:r w:rsidR="004B162C">
        <w:t>a tradução para português do questionário SUS</w:t>
      </w:r>
      <w:r w:rsidR="00801EBC">
        <w:t xml:space="preserve"> </w:t>
      </w:r>
      <w:r w:rsidR="004B162C">
        <w:t xml:space="preserve">do estudo </w:t>
      </w:r>
      <w:proofErr w:type="spellStart"/>
      <w:r w:rsidR="004B162C" w:rsidRPr="00273737">
        <w:rPr>
          <w:i/>
          <w:iCs/>
        </w:rPr>
        <w:t>European</w:t>
      </w:r>
      <w:proofErr w:type="spellEnd"/>
      <w:r w:rsidR="004B162C" w:rsidRPr="00273737">
        <w:rPr>
          <w:i/>
          <w:iCs/>
        </w:rPr>
        <w:t xml:space="preserve"> Portuguese </w:t>
      </w:r>
      <w:proofErr w:type="spellStart"/>
      <w:r w:rsidR="004B162C" w:rsidRPr="00273737">
        <w:rPr>
          <w:i/>
          <w:iCs/>
        </w:rPr>
        <w:t>Validation</w:t>
      </w:r>
      <w:proofErr w:type="spellEnd"/>
      <w:r w:rsidR="004B162C" w:rsidRPr="00273737">
        <w:rPr>
          <w:i/>
          <w:iCs/>
        </w:rPr>
        <w:t xml:space="preserve"> </w:t>
      </w:r>
      <w:proofErr w:type="spellStart"/>
      <w:r w:rsidR="004B162C" w:rsidRPr="00273737">
        <w:rPr>
          <w:i/>
          <w:iCs/>
        </w:rPr>
        <w:t>of</w:t>
      </w:r>
      <w:proofErr w:type="spellEnd"/>
      <w:r w:rsidR="004B162C" w:rsidRPr="00273737">
        <w:rPr>
          <w:i/>
          <w:iCs/>
        </w:rPr>
        <w:t xml:space="preserve"> </w:t>
      </w:r>
      <w:proofErr w:type="spellStart"/>
      <w:r w:rsidR="004B162C" w:rsidRPr="00273737">
        <w:rPr>
          <w:i/>
          <w:iCs/>
        </w:rPr>
        <w:t>the</w:t>
      </w:r>
      <w:proofErr w:type="spellEnd"/>
      <w:r w:rsidR="004B162C" w:rsidRPr="00273737">
        <w:rPr>
          <w:i/>
          <w:iCs/>
        </w:rPr>
        <w:t xml:space="preserve"> </w:t>
      </w:r>
      <w:proofErr w:type="spellStart"/>
      <w:r w:rsidR="004B162C" w:rsidRPr="00273737">
        <w:rPr>
          <w:i/>
          <w:iCs/>
        </w:rPr>
        <w:t>System</w:t>
      </w:r>
      <w:proofErr w:type="spellEnd"/>
      <w:r w:rsidR="004B162C" w:rsidRPr="00273737">
        <w:rPr>
          <w:i/>
          <w:iCs/>
        </w:rPr>
        <w:t xml:space="preserve"> </w:t>
      </w:r>
      <w:proofErr w:type="spellStart"/>
      <w:r w:rsidR="004B162C" w:rsidRPr="00273737">
        <w:rPr>
          <w:i/>
          <w:iCs/>
        </w:rPr>
        <w:lastRenderedPageBreak/>
        <w:t>Usabily</w:t>
      </w:r>
      <w:proofErr w:type="spellEnd"/>
      <w:r w:rsidR="004B162C" w:rsidRPr="00273737">
        <w:rPr>
          <w:i/>
          <w:iCs/>
        </w:rPr>
        <w:t xml:space="preserve"> </w:t>
      </w:r>
      <w:proofErr w:type="spellStart"/>
      <w:r w:rsidR="004B162C" w:rsidRPr="00273737">
        <w:rPr>
          <w:i/>
          <w:iCs/>
        </w:rPr>
        <w:t>Scale</w:t>
      </w:r>
      <w:proofErr w:type="spellEnd"/>
      <w:r w:rsidR="004B162C" w:rsidRPr="00A40B69">
        <w:rPr>
          <w:rStyle w:val="FootnoteReference"/>
        </w:rPr>
        <w:footnoteReference w:id="8"/>
      </w:r>
      <w:r w:rsidR="004B162C">
        <w:t>,</w:t>
      </w:r>
      <w:r w:rsidR="004B162C">
        <w:rPr>
          <w:i/>
          <w:iCs/>
        </w:rPr>
        <w:t xml:space="preserve"> </w:t>
      </w:r>
      <w:r w:rsidR="00801EBC">
        <w:t>de modo a reduzir potenciais constrangimentos linguísticos que os participantes pudessem</w:t>
      </w:r>
      <w:r w:rsidR="00BC0159">
        <w:t xml:space="preserve"> ter</w:t>
      </w:r>
      <w:r w:rsidR="003C0398">
        <w:t xml:space="preserve">. </w:t>
      </w:r>
      <w:r w:rsidR="005D4777">
        <w:t>Nesta senda</w:t>
      </w:r>
      <w:r w:rsidR="00565501">
        <w:t>, este questionário consiste em dez perguntas, com respostas</w:t>
      </w:r>
      <w:r w:rsidR="000568DB">
        <w:t xml:space="preserve"> de</w:t>
      </w:r>
      <w:r w:rsidR="00BC0159">
        <w:t xml:space="preserve"> acordo com a escala de 5 pontos de </w:t>
      </w:r>
      <w:proofErr w:type="spellStart"/>
      <w:r w:rsidR="00BC0159">
        <w:t>Likert</w:t>
      </w:r>
      <w:proofErr w:type="spellEnd"/>
      <w:r w:rsidR="00BC0159">
        <w:t>, ou seja,</w:t>
      </w:r>
      <w:r w:rsidR="000568DB">
        <w:t xml:space="preserve"> </w:t>
      </w:r>
      <w:r w:rsidR="00BC0159">
        <w:t xml:space="preserve">respostas de </w:t>
      </w:r>
      <w:r w:rsidR="000568DB">
        <w:t>escolha múltipla enumeradas</w:t>
      </w:r>
      <w:r w:rsidR="00565501">
        <w:t xml:space="preserve"> </w:t>
      </w:r>
      <w:r w:rsidR="000568DB">
        <w:t>com 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C555BA">
        <w:t xml:space="preserve"> </w:t>
      </w:r>
      <w:r w:rsidR="00C555BA">
        <w:fldChar w:fldCharType="begin"/>
      </w:r>
      <w:r w:rsidR="00C555BA">
        <w:instrText xml:space="preserve"> ADDIN ZOTERO_ITEM CSL_CITATION {"citationID":"C9UWVOtL","properties":{"formattedCitation":"[48]","plainCitation":"[48]","noteIndex":0},"citationItems":[{"id":136,"uris":["http://zotero.org/users/local/kY0Zrcz1/items/K2PFC9Y8"],"itemData":{"id":136,"type":"webpage","abstract":"A Likert scale is a rating scale used to measure opinions, attitudes, or behaviors. It consists of a statement or a question, followed by a series of five","container-title":"Scribbr","language":"en-US","title":"What Is a Likert Scale? | Guide &amp; Examples","title-short":"What Is a Likert Scale?","URL":"https://www.scribbr.com/methodology/likert-scale/","author":[{"family":"Bhandari","given":"Pritha"}],"accessed":{"date-parts":[["2024",7,11]]},"issued":{"date-parts":[["2020",7,3]]}}}],"schema":"https://github.com/citation-style-language/schema/raw/master/csl-citation.json"} </w:instrText>
      </w:r>
      <w:r w:rsidR="00C555BA">
        <w:fldChar w:fldCharType="separate"/>
      </w:r>
      <w:r w:rsidR="00C555BA">
        <w:rPr>
          <w:noProof/>
        </w:rPr>
        <w:t>[48]</w:t>
      </w:r>
      <w:r w:rsidR="00C555BA">
        <w:fldChar w:fldCharType="end"/>
      </w:r>
      <w:r w:rsidR="000568DB">
        <w:t>.</w:t>
      </w:r>
    </w:p>
    <w:p w14:paraId="6BDD9D19" w14:textId="42A15669"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60076A">
        <w:instrText xml:space="preserve"> ADDIN ZOTERO_ITEM CSL_CITATION {"citationID":"M9tzzvC5","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7408A6">
        <w:t xml:space="preserve">. </w:t>
      </w:r>
    </w:p>
    <w:p w14:paraId="10D65CC3" w14:textId="26DC3325" w:rsidR="00C3613B" w:rsidRDefault="00A75A65" w:rsidP="002B70B6">
      <w:r>
        <w:t xml:space="preserve">De modo a compreender os resultados obtidos a partir deste questionário importa realçar que, a pontuação </w:t>
      </w:r>
      <w:r w:rsidR="00305232">
        <w:t>de referência para aferir a usabilidade de um sistema</w:t>
      </w:r>
      <w:r>
        <w:t xml:space="preserve"> é o valor 68</w:t>
      </w:r>
      <w:r w:rsidR="003A2842">
        <w:t>, podendo esta variar entre 0 e 100</w:t>
      </w:r>
      <w:r>
        <w:t xml:space="preserve">. Neste seguimento, cabe mencionar que uma pontuação acima </w:t>
      </w:r>
      <w:r w:rsidR="003A2842">
        <w:t xml:space="preserve">do valor de referência </w:t>
      </w:r>
      <w:r>
        <w:t xml:space="preserve">se traduz num ponto de vista de usabilidade </w:t>
      </w:r>
      <w:r w:rsidR="00CE5611">
        <w:t>positivo</w:t>
      </w:r>
      <w:r>
        <w:t xml:space="preserve"> e um resultado inferior a este traduz-se num ponto de vista de usabilidade </w:t>
      </w:r>
      <w:r w:rsidR="00CE5611">
        <w:t>negativo</w:t>
      </w:r>
      <w:r>
        <w:t>.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60076A">
        <w:instrText xml:space="preserve"> ADDIN ZOTERO_ITEM CSL_CITATION {"citationID":"Deji2kJW","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C3613B">
        <w:t>.</w:t>
      </w:r>
    </w:p>
    <w:p w14:paraId="0705486C" w14:textId="02631219" w:rsidR="00617273" w:rsidRDefault="00C52D81" w:rsidP="002B70B6">
      <w:r>
        <w:t>Nesta senda, importa mencionar, que os testes foram executados</w:t>
      </w:r>
      <w:r w:rsidR="005F3526">
        <w:t xml:space="preserve"> ao longo de vários dias, em diferentes horários</w:t>
      </w:r>
      <w:r>
        <w:t xml:space="preserve"> </w:t>
      </w:r>
      <w:r w:rsidR="005F3526">
        <w:t xml:space="preserve">e </w:t>
      </w:r>
      <w:r>
        <w:t>em ambientes controlados</w:t>
      </w:r>
      <w:r w:rsidR="00981640">
        <w:t>, mais especificamente, locais silenciosos onde o voluntário não possuía distrações externas</w:t>
      </w:r>
      <w:r>
        <w:t>.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512672F9" w:rsidR="008E78B0" w:rsidRDefault="00BD7305" w:rsidP="002B70B6">
      <w:r>
        <w:lastRenderedPageBreak/>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w:t>
      </w:r>
      <w:r w:rsidR="00471303">
        <w:t>quência</w:t>
      </w:r>
      <w:r>
        <w:t>, as observações efetuadas pelos participantes foram registadas e serão descritas e discutidas no subcapítulo seguinte (ponto 5.2.)</w:t>
      </w:r>
      <w:r w:rsidR="005D4777">
        <w:t>.</w:t>
      </w:r>
      <w:r w:rsidR="00617273">
        <w:t xml:space="preserve"> Após concluir o jogo, o participante era convidado a responder ao questionário relativo a usabilidade do sistema, o qual marcava o término do teste.</w:t>
      </w:r>
    </w:p>
    <w:p w14:paraId="59F21069" w14:textId="753625FB" w:rsidR="00455C25" w:rsidRDefault="00A56DDA" w:rsidP="002B70B6">
      <w:pPr>
        <w:pStyle w:val="Heading2"/>
        <w:spacing w:line="360" w:lineRule="auto"/>
      </w:pPr>
      <w:r>
        <w:t xml:space="preserve"> </w:t>
      </w:r>
      <w:bookmarkStart w:id="113" w:name="_Toc172231119"/>
      <w:r w:rsidR="0048264D">
        <w:t>Apresentação e d</w:t>
      </w:r>
      <w:r w:rsidR="00455C25">
        <w:t>iscussão de resultados</w:t>
      </w:r>
      <w:bookmarkEnd w:id="113"/>
    </w:p>
    <w:p w14:paraId="60A16824" w14:textId="1B9B53EE" w:rsid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0EC5E591" w14:textId="77777777" w:rsidR="00A25799" w:rsidRDefault="00A25799" w:rsidP="00A25799">
      <w:r>
        <w:t>Através da análise da Tabela 1, é possível compreender que os dez voluntários são, maioritariamente, do sexo masculino e possuem uma idade média de 25,4 anos, variando esta entre 20 e 51 anos. Releva salientar que nenhum participante mencionou possuir qualquer tipo de limitação física ou psicológica. Para além disso, todos os participantes referiram utilizar tecnologia diariamente, sendo que a frequência com que estes utilizam dispositivos móveis para jogar, a experiência que possuem com a tecnologia de Realidade Aumentada e as espectativas que possuem para um jogo de RA são questões em que as respostas se distribuem de forma equilibrada, com especial ênfase, neste último, para a esperança de o jogo de RA possuir um bom nível de interatividade com o ambiente real.</w:t>
      </w:r>
    </w:p>
    <w:p w14:paraId="4E96EB18" w14:textId="77777777" w:rsidR="00A25799" w:rsidRDefault="00A25799" w:rsidP="002B70B6"/>
    <w:p w14:paraId="4AE273C3" w14:textId="77777777" w:rsidR="003A2842" w:rsidRDefault="003A2842" w:rsidP="002B70B6"/>
    <w:p w14:paraId="00E86D37" w14:textId="77777777" w:rsidR="003A2842" w:rsidRDefault="003A2842" w:rsidP="002B70B6"/>
    <w:p w14:paraId="2C5D1FDF" w14:textId="77777777" w:rsidR="003A2842" w:rsidRDefault="003A2842" w:rsidP="002B70B6"/>
    <w:p w14:paraId="0EB88C02" w14:textId="77777777" w:rsidR="003A2842" w:rsidRDefault="003A2842" w:rsidP="002B70B6"/>
    <w:p w14:paraId="21822C5F" w14:textId="77777777" w:rsidR="003A2842" w:rsidRDefault="003A2842" w:rsidP="002B70B6"/>
    <w:p w14:paraId="18EA3E9D" w14:textId="18A1DE42" w:rsidR="003A2842" w:rsidRDefault="003A2842" w:rsidP="003A2842">
      <w:pPr>
        <w:ind w:firstLine="0"/>
      </w:pPr>
    </w:p>
    <w:p w14:paraId="2DE004EB" w14:textId="7781FB8A" w:rsidR="000A0D84" w:rsidRDefault="000A0D84" w:rsidP="002B70B6">
      <w:pPr>
        <w:pStyle w:val="Caption"/>
        <w:keepNext/>
        <w:spacing w:line="360" w:lineRule="auto"/>
      </w:pPr>
      <w:bookmarkStart w:id="114" w:name="_Toc171705964"/>
      <w:r>
        <w:lastRenderedPageBreak/>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xml:space="preserve">- Resultados questionário </w:t>
      </w:r>
      <w:r w:rsidR="00053C4D">
        <w:rPr>
          <w:b w:val="0"/>
          <w:bCs/>
        </w:rPr>
        <w:t>d</w:t>
      </w:r>
      <w:r w:rsidRPr="00F542C3">
        <w:rPr>
          <w:b w:val="0"/>
          <w:bCs/>
        </w:rPr>
        <w:t>emográfico</w:t>
      </w:r>
      <w:bookmarkEnd w:id="114"/>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22FE19F6" w14:textId="77777777" w:rsidR="00A25799" w:rsidRDefault="00A25799" w:rsidP="000873B8"/>
    <w:p w14:paraId="3300693D" w14:textId="5904AA17" w:rsidR="00E17DB4" w:rsidRDefault="00565501" w:rsidP="000873B8">
      <w:r>
        <w:lastRenderedPageBreak/>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5" w:name="_Toc171705965"/>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5"/>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47F56BDD"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w:t>
      </w:r>
      <w:r w:rsidR="00410C83">
        <w:t>se focaram</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rsidR="00117B2C">
        <w:t xml:space="preserve"> de acordo com o público-alvo</w:t>
      </w:r>
      <w:r w:rsidR="00365D61">
        <w:t xml:space="preserve">,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lastRenderedPageBreak/>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5DD6DC52"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tendo em conta que, para alguns dos voluntários, a usabilidade foi apenas avaliada como boa</w:t>
      </w:r>
      <w:r w:rsidR="00B4616C">
        <w:t xml:space="preserve">. É possível estipular, então, que o jogo desenvolvido </w:t>
      </w:r>
      <w:r w:rsidR="00FE1386">
        <w:t xml:space="preserve">foi </w:t>
      </w:r>
      <w:r w:rsidR="00A56DDA">
        <w:t>bem-sucedido</w:t>
      </w:r>
      <w:r w:rsidR="00FE1386">
        <w:t xml:space="preserve"> no que respeita à usabilidade do sistema.</w:t>
      </w:r>
    </w:p>
    <w:p w14:paraId="066F72B5" w14:textId="3F0E9A74"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As mensagens que são apresentadas ao jogador não são expl</w:t>
      </w:r>
      <w:r w:rsidR="00023ADE">
        <w:t>í</w:t>
      </w:r>
      <w:r w:rsidR="00751810">
        <w:t xml:space="preserve">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lastRenderedPageBreak/>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sidRPr="00F376F8">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6" w:name="_Toc172231120"/>
      <w:r>
        <w:lastRenderedPageBreak/>
        <w:t>Conclusão e Trabalho Futuro</w:t>
      </w:r>
      <w:bookmarkEnd w:id="116"/>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45E7A181" w14:textId="4EC90A96" w:rsidR="002819B7" w:rsidRDefault="00F8374C" w:rsidP="00A9640F">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w:t>
      </w:r>
      <w:r w:rsidR="00185BF1">
        <w:t>visasse reduzir</w:t>
      </w:r>
      <w:r w:rsidR="00365D61">
        <w:t xml:space="preserv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05C3137E" w14:textId="6083CF49" w:rsidR="00D21999" w:rsidRDefault="00D21999" w:rsidP="00A9640F">
      <w:r>
        <w:t xml:space="preserve">Neste seguimento, </w:t>
      </w:r>
      <w:r w:rsidR="00D838D3">
        <w:t>cabe</w:t>
      </w:r>
      <w:r>
        <w:t xml:space="preserve"> </w:t>
      </w:r>
      <w:r w:rsidR="00D838D3">
        <w:t>realçar</w:t>
      </w:r>
      <w:r>
        <w:t xml:space="preserve"> </w:t>
      </w:r>
      <w:r w:rsidR="009214C2">
        <w:t xml:space="preserve">a preparação que a aplicação possui no âmbito da execução de futuros testes que pretendam apurar a </w:t>
      </w:r>
      <w:r w:rsidR="00DC5E22">
        <w:t xml:space="preserve">sua </w:t>
      </w:r>
      <w:r w:rsidR="009214C2">
        <w:t>capacidade</w:t>
      </w:r>
      <w:r w:rsidR="00DC5E22">
        <w:t xml:space="preserve"> de</w:t>
      </w:r>
      <w:r w:rsidR="009214C2">
        <w:t xml:space="preserve"> reduzir as emoções negativas no público-alvo, estando esta totalmente pronta para este processo. Para além disso, </w:t>
      </w:r>
      <w:r w:rsidR="00D838D3">
        <w:t xml:space="preserve">releva notar </w:t>
      </w:r>
      <w:r>
        <w:t>o sucesso do processo de desenvolvido do jogo em questão</w:t>
      </w:r>
      <w:r w:rsidR="00DC5E22">
        <w:t>. Foi p</w:t>
      </w:r>
      <w:r>
        <w:t xml:space="preserve">ossível implementar várias mecânicas alinhadas com as sugestões da equipa de enfermeiras do Centro Hospitalar de Leiria, que visam permitir educar o público-alvo no âmbito do procedimento pré-cirúrgico a que serão submetidos. </w:t>
      </w:r>
      <w:r w:rsidR="009214C2">
        <w:t xml:space="preserve">Importa, ainda, </w:t>
      </w:r>
      <w:r w:rsidR="00D838D3">
        <w:t>mencionar</w:t>
      </w:r>
      <w:r>
        <w:t xml:space="preserve"> a integração entre as várias componentes de jogo, com especial ênfase para o fluxo presente entre o jogo de memória, os minijogos e o mecanismo que permite recompensar o jogador. No caso concreto dos minijogos, </w:t>
      </w:r>
      <w:r w:rsidR="00F728BD">
        <w:t xml:space="preserve">cabe notar a implementação de diferentes minijogos que permitem ao jogador aprimorar a sua familiarização com </w:t>
      </w:r>
      <w:r w:rsidR="009214C2">
        <w:t>3 etapas do</w:t>
      </w:r>
      <w:r w:rsidR="00F728BD">
        <w:t xml:space="preserve"> procedimento pré-operatório, potencialmente serenando as emoções negativas já referidas. </w:t>
      </w:r>
    </w:p>
    <w:p w14:paraId="1DF5E1AE" w14:textId="07B96D98" w:rsidR="002C02D3" w:rsidRDefault="00CC57C3" w:rsidP="002B70B6">
      <w:r>
        <w:t xml:space="preserve">No âmbito do trabalho futuro relativo a este projeto, </w:t>
      </w:r>
      <w:r w:rsidR="00D8259C">
        <w:t xml:space="preserve">destaca-se a importância da realização de </w:t>
      </w:r>
      <w:r w:rsidR="00D21999">
        <w:t>avaliações</w:t>
      </w:r>
      <w:r w:rsidR="00BE7AD3">
        <w:t xml:space="preserve"> com o público-alvo e</w:t>
      </w:r>
      <w:r w:rsidR="00D8259C">
        <w:t xml:space="preserve"> num</w:t>
      </w:r>
      <w:r>
        <w:t xml:space="preserve"> local apropriado</w:t>
      </w:r>
      <w:r w:rsidR="002C02D3">
        <w:t>, neste caso</w:t>
      </w:r>
      <w:r w:rsidR="00D8259C">
        <w:t>,</w:t>
      </w:r>
      <w:r w:rsidR="002C02D3">
        <w:t xml:space="preserve"> </w:t>
      </w:r>
      <w:r w:rsidR="00D8259C">
        <w:t>n</w:t>
      </w:r>
      <w:r w:rsidR="002C02D3">
        <w:t xml:space="preserve">uma sala </w:t>
      </w:r>
      <w:r w:rsidR="002C02D3">
        <w:lastRenderedPageBreak/>
        <w:t>de espera da ala pediátrica de um hospital</w:t>
      </w:r>
      <w:r w:rsidR="00D8259C">
        <w:t xml:space="preserve"> ou, na impossibilidade, num ambiente tanto semelhante quanto possível.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3C2C9651"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r w:rsidR="00980167">
        <w:t xml:space="preserve">Nesta senda, devido a constrangimentos de tempo, tal como mencionado na secção 4.1.10, não foi possível implementar animações nos </w:t>
      </w:r>
      <w:proofErr w:type="spellStart"/>
      <w:r w:rsidR="00980167">
        <w:rPr>
          <w:i/>
          <w:iCs/>
        </w:rPr>
        <w:t>prefabs</w:t>
      </w:r>
      <w:proofErr w:type="spellEnd"/>
      <w:r w:rsidR="00980167">
        <w:t xml:space="preserve"> da borboleta, do coala e da abelha. A ideia planeada para implementar estas animações envolvia a utilização do </w:t>
      </w:r>
      <w:r w:rsidR="00980167">
        <w:rPr>
          <w:i/>
          <w:iCs/>
        </w:rPr>
        <w:t xml:space="preserve">package </w:t>
      </w:r>
      <w:proofErr w:type="spellStart"/>
      <w:r w:rsidR="00980167" w:rsidRPr="00C81286">
        <w:t>DOTween</w:t>
      </w:r>
      <w:proofErr w:type="spellEnd"/>
      <w:r w:rsidR="00980167">
        <w:t>, de modo a animar estes animais no jogo de memória, aquando da sua descoberta por parte do jogador, e nos minijogos, aumentado a imersão do jogo.</w:t>
      </w:r>
      <w:r w:rsidR="003D6DD4">
        <w:t xml:space="preserve"> Mais se acrescenta, a implementação da funcionalidade que visa aprimorar a interatividade do jogo de memória deve ser revista e corrigida, de modo a garantir o seu correto funcionamento, assim como o do jogo de memória. Nesta senda, devem, também, ser acrescentadas mais informações à funcionalidade de apresentação de informação quando o jogador carrega no modelo 3D.</w:t>
      </w:r>
    </w:p>
    <w:p w14:paraId="11B421FB" w14:textId="49BE508B" w:rsidR="00F56436" w:rsidRDefault="00F56436" w:rsidP="002B70B6">
      <w:r>
        <w:t>S</w:t>
      </w:r>
      <w:r w:rsidRPr="00F56436">
        <w:t>eria</w:t>
      </w:r>
      <w:r>
        <w:t>, ainda,</w:t>
      </w:r>
      <w:r w:rsidRPr="00F56436">
        <w:t xml:space="preserve"> benéfico</w:t>
      </w:r>
      <w:r>
        <w:t>, no âmbito do aspeto estético do jogo,</w:t>
      </w:r>
      <w:r w:rsidRPr="00F56436">
        <w:t xml:space="preserve"> realizar uma reconstrução de todos os modelos 3D presentes no jogo, visando aumentar o seu detalhe, de forma a torná-los mais legíveis</w:t>
      </w:r>
      <w:r>
        <w:t xml:space="preserve"> e mais adequados ao público-alvo</w:t>
      </w:r>
      <w:r w:rsidRPr="00F56436">
        <w:t xml:space="preserve">. Para além disso, seria vantajoso substituir as </w:t>
      </w:r>
      <w:proofErr w:type="spellStart"/>
      <w:r w:rsidRPr="00F56436">
        <w:rPr>
          <w:i/>
          <w:iCs/>
        </w:rPr>
        <w:t>sprites</w:t>
      </w:r>
      <w:proofErr w:type="spellEnd"/>
      <w:r w:rsidRPr="00F56436">
        <w:t>, representativas dos arbustos e do ovo, por modelos 3D</w:t>
      </w:r>
      <w:r>
        <w:t>,</w:t>
      </w:r>
      <w:r w:rsidRPr="00F56436">
        <w:t xml:space="preserve"> uma vez que são os únicos elementos presentes no jogo, com os quais o jogador interage, que não possuem uma representação tridimensional.</w:t>
      </w:r>
    </w:p>
    <w:p w14:paraId="23C1E2CE" w14:textId="51EBF971"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w:t>
      </w:r>
      <w:r w:rsidR="00402248">
        <w:t xml:space="preserve">Importa notar que, para efetuar a referida reflexão, devem ser </w:t>
      </w:r>
      <w:r w:rsidR="00154768">
        <w:t>executas</w:t>
      </w:r>
      <w:r w:rsidR="00402248">
        <w:t xml:space="preserve"> </w:t>
      </w:r>
      <w:r w:rsidR="00154768">
        <w:t xml:space="preserve">novas </w:t>
      </w:r>
      <w:r w:rsidR="00402248">
        <w:t xml:space="preserve">avaliações do jogo em questão em diferentes dispositivos móveis. </w:t>
      </w:r>
    </w:p>
    <w:p w14:paraId="76B10077" w14:textId="53BB8983" w:rsidR="00C25EFC" w:rsidRDefault="002861D5" w:rsidP="002B70B6">
      <w:r>
        <w:t>R</w:t>
      </w:r>
      <w:r w:rsidR="00D8259C">
        <w:t>elava</w:t>
      </w:r>
      <w:r>
        <w:t>, ainda,</w:t>
      </w:r>
      <w:r w:rsidR="00C25EFC">
        <w:t xml:space="preserve"> mencionar a</w:t>
      </w:r>
      <w:r w:rsidR="00D8259C">
        <w:t xml:space="preserve"> importância da</w:t>
      </w:r>
      <w:r w:rsidR="00C25EFC">
        <w:t xml:space="preserve"> implementação de um sistema de dicas, de modo a facilitar o jogo d</w:t>
      </w:r>
      <w:r w:rsidR="00D8259C">
        <w:t>e</w:t>
      </w:r>
      <w:r w:rsidR="00C25EFC">
        <w:t xml:space="preserve"> memória implementado. </w:t>
      </w:r>
      <w:r w:rsidR="006977BF">
        <w:t>Devido às características do público-alvo em questão, estes poderão ter dificuldades em completar o jogo d</w:t>
      </w:r>
      <w:r w:rsidR="00D8259C">
        <w:t>e</w:t>
      </w:r>
      <w:r w:rsidR="006977BF">
        <w:t xml:space="preserve"> memória em tempo útil, </w:t>
      </w:r>
      <w:r w:rsidR="006977BF">
        <w:lastRenderedPageBreak/>
        <w:t xml:space="preserve">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352D23FE" w14:textId="4F44E02E" w:rsidR="002861D5" w:rsidRDefault="002861D5" w:rsidP="002B70B6">
      <w:r>
        <w:t>Por fim, cabe notar a importância da continuação do processo de desenvolvimento do jogo em questão</w:t>
      </w:r>
      <w:r w:rsidR="003325D2">
        <w:t>,</w:t>
      </w:r>
      <w:r>
        <w:t xml:space="preserve"> de modo que este incorpore, na sua completude, o procedimento pré-operatório</w:t>
      </w:r>
      <w:r w:rsidR="003325D2">
        <w:t>,</w:t>
      </w:r>
      <w:r>
        <w:t xml:space="preserve"> no caso concreto das cirurgias pediátricas. </w:t>
      </w:r>
      <w:r w:rsidR="003325D2">
        <w:t>Este seguimento do</w:t>
      </w:r>
      <w:r>
        <w:t xml:space="preserve"> desenvolvimento deve almejar</w:t>
      </w:r>
      <w:r w:rsidR="003325D2">
        <w:t>, principalmente,</w:t>
      </w:r>
      <w:r>
        <w:t xml:space="preserve"> aprimorar a preparação que o público-alvo</w:t>
      </w:r>
      <w:r w:rsidR="003325D2">
        <w:t xml:space="preserve"> adquire para as suas respetivas operações, </w:t>
      </w:r>
      <w:r w:rsidR="00801307">
        <w:t>de modo que</w:t>
      </w:r>
      <w:r w:rsidR="003325D2">
        <w:t xml:space="preserve"> estes estejam mais familiarizados com a globalidade do ambiente hospitalar, assim como os utensílios médicos utilizados o que, por consequência, vai potencialmente reduzir as emoções negativas que estes experienciam.</w:t>
      </w:r>
    </w:p>
    <w:p w14:paraId="494221F8" w14:textId="1B292BFC" w:rsidR="00DD743C" w:rsidRPr="00F0553B" w:rsidRDefault="00DD743C" w:rsidP="002B70B6">
      <w:pPr>
        <w:pStyle w:val="Heading1"/>
        <w:numPr>
          <w:ilvl w:val="0"/>
          <w:numId w:val="0"/>
        </w:numPr>
        <w:spacing w:line="360" w:lineRule="auto"/>
        <w:rPr>
          <w:lang w:val="en-US"/>
        </w:rPr>
      </w:pPr>
      <w:bookmarkStart w:id="117" w:name="_Toc357152326"/>
      <w:bookmarkStart w:id="118" w:name="_Toc357154532"/>
      <w:bookmarkStart w:id="119" w:name="_Toc530601452"/>
      <w:bookmarkStart w:id="120" w:name="_Toc172231121"/>
      <w:proofErr w:type="spellStart"/>
      <w:r w:rsidRPr="00F0553B">
        <w:rPr>
          <w:lang w:val="en-US"/>
        </w:rPr>
        <w:lastRenderedPageBreak/>
        <w:t>Bibliografia</w:t>
      </w:r>
      <w:bookmarkEnd w:id="117"/>
      <w:bookmarkEnd w:id="118"/>
      <w:bookmarkEnd w:id="119"/>
      <w:bookmarkEnd w:id="120"/>
      <w:proofErr w:type="spellEnd"/>
    </w:p>
    <w:p w14:paraId="356AFA81" w14:textId="77777777" w:rsidR="00137D94" w:rsidRPr="00137D94" w:rsidRDefault="00170CD0" w:rsidP="00137D94">
      <w:pPr>
        <w:pStyle w:val="Bibliography"/>
        <w:rPr>
          <w:lang w:val="en-GB"/>
        </w:rPr>
      </w:pPr>
      <w:r>
        <w:rPr>
          <w:lang w:val="en-US"/>
        </w:rPr>
        <w:fldChar w:fldCharType="begin"/>
      </w:r>
      <w:r w:rsidR="00A25799">
        <w:rPr>
          <w:lang w:val="en-US"/>
        </w:rPr>
        <w:instrText xml:space="preserve"> ADDIN ZOTERO_BIBL {"uncited":[],"omitted":[],"custom":[]} CSL_BIBLIOGRAPHY </w:instrText>
      </w:r>
      <w:r>
        <w:rPr>
          <w:lang w:val="en-US"/>
        </w:rPr>
        <w:fldChar w:fldCharType="separate"/>
      </w:r>
      <w:r w:rsidR="00137D94" w:rsidRPr="00137D94">
        <w:rPr>
          <w:lang w:val="en-GB"/>
        </w:rPr>
        <w:t>[1]</w:t>
      </w:r>
      <w:r w:rsidR="00137D94" w:rsidRPr="00137D94">
        <w:rPr>
          <w:lang w:val="en-GB"/>
        </w:rPr>
        <w:tab/>
        <w:t xml:space="preserve">S. Fernandes, P. Arriaga, and F. Esteves, “Using an Educational Multimedia Application to Prepare Children for Outpatient Surgeries,” </w:t>
      </w:r>
      <w:r w:rsidR="00137D94" w:rsidRPr="00137D94">
        <w:rPr>
          <w:i/>
          <w:iCs/>
          <w:lang w:val="en-GB"/>
        </w:rPr>
        <w:t xml:space="preserve">Health </w:t>
      </w:r>
      <w:proofErr w:type="spellStart"/>
      <w:r w:rsidR="00137D94" w:rsidRPr="00137D94">
        <w:rPr>
          <w:i/>
          <w:iCs/>
          <w:lang w:val="en-GB"/>
        </w:rPr>
        <w:t>Commun</w:t>
      </w:r>
      <w:proofErr w:type="spellEnd"/>
      <w:r w:rsidR="00137D94" w:rsidRPr="00137D94">
        <w:rPr>
          <w:i/>
          <w:iCs/>
          <w:lang w:val="en-GB"/>
        </w:rPr>
        <w:t>.</w:t>
      </w:r>
      <w:r w:rsidR="00137D94" w:rsidRPr="00137D94">
        <w:rPr>
          <w:lang w:val="en-GB"/>
        </w:rPr>
        <w:t xml:space="preserve">, vol. 30, no. 12, pp. 1190–1200, 2015, </w:t>
      </w:r>
      <w:proofErr w:type="spellStart"/>
      <w:r w:rsidR="00137D94" w:rsidRPr="00137D94">
        <w:rPr>
          <w:lang w:val="en-GB"/>
        </w:rPr>
        <w:t>doi</w:t>
      </w:r>
      <w:proofErr w:type="spellEnd"/>
      <w:r w:rsidR="00137D94" w:rsidRPr="00137D94">
        <w:rPr>
          <w:lang w:val="en-GB"/>
        </w:rPr>
        <w:t>: 10.1080/10410236.2014.896446.</w:t>
      </w:r>
    </w:p>
    <w:p w14:paraId="6418F3AA" w14:textId="77777777" w:rsidR="00137D94" w:rsidRPr="00137D94" w:rsidRDefault="00137D94" w:rsidP="00137D94">
      <w:pPr>
        <w:pStyle w:val="Bibliography"/>
        <w:rPr>
          <w:lang w:val="en-GB"/>
        </w:rPr>
      </w:pPr>
      <w:r w:rsidRPr="00137D94">
        <w:rPr>
          <w:lang w:val="en-GB"/>
        </w:rPr>
        <w:t>[2]</w:t>
      </w:r>
      <w:r w:rsidRPr="00137D94">
        <w:rPr>
          <w:lang w:val="en-GB"/>
        </w:rPr>
        <w:tab/>
        <w:t xml:space="preserve">M. J. Jung, J. S. </w:t>
      </w:r>
      <w:proofErr w:type="spellStart"/>
      <w:r w:rsidRPr="00137D94">
        <w:rPr>
          <w:lang w:val="en-GB"/>
        </w:rPr>
        <w:t>Libaw</w:t>
      </w:r>
      <w:proofErr w:type="spellEnd"/>
      <w:r w:rsidRPr="00137D94">
        <w:rPr>
          <w:lang w:val="en-GB"/>
        </w:rPr>
        <w:t xml:space="preserve">, K. Ma, E. L. Whitlock, J. R. </w:t>
      </w:r>
      <w:proofErr w:type="spellStart"/>
      <w:r w:rsidRPr="00137D94">
        <w:rPr>
          <w:lang w:val="en-GB"/>
        </w:rPr>
        <w:t>Feiner</w:t>
      </w:r>
      <w:proofErr w:type="spellEnd"/>
      <w:r w:rsidRPr="00137D94">
        <w:rPr>
          <w:lang w:val="en-GB"/>
        </w:rPr>
        <w:t xml:space="preserve">, and J. L. </w:t>
      </w:r>
      <w:proofErr w:type="spellStart"/>
      <w:r w:rsidRPr="00137D94">
        <w:rPr>
          <w:lang w:val="en-GB"/>
        </w:rPr>
        <w:t>Sinskey</w:t>
      </w:r>
      <w:proofErr w:type="spellEnd"/>
      <w:r w:rsidRPr="00137D94">
        <w:rPr>
          <w:lang w:val="en-GB"/>
        </w:rPr>
        <w:t>, “</w:t>
      </w:r>
      <w:proofErr w:type="spellStart"/>
      <w:r w:rsidRPr="00137D94">
        <w:rPr>
          <w:lang w:val="en-GB"/>
        </w:rPr>
        <w:t>Pediatric</w:t>
      </w:r>
      <w:proofErr w:type="spellEnd"/>
      <w:r w:rsidRPr="00137D94">
        <w:rPr>
          <w:lang w:val="en-GB"/>
        </w:rPr>
        <w:t xml:space="preserve"> Distraction on Induction of </w:t>
      </w:r>
      <w:proofErr w:type="spellStart"/>
      <w:r w:rsidRPr="00137D94">
        <w:rPr>
          <w:lang w:val="en-GB"/>
        </w:rPr>
        <w:t>Anesthesia</w:t>
      </w:r>
      <w:proofErr w:type="spellEnd"/>
      <w:r w:rsidRPr="00137D94">
        <w:rPr>
          <w:lang w:val="en-GB"/>
        </w:rPr>
        <w:t xml:space="preserve"> </w:t>
      </w:r>
      <w:proofErr w:type="gramStart"/>
      <w:r w:rsidRPr="00137D94">
        <w:rPr>
          <w:lang w:val="en-GB"/>
        </w:rPr>
        <w:t>With</w:t>
      </w:r>
      <w:proofErr w:type="gramEnd"/>
      <w:r w:rsidRPr="00137D94">
        <w:rPr>
          <w:lang w:val="en-GB"/>
        </w:rPr>
        <w:t xml:space="preserve"> Virtual Reality and Perioperative Anxiolysis: A Randomized Controlled Trial,” </w:t>
      </w:r>
      <w:proofErr w:type="spellStart"/>
      <w:r w:rsidRPr="00137D94">
        <w:rPr>
          <w:i/>
          <w:iCs/>
          <w:lang w:val="en-GB"/>
        </w:rPr>
        <w:t>Anesth</w:t>
      </w:r>
      <w:proofErr w:type="spellEnd"/>
      <w:r w:rsidRPr="00137D94">
        <w:rPr>
          <w:i/>
          <w:iCs/>
          <w:lang w:val="en-GB"/>
        </w:rPr>
        <w:t xml:space="preserve">. </w:t>
      </w:r>
      <w:proofErr w:type="spellStart"/>
      <w:r w:rsidRPr="00137D94">
        <w:rPr>
          <w:i/>
          <w:iCs/>
          <w:lang w:val="en-GB"/>
        </w:rPr>
        <w:t>Analg</w:t>
      </w:r>
      <w:proofErr w:type="spellEnd"/>
      <w:r w:rsidRPr="00137D94">
        <w:rPr>
          <w:i/>
          <w:iCs/>
          <w:lang w:val="en-GB"/>
        </w:rPr>
        <w:t>.</w:t>
      </w:r>
      <w:r w:rsidRPr="00137D94">
        <w:rPr>
          <w:lang w:val="en-GB"/>
        </w:rPr>
        <w:t xml:space="preserve">, vol. 132, no. 3, pp. 798–806, Mar. 2021, </w:t>
      </w:r>
      <w:proofErr w:type="spellStart"/>
      <w:r w:rsidRPr="00137D94">
        <w:rPr>
          <w:lang w:val="en-GB"/>
        </w:rPr>
        <w:t>doi</w:t>
      </w:r>
      <w:proofErr w:type="spellEnd"/>
      <w:r w:rsidRPr="00137D94">
        <w:rPr>
          <w:lang w:val="en-GB"/>
        </w:rPr>
        <w:t>: 10.1213/ANE.0000000000005004.</w:t>
      </w:r>
    </w:p>
    <w:p w14:paraId="2C48A191" w14:textId="77777777" w:rsidR="00137D94" w:rsidRPr="00137D94" w:rsidRDefault="00137D94" w:rsidP="00137D94">
      <w:pPr>
        <w:pStyle w:val="Bibliography"/>
        <w:rPr>
          <w:lang w:val="en-GB"/>
        </w:rPr>
      </w:pPr>
      <w:r w:rsidRPr="00137D94">
        <w:rPr>
          <w:lang w:val="en-GB"/>
        </w:rPr>
        <w:t>[3]</w:t>
      </w:r>
      <w:r w:rsidRPr="00137D94">
        <w:rPr>
          <w:lang w:val="en-GB"/>
        </w:rPr>
        <w:tab/>
        <w:t xml:space="preserve">J.-H. Ryu </w:t>
      </w:r>
      <w:r w:rsidRPr="00137D94">
        <w:rPr>
          <w:i/>
          <w:iCs/>
          <w:lang w:val="en-GB"/>
        </w:rPr>
        <w:t>et al.</w:t>
      </w:r>
      <w:r w:rsidRPr="00137D94">
        <w:rPr>
          <w:lang w:val="en-GB"/>
        </w:rPr>
        <w:t xml:space="preserve">, “Randomized clinical trial of immersive virtual reality tour of the operating theatre in children before anaesthesia,” </w:t>
      </w:r>
      <w:r w:rsidRPr="00137D94">
        <w:rPr>
          <w:i/>
          <w:iCs/>
          <w:lang w:val="en-GB"/>
        </w:rPr>
        <w:t>Br. J. Surg.</w:t>
      </w:r>
      <w:r w:rsidRPr="00137D94">
        <w:rPr>
          <w:lang w:val="en-GB"/>
        </w:rPr>
        <w:t xml:space="preserve">, vol. 104, no. 12, pp. 1628–1633, Nov. 2017, </w:t>
      </w:r>
      <w:proofErr w:type="spellStart"/>
      <w:r w:rsidRPr="00137D94">
        <w:rPr>
          <w:lang w:val="en-GB"/>
        </w:rPr>
        <w:t>doi</w:t>
      </w:r>
      <w:proofErr w:type="spellEnd"/>
      <w:r w:rsidRPr="00137D94">
        <w:rPr>
          <w:lang w:val="en-GB"/>
        </w:rPr>
        <w:t>: 10.1002/bjs.10684.</w:t>
      </w:r>
    </w:p>
    <w:p w14:paraId="796B0539" w14:textId="77777777" w:rsidR="00137D94" w:rsidRPr="00137D94" w:rsidRDefault="00137D94" w:rsidP="00137D94">
      <w:pPr>
        <w:pStyle w:val="Bibliography"/>
        <w:rPr>
          <w:lang w:val="en-GB"/>
        </w:rPr>
      </w:pPr>
      <w:r w:rsidRPr="00137D94">
        <w:t>[4]</w:t>
      </w:r>
      <w:r w:rsidRPr="00137D94">
        <w:tab/>
        <w:t xml:space="preserve">E. C. L. de Meira, A. G. G. Duarte, T. de O. Melo, C. M. S. </w:t>
      </w:r>
      <w:proofErr w:type="spellStart"/>
      <w:r w:rsidRPr="00137D94">
        <w:t>Cyrino</w:t>
      </w:r>
      <w:proofErr w:type="spellEnd"/>
      <w:r w:rsidRPr="00137D94">
        <w:t xml:space="preserve">, </w:t>
      </w:r>
      <w:proofErr w:type="spellStart"/>
      <w:r w:rsidRPr="00137D94">
        <w:t>and</w:t>
      </w:r>
      <w:proofErr w:type="spellEnd"/>
      <w:r w:rsidRPr="00137D94">
        <w:t xml:space="preserve"> A. de O. Florentino, “A necessidade da introdução do brinquedo terapêutico no </w:t>
      </w:r>
      <w:proofErr w:type="spellStart"/>
      <w:r w:rsidRPr="00137D94">
        <w:t>perioperatório</w:t>
      </w:r>
      <w:proofErr w:type="spellEnd"/>
      <w:r w:rsidRPr="00137D94">
        <w:t xml:space="preserve">,” </w:t>
      </w:r>
      <w:proofErr w:type="spellStart"/>
      <w:r w:rsidRPr="00137D94">
        <w:rPr>
          <w:i/>
          <w:iCs/>
        </w:rPr>
        <w:t>Glob</w:t>
      </w:r>
      <w:proofErr w:type="spellEnd"/>
      <w:r w:rsidRPr="00137D94">
        <w:rPr>
          <w:i/>
          <w:iCs/>
        </w:rPr>
        <w:t xml:space="preserve">. </w:t>
      </w:r>
      <w:r w:rsidRPr="00137D94">
        <w:rPr>
          <w:i/>
          <w:iCs/>
          <w:lang w:val="en-GB"/>
        </w:rPr>
        <w:t xml:space="preserve">Acad. </w:t>
      </w:r>
      <w:proofErr w:type="spellStart"/>
      <w:r w:rsidRPr="00137D94">
        <w:rPr>
          <w:i/>
          <w:iCs/>
          <w:lang w:val="en-GB"/>
        </w:rPr>
        <w:t>Nurs</w:t>
      </w:r>
      <w:proofErr w:type="spellEnd"/>
      <w:r w:rsidRPr="00137D94">
        <w:rPr>
          <w:i/>
          <w:iCs/>
          <w:lang w:val="en-GB"/>
        </w:rPr>
        <w:t>. J.</w:t>
      </w:r>
      <w:r w:rsidRPr="00137D94">
        <w:rPr>
          <w:lang w:val="en-GB"/>
        </w:rPr>
        <w:t xml:space="preserve">, vol. 2, no. 1, Art. no. 1, Mar. 2021, </w:t>
      </w:r>
      <w:proofErr w:type="spellStart"/>
      <w:r w:rsidRPr="00137D94">
        <w:rPr>
          <w:lang w:val="en-GB"/>
        </w:rPr>
        <w:t>doi</w:t>
      </w:r>
      <w:proofErr w:type="spellEnd"/>
      <w:r w:rsidRPr="00137D94">
        <w:rPr>
          <w:lang w:val="en-GB"/>
        </w:rPr>
        <w:t>: 10.5935/2675-5602.20200081.</w:t>
      </w:r>
    </w:p>
    <w:p w14:paraId="19B45BD6" w14:textId="77777777" w:rsidR="00137D94" w:rsidRPr="00137D94" w:rsidRDefault="00137D94" w:rsidP="00137D94">
      <w:pPr>
        <w:pStyle w:val="Bibliography"/>
        <w:rPr>
          <w:lang w:val="en-GB"/>
        </w:rPr>
      </w:pPr>
      <w:r w:rsidRPr="00137D94">
        <w:rPr>
          <w:lang w:val="en-GB"/>
        </w:rPr>
        <w:t>[5]</w:t>
      </w:r>
      <w:r w:rsidRPr="00137D94">
        <w:rPr>
          <w:lang w:val="en-GB"/>
        </w:rPr>
        <w:tab/>
        <w:t>“Unity Real-Time Development Platform | 3D, 2D, VR &amp; AR Engine,” Unity. Accessed: Mar. 11, 2024. [Online]. Available: https://unity.com/</w:t>
      </w:r>
    </w:p>
    <w:p w14:paraId="3733EB72" w14:textId="77777777" w:rsidR="00137D94" w:rsidRPr="00137D94" w:rsidRDefault="00137D94" w:rsidP="00137D94">
      <w:pPr>
        <w:pStyle w:val="Bibliography"/>
        <w:rPr>
          <w:lang w:val="en-GB"/>
        </w:rPr>
      </w:pPr>
      <w:r w:rsidRPr="00137D94">
        <w:rPr>
          <w:lang w:val="en-GB"/>
        </w:rPr>
        <w:t>[6]</w:t>
      </w:r>
      <w:r w:rsidRPr="00137D94">
        <w:rPr>
          <w:lang w:val="en-GB"/>
        </w:rPr>
        <w:tab/>
        <w:t xml:space="preserve">“Manage Your Team’s Projects </w:t>
      </w:r>
      <w:proofErr w:type="gramStart"/>
      <w:r w:rsidRPr="00137D94">
        <w:rPr>
          <w:lang w:val="en-GB"/>
        </w:rPr>
        <w:t>From</w:t>
      </w:r>
      <w:proofErr w:type="gramEnd"/>
      <w:r w:rsidRPr="00137D94">
        <w:rPr>
          <w:lang w:val="en-GB"/>
        </w:rPr>
        <w:t xml:space="preserve"> Anywhere | Trello.” Accessed: Mar. 04, 2024. [Online]. Available: https://trello.com/</w:t>
      </w:r>
    </w:p>
    <w:p w14:paraId="5DDC51EC" w14:textId="77777777" w:rsidR="00137D94" w:rsidRPr="00137D94" w:rsidRDefault="00137D94" w:rsidP="00137D94">
      <w:pPr>
        <w:pStyle w:val="Bibliography"/>
        <w:rPr>
          <w:lang w:val="en-GB"/>
        </w:rPr>
      </w:pPr>
      <w:r w:rsidRPr="00137D94">
        <w:rPr>
          <w:lang w:val="en-GB"/>
        </w:rPr>
        <w:t>[7]</w:t>
      </w:r>
      <w:r w:rsidRPr="00137D94">
        <w:rPr>
          <w:lang w:val="en-GB"/>
        </w:rPr>
        <w:tab/>
        <w:t>“Figma: The Collaborative Interface Design Tool,” Figma. Accessed: Apr. 01, 2024. [Online]. Available: https://www.figma.com/</w:t>
      </w:r>
    </w:p>
    <w:p w14:paraId="683FBEF2" w14:textId="77777777" w:rsidR="00137D94" w:rsidRPr="00137D94" w:rsidRDefault="00137D94" w:rsidP="00137D94">
      <w:pPr>
        <w:pStyle w:val="Bibliography"/>
        <w:rPr>
          <w:lang w:val="en-GB"/>
        </w:rPr>
      </w:pPr>
      <w:r w:rsidRPr="00137D94">
        <w:rPr>
          <w:lang w:val="en-GB"/>
        </w:rPr>
        <w:t>[8]</w:t>
      </w:r>
      <w:r w:rsidRPr="00137D94">
        <w:rPr>
          <w:lang w:val="en-GB"/>
        </w:rPr>
        <w:tab/>
        <w:t>“Getting Started | Vuforia Library.” Accessed: Apr. 01, 2024. [Online]. Available: https://developer.vuforia.com/library/</w:t>
      </w:r>
    </w:p>
    <w:p w14:paraId="708D3F8D" w14:textId="77777777" w:rsidR="00137D94" w:rsidRPr="00137D94" w:rsidRDefault="00137D94" w:rsidP="00137D94">
      <w:pPr>
        <w:pStyle w:val="Bibliography"/>
        <w:rPr>
          <w:lang w:val="en-GB"/>
        </w:rPr>
      </w:pPr>
      <w:r w:rsidRPr="00137D94">
        <w:rPr>
          <w:lang w:val="en-GB"/>
        </w:rPr>
        <w:t>[9]</w:t>
      </w:r>
      <w:r w:rsidRPr="00137D94">
        <w:rPr>
          <w:lang w:val="en-GB"/>
        </w:rPr>
        <w:tab/>
        <w:t>B. Foundation, “blender.org - Home of the Blender project - Free and Open 3D Creation Software,” blender.org. Accessed: May 06, 2024. [Online]. Available: https://www.blender.org/</w:t>
      </w:r>
    </w:p>
    <w:p w14:paraId="75CBE4CD" w14:textId="77777777" w:rsidR="00137D94" w:rsidRPr="00137D94" w:rsidRDefault="00137D94" w:rsidP="00137D94">
      <w:pPr>
        <w:pStyle w:val="Bibliography"/>
        <w:rPr>
          <w:lang w:val="en-GB"/>
        </w:rPr>
      </w:pPr>
      <w:r w:rsidRPr="00137D94">
        <w:rPr>
          <w:lang w:val="en-GB"/>
        </w:rPr>
        <w:t>[10]</w:t>
      </w:r>
      <w:r w:rsidRPr="00137D94">
        <w:rPr>
          <w:lang w:val="en-GB"/>
        </w:rPr>
        <w:tab/>
        <w:t>“Google Scholar.” Accessed: Mar. 11, 2024. [Online]. Available: https://scholar.google.com/?hl=en&amp;as_sdt=0,5</w:t>
      </w:r>
    </w:p>
    <w:p w14:paraId="2A1591EC" w14:textId="77777777" w:rsidR="00137D94" w:rsidRPr="00137D94" w:rsidRDefault="00137D94" w:rsidP="00137D94">
      <w:pPr>
        <w:pStyle w:val="Bibliography"/>
        <w:rPr>
          <w:lang w:val="en-GB"/>
        </w:rPr>
      </w:pPr>
      <w:r w:rsidRPr="00137D94">
        <w:rPr>
          <w:lang w:val="en-GB"/>
        </w:rPr>
        <w:t>[11]</w:t>
      </w:r>
      <w:r w:rsidRPr="00137D94">
        <w:rPr>
          <w:lang w:val="en-GB"/>
        </w:rPr>
        <w:tab/>
        <w:t>L. Trumper, “5 Types of AR,” Circus. Accessed: Mar. 04, 2024. [Online]. Available: https://circus360.uk/thinking/5-types-of-ar/</w:t>
      </w:r>
    </w:p>
    <w:p w14:paraId="188BD18B" w14:textId="77777777" w:rsidR="00137D94" w:rsidRPr="00137D94" w:rsidRDefault="00137D94" w:rsidP="00137D94">
      <w:pPr>
        <w:pStyle w:val="Bibliography"/>
        <w:rPr>
          <w:lang w:val="en-GB"/>
        </w:rPr>
      </w:pPr>
      <w:r w:rsidRPr="00137D94">
        <w:rPr>
          <w:lang w:val="en-GB"/>
        </w:rPr>
        <w:t>[12]</w:t>
      </w:r>
      <w:r w:rsidRPr="00137D94">
        <w:rPr>
          <w:lang w:val="en-GB"/>
        </w:rPr>
        <w:tab/>
        <w:t>“Types of AR – Digital Promise.” Accessed: Mar. 04, 2024. [Online]. Available: https://digitalpromise.org/initiative/360-story-lab/360-production-guide/investigate/augmented-reality/getting-started-with-ar/types-of-ar/</w:t>
      </w:r>
    </w:p>
    <w:p w14:paraId="46F28DEC" w14:textId="77777777" w:rsidR="00137D94" w:rsidRPr="00137D94" w:rsidRDefault="00137D94" w:rsidP="00137D94">
      <w:pPr>
        <w:pStyle w:val="Bibliography"/>
        <w:rPr>
          <w:lang w:val="en-GB"/>
        </w:rPr>
      </w:pPr>
      <w:r w:rsidRPr="00137D94">
        <w:rPr>
          <w:lang w:val="en-GB"/>
        </w:rPr>
        <w:t>[13]</w:t>
      </w:r>
      <w:r w:rsidRPr="00137D94">
        <w:rPr>
          <w:lang w:val="en-GB"/>
        </w:rPr>
        <w:tab/>
        <w:t>“What Is Extended Reality (XR)? — updated 2024,” The Interaction Design Foundation. Accessed: Mar. 06, 2024. [Online]. Available: https://www.interaction-design.org/literature/topics/extended-reality-xr</w:t>
      </w:r>
    </w:p>
    <w:p w14:paraId="623B7B10" w14:textId="77777777" w:rsidR="00137D94" w:rsidRPr="00137D94" w:rsidRDefault="00137D94" w:rsidP="00137D94">
      <w:pPr>
        <w:pStyle w:val="Bibliography"/>
        <w:rPr>
          <w:lang w:val="en-GB"/>
        </w:rPr>
      </w:pPr>
      <w:r w:rsidRPr="00137D94">
        <w:rPr>
          <w:lang w:val="en-GB"/>
        </w:rPr>
        <w:t>[14]</w:t>
      </w:r>
      <w:r w:rsidRPr="00137D94">
        <w:rPr>
          <w:lang w:val="en-GB"/>
        </w:rPr>
        <w:tab/>
        <w:t>“What is AR, VR, MR &amp; Tango? | Lenovo UAE.” Accessed: Mar. 06, 2024. [Online]. Available: https://www.lenovo.com/ae/en/faqs/pc-life-faqs/compare-vr-ar-mr/</w:t>
      </w:r>
    </w:p>
    <w:p w14:paraId="1EECF6F9" w14:textId="77777777" w:rsidR="00137D94" w:rsidRPr="00137D94" w:rsidRDefault="00137D94" w:rsidP="00137D94">
      <w:pPr>
        <w:pStyle w:val="Bibliography"/>
        <w:rPr>
          <w:lang w:val="en-GB"/>
        </w:rPr>
      </w:pPr>
      <w:r w:rsidRPr="00137D94">
        <w:rPr>
          <w:lang w:val="en-GB"/>
        </w:rPr>
        <w:t>[15]</w:t>
      </w:r>
      <w:r w:rsidRPr="00137D94">
        <w:rPr>
          <w:lang w:val="en-GB"/>
        </w:rPr>
        <w:tab/>
        <w:t xml:space="preserve">L. </w:t>
      </w:r>
      <w:proofErr w:type="spellStart"/>
      <w:r w:rsidRPr="00137D94">
        <w:rPr>
          <w:lang w:val="en-GB"/>
        </w:rPr>
        <w:t>Tremosa</w:t>
      </w:r>
      <w:proofErr w:type="spellEnd"/>
      <w:r w:rsidRPr="00137D94">
        <w:rPr>
          <w:lang w:val="en-GB"/>
        </w:rPr>
        <w:t xml:space="preserve">, “Beyond AR vs. VR: What is the Difference between AR vs. MR vs. VR vs. </w:t>
      </w:r>
      <w:proofErr w:type="gramStart"/>
      <w:r w:rsidRPr="00137D94">
        <w:rPr>
          <w:lang w:val="en-GB"/>
        </w:rPr>
        <w:t>XR?,</w:t>
      </w:r>
      <w:proofErr w:type="gramEnd"/>
      <w:r w:rsidRPr="00137D94">
        <w:rPr>
          <w:lang w:val="en-GB"/>
        </w:rPr>
        <w:t>” The Interaction Design Foundation. Accessed: Mar. 05, 2024. [Online]. Available: https://www.interaction-design.org/literature/article/beyond-ar-vs-vr-what-is-the-difference-between-ar-vs-mr-vs-vr-vs-xr</w:t>
      </w:r>
    </w:p>
    <w:p w14:paraId="03CB5FFD" w14:textId="77777777" w:rsidR="00137D94" w:rsidRPr="00137D94" w:rsidRDefault="00137D94" w:rsidP="00137D94">
      <w:pPr>
        <w:pStyle w:val="Bibliography"/>
        <w:rPr>
          <w:lang w:val="en-GB"/>
        </w:rPr>
      </w:pPr>
      <w:r w:rsidRPr="00137D94">
        <w:rPr>
          <w:lang w:val="en-GB"/>
        </w:rPr>
        <w:t>[16]</w:t>
      </w:r>
      <w:r w:rsidRPr="00137D94">
        <w:rPr>
          <w:lang w:val="en-GB"/>
        </w:rPr>
        <w:tab/>
        <w:t xml:space="preserve">B. Marr, “The Important Difference Between Augmented Reality </w:t>
      </w:r>
      <w:proofErr w:type="gramStart"/>
      <w:r w:rsidRPr="00137D94">
        <w:rPr>
          <w:lang w:val="en-GB"/>
        </w:rPr>
        <w:t>And</w:t>
      </w:r>
      <w:proofErr w:type="gramEnd"/>
      <w:r w:rsidRPr="00137D94">
        <w:rPr>
          <w:lang w:val="en-GB"/>
        </w:rPr>
        <w:t xml:space="preserve"> Mixed Reality,” Bernard Marr. Accessed: Mar. 08, 2024. [Online]. Available: https://bernardmarr.com/the-important-difference-between-augmented-reality-and-mixed-reality/</w:t>
      </w:r>
    </w:p>
    <w:p w14:paraId="2C2E22DC" w14:textId="77777777" w:rsidR="00137D94" w:rsidRPr="00137D94" w:rsidRDefault="00137D94" w:rsidP="00137D94">
      <w:pPr>
        <w:pStyle w:val="Bibliography"/>
      </w:pPr>
      <w:r w:rsidRPr="00137D94">
        <w:lastRenderedPageBreak/>
        <w:t>[17]</w:t>
      </w:r>
      <w:r w:rsidRPr="00137D94">
        <w:tab/>
        <w:t xml:space="preserve">C. </w:t>
      </w:r>
      <w:proofErr w:type="spellStart"/>
      <w:r w:rsidRPr="00137D94">
        <w:t>Kirner</w:t>
      </w:r>
      <w:proofErr w:type="spellEnd"/>
      <w:r w:rsidRPr="00137D94">
        <w:t xml:space="preserve"> </w:t>
      </w:r>
      <w:proofErr w:type="spellStart"/>
      <w:r w:rsidRPr="00137D94">
        <w:t>and</w:t>
      </w:r>
      <w:proofErr w:type="spellEnd"/>
      <w:r w:rsidRPr="00137D94">
        <w:t xml:space="preserve"> E. Zorzal, “Aplicações Educacionais em Ambientes Colaborativos com Realidade Aumentada,” pp. 13400–911.</w:t>
      </w:r>
    </w:p>
    <w:p w14:paraId="00FC2360" w14:textId="77777777" w:rsidR="00137D94" w:rsidRPr="00137D94" w:rsidRDefault="00137D94" w:rsidP="00137D94">
      <w:pPr>
        <w:pStyle w:val="Bibliography"/>
        <w:rPr>
          <w:lang w:val="en-GB"/>
        </w:rPr>
      </w:pPr>
      <w:r w:rsidRPr="00137D94">
        <w:rPr>
          <w:lang w:val="en-GB"/>
        </w:rPr>
        <w:t>[18]</w:t>
      </w:r>
      <w:r w:rsidRPr="00137D94">
        <w:rPr>
          <w:lang w:val="en-GB"/>
        </w:rPr>
        <w:tab/>
        <w:t xml:space="preserve">D. </w:t>
      </w:r>
      <w:proofErr w:type="spellStart"/>
      <w:r w:rsidRPr="00137D94">
        <w:rPr>
          <w:lang w:val="en-GB"/>
        </w:rPr>
        <w:t>Nincarean</w:t>
      </w:r>
      <w:proofErr w:type="spellEnd"/>
      <w:r w:rsidRPr="00137D94">
        <w:rPr>
          <w:lang w:val="en-GB"/>
        </w:rPr>
        <w:t xml:space="preserve">, M. Bilal Ali, N. Abd </w:t>
      </w:r>
      <w:proofErr w:type="spellStart"/>
      <w:r w:rsidRPr="00137D94">
        <w:rPr>
          <w:lang w:val="en-GB"/>
        </w:rPr>
        <w:t>halim</w:t>
      </w:r>
      <w:proofErr w:type="spellEnd"/>
      <w:r w:rsidRPr="00137D94">
        <w:rPr>
          <w:lang w:val="en-GB"/>
        </w:rPr>
        <w:t xml:space="preserve">, and M. H. Abdul Rahman, “Mobile Augmented Reality: The Potential for Education,” presented at the Procedia - Social and </w:t>
      </w:r>
      <w:proofErr w:type="spellStart"/>
      <w:r w:rsidRPr="00137D94">
        <w:rPr>
          <w:lang w:val="en-GB"/>
        </w:rPr>
        <w:t>Behavioral</w:t>
      </w:r>
      <w:proofErr w:type="spellEnd"/>
      <w:r w:rsidRPr="00137D94">
        <w:rPr>
          <w:lang w:val="en-GB"/>
        </w:rPr>
        <w:t xml:space="preserve"> Sciences, May 2013. </w:t>
      </w:r>
      <w:proofErr w:type="spellStart"/>
      <w:r w:rsidRPr="00137D94">
        <w:rPr>
          <w:lang w:val="en-GB"/>
        </w:rPr>
        <w:t>doi</w:t>
      </w:r>
      <w:proofErr w:type="spellEnd"/>
      <w:r w:rsidRPr="00137D94">
        <w:rPr>
          <w:lang w:val="en-GB"/>
        </w:rPr>
        <w:t>: 10.1016/j.sbspro.2013.10.385.</w:t>
      </w:r>
    </w:p>
    <w:p w14:paraId="63E5B7FF" w14:textId="77777777" w:rsidR="00137D94" w:rsidRPr="00137D94" w:rsidRDefault="00137D94" w:rsidP="00137D94">
      <w:pPr>
        <w:pStyle w:val="Bibliography"/>
        <w:rPr>
          <w:lang w:val="en-GB"/>
        </w:rPr>
      </w:pPr>
      <w:r w:rsidRPr="00137D94">
        <w:rPr>
          <w:lang w:val="en-GB"/>
        </w:rPr>
        <w:t>[19]</w:t>
      </w:r>
      <w:r w:rsidRPr="00137D94">
        <w:rPr>
          <w:lang w:val="en-GB"/>
        </w:rPr>
        <w:tab/>
      </w:r>
      <w:proofErr w:type="spellStart"/>
      <w:r w:rsidRPr="00137D94">
        <w:rPr>
          <w:lang w:val="en-GB"/>
        </w:rPr>
        <w:t>Pusalabhuvansaikrishna</w:t>
      </w:r>
      <w:proofErr w:type="spellEnd"/>
      <w:r w:rsidRPr="00137D94">
        <w:rPr>
          <w:lang w:val="en-GB"/>
        </w:rPr>
        <w:t>, “Hardware for Augmented Reality</w:t>
      </w:r>
      <w:r w:rsidRPr="00137D94">
        <w:rPr>
          <w:rFonts w:ascii="Apple Color Emoji" w:hAnsi="Apple Color Emoji" w:cs="Apple Color Emoji"/>
          <w:lang w:val="en-GB"/>
        </w:rPr>
        <w:t>🤳</w:t>
      </w:r>
      <w:r w:rsidRPr="00137D94">
        <w:rPr>
          <w:lang w:val="en-GB"/>
        </w:rPr>
        <w:t>,” Medium. Accessed: Mar. 08, 2024. [Online]. Available: https://medium.com/@pusalabhuvansaikrishna/hardware-for-augmented-reality-7dc4db76f230</w:t>
      </w:r>
    </w:p>
    <w:p w14:paraId="7ED08C39" w14:textId="77777777" w:rsidR="00137D94" w:rsidRPr="00137D94" w:rsidRDefault="00137D94" w:rsidP="00137D94">
      <w:pPr>
        <w:pStyle w:val="Bibliography"/>
        <w:rPr>
          <w:lang w:val="en-GB"/>
        </w:rPr>
      </w:pPr>
      <w:r w:rsidRPr="00137D94">
        <w:rPr>
          <w:lang w:val="en-GB"/>
        </w:rPr>
        <w:t>[20]</w:t>
      </w:r>
      <w:r w:rsidRPr="00137D94">
        <w:rPr>
          <w:lang w:val="en-GB"/>
        </w:rPr>
        <w:tab/>
        <w:t>“Best Augmented Reality Software: User Reviews from July 2024,” G2. Accessed: Mar. 09, 2024. [Online]. Available: https://www.g2.com/categories/augmented-reality</w:t>
      </w:r>
    </w:p>
    <w:p w14:paraId="21A0632A" w14:textId="77777777" w:rsidR="00137D94" w:rsidRPr="00137D94" w:rsidRDefault="00137D94" w:rsidP="00137D94">
      <w:pPr>
        <w:pStyle w:val="Bibliography"/>
        <w:rPr>
          <w:lang w:val="en-GB"/>
        </w:rPr>
      </w:pPr>
      <w:r w:rsidRPr="00137D94">
        <w:rPr>
          <w:lang w:val="en-GB"/>
        </w:rPr>
        <w:t>[21]</w:t>
      </w:r>
      <w:r w:rsidRPr="00137D94">
        <w:rPr>
          <w:lang w:val="en-GB"/>
        </w:rPr>
        <w:tab/>
        <w:t xml:space="preserve">S.-B. Chen, H. Hu, Y.-S. Gao, H.-Y. He, D.-X. Jin, and C.-Q. Zhang, “Prevalence of Clinical Anxiety, Clinical Depression and Associated Risk Factors in Chinese Young and Middle-Aged Patients with Osteonecrosis of the Femoral Head,” </w:t>
      </w:r>
      <w:r w:rsidRPr="00137D94">
        <w:rPr>
          <w:i/>
          <w:iCs/>
          <w:lang w:val="en-GB"/>
        </w:rPr>
        <w:t>PLOS ONE</w:t>
      </w:r>
      <w:r w:rsidRPr="00137D94">
        <w:rPr>
          <w:lang w:val="en-GB"/>
        </w:rPr>
        <w:t xml:space="preserve">, vol. 10, no. 3, p. e0120234, Mar. 2015, </w:t>
      </w:r>
      <w:proofErr w:type="spellStart"/>
      <w:r w:rsidRPr="00137D94">
        <w:rPr>
          <w:lang w:val="en-GB"/>
        </w:rPr>
        <w:t>doi</w:t>
      </w:r>
      <w:proofErr w:type="spellEnd"/>
      <w:r w:rsidRPr="00137D94">
        <w:rPr>
          <w:lang w:val="en-GB"/>
        </w:rPr>
        <w:t>: 10.1371/journal.pone.0120234.</w:t>
      </w:r>
    </w:p>
    <w:p w14:paraId="210910DC" w14:textId="77777777" w:rsidR="00137D94" w:rsidRPr="00137D94" w:rsidRDefault="00137D94" w:rsidP="00137D94">
      <w:pPr>
        <w:pStyle w:val="Bibliography"/>
      </w:pPr>
      <w:r w:rsidRPr="00137D94">
        <w:rPr>
          <w:lang w:val="en-GB"/>
        </w:rPr>
        <w:t>[22]</w:t>
      </w:r>
      <w:r w:rsidRPr="00137D94">
        <w:rPr>
          <w:lang w:val="en-GB"/>
        </w:rPr>
        <w:tab/>
        <w:t xml:space="preserve">A. J. Davidson </w:t>
      </w:r>
      <w:r w:rsidRPr="00137D94">
        <w:rPr>
          <w:i/>
          <w:iCs/>
          <w:lang w:val="en-GB"/>
        </w:rPr>
        <w:t>et al.</w:t>
      </w:r>
      <w:r w:rsidRPr="00137D94">
        <w:rPr>
          <w:lang w:val="en-GB"/>
        </w:rPr>
        <w:t xml:space="preserve">, “Risk factors for anxiety at induction of </w:t>
      </w:r>
      <w:proofErr w:type="spellStart"/>
      <w:r w:rsidRPr="00137D94">
        <w:rPr>
          <w:lang w:val="en-GB"/>
        </w:rPr>
        <w:t>anesthesia</w:t>
      </w:r>
      <w:proofErr w:type="spellEnd"/>
      <w:r w:rsidRPr="00137D94">
        <w:rPr>
          <w:lang w:val="en-GB"/>
        </w:rPr>
        <w:t xml:space="preserve"> in children: a prospective cohort study,” </w:t>
      </w:r>
      <w:proofErr w:type="spellStart"/>
      <w:r w:rsidRPr="00137D94">
        <w:rPr>
          <w:i/>
          <w:iCs/>
          <w:lang w:val="en-GB"/>
        </w:rPr>
        <w:t>Pediatr</w:t>
      </w:r>
      <w:proofErr w:type="spellEnd"/>
      <w:r w:rsidRPr="00137D94">
        <w:rPr>
          <w:i/>
          <w:iCs/>
          <w:lang w:val="en-GB"/>
        </w:rPr>
        <w:t xml:space="preserve">. </w:t>
      </w:r>
      <w:proofErr w:type="spellStart"/>
      <w:r w:rsidRPr="00137D94">
        <w:rPr>
          <w:i/>
          <w:iCs/>
        </w:rPr>
        <w:t>Anesth</w:t>
      </w:r>
      <w:proofErr w:type="spellEnd"/>
      <w:r w:rsidRPr="00137D94">
        <w:rPr>
          <w:i/>
          <w:iCs/>
        </w:rPr>
        <w:t>.</w:t>
      </w:r>
      <w:r w:rsidRPr="00137D94">
        <w:t>, vol. 16, no. 9, pp. 919–927, 2006, doi: 10.1111/j.1460-9592.2006.</w:t>
      </w:r>
      <w:proofErr w:type="gramStart"/>
      <w:r w:rsidRPr="00137D94">
        <w:t>01904.x.</w:t>
      </w:r>
      <w:proofErr w:type="gramEnd"/>
    </w:p>
    <w:p w14:paraId="73D89026" w14:textId="77777777" w:rsidR="00137D94" w:rsidRPr="00137D94" w:rsidRDefault="00137D94" w:rsidP="00137D94">
      <w:pPr>
        <w:pStyle w:val="Bibliography"/>
        <w:rPr>
          <w:lang w:val="en-GB"/>
        </w:rPr>
      </w:pPr>
      <w:r w:rsidRPr="00137D94">
        <w:t>[23]</w:t>
      </w:r>
      <w:r w:rsidRPr="00137D94">
        <w:tab/>
        <w:t xml:space="preserve">“Impacto da informação pré-anestésica sobre a ansiedade dos pais e das crianças,” Hospital Sabará. </w:t>
      </w:r>
      <w:r w:rsidRPr="00137D94">
        <w:rPr>
          <w:lang w:val="en-GB"/>
        </w:rPr>
        <w:t>Accessed: Mar. 12, 2024. [Online]. Available: https://www.hospitalinfantilsabara.org.br/pesquisa-e-inovacao/impacto-tipo-de-informacao-pre-anestesica-sobre-ansiedade-dos-pais-e-das-criancas/</w:t>
      </w:r>
    </w:p>
    <w:p w14:paraId="561F05E7" w14:textId="77777777" w:rsidR="00137D94" w:rsidRPr="00137D94" w:rsidRDefault="00137D94" w:rsidP="00137D94">
      <w:pPr>
        <w:pStyle w:val="Bibliography"/>
        <w:rPr>
          <w:lang w:val="en-GB"/>
        </w:rPr>
      </w:pPr>
      <w:r w:rsidRPr="00137D94">
        <w:rPr>
          <w:lang w:val="en-GB"/>
        </w:rPr>
        <w:t>[24]</w:t>
      </w:r>
      <w:r w:rsidRPr="00137D94">
        <w:rPr>
          <w:lang w:val="en-GB"/>
        </w:rPr>
        <w:tab/>
        <w:t xml:space="preserve">S. Rodriguez, F. </w:t>
      </w:r>
      <w:proofErr w:type="spellStart"/>
      <w:r w:rsidRPr="00137D94">
        <w:rPr>
          <w:lang w:val="en-GB"/>
        </w:rPr>
        <w:t>Munshey</w:t>
      </w:r>
      <w:proofErr w:type="spellEnd"/>
      <w:r w:rsidRPr="00137D94">
        <w:rPr>
          <w:lang w:val="en-GB"/>
        </w:rPr>
        <w:t xml:space="preserve">, and T. J. Caruso, “Augmented reality for intravenous access in an autistic child with difficult access,” </w:t>
      </w:r>
      <w:proofErr w:type="spellStart"/>
      <w:r w:rsidRPr="00137D94">
        <w:rPr>
          <w:i/>
          <w:iCs/>
          <w:lang w:val="en-GB"/>
        </w:rPr>
        <w:t>Pediatr</w:t>
      </w:r>
      <w:proofErr w:type="spellEnd"/>
      <w:r w:rsidRPr="00137D94">
        <w:rPr>
          <w:i/>
          <w:iCs/>
          <w:lang w:val="en-GB"/>
        </w:rPr>
        <w:t xml:space="preserve">. </w:t>
      </w:r>
      <w:proofErr w:type="spellStart"/>
      <w:r w:rsidRPr="00137D94">
        <w:rPr>
          <w:i/>
          <w:iCs/>
          <w:lang w:val="en-GB"/>
        </w:rPr>
        <w:t>Anesth</w:t>
      </w:r>
      <w:proofErr w:type="spellEnd"/>
      <w:r w:rsidRPr="00137D94">
        <w:rPr>
          <w:i/>
          <w:iCs/>
          <w:lang w:val="en-GB"/>
        </w:rPr>
        <w:t>.</w:t>
      </w:r>
      <w:r w:rsidRPr="00137D94">
        <w:rPr>
          <w:lang w:val="en-GB"/>
        </w:rPr>
        <w:t xml:space="preserve">, vol. 28, no. 6, pp. 569–570, 2018, </w:t>
      </w:r>
      <w:proofErr w:type="spellStart"/>
      <w:r w:rsidRPr="00137D94">
        <w:rPr>
          <w:lang w:val="en-GB"/>
        </w:rPr>
        <w:t>doi</w:t>
      </w:r>
      <w:proofErr w:type="spellEnd"/>
      <w:r w:rsidRPr="00137D94">
        <w:rPr>
          <w:lang w:val="en-GB"/>
        </w:rPr>
        <w:t>: 10.1111/pan.13395.</w:t>
      </w:r>
    </w:p>
    <w:p w14:paraId="7F3251BF" w14:textId="77777777" w:rsidR="00137D94" w:rsidRPr="00137D94" w:rsidRDefault="00137D94" w:rsidP="00137D94">
      <w:pPr>
        <w:pStyle w:val="Bibliography"/>
        <w:rPr>
          <w:lang w:val="en-GB"/>
        </w:rPr>
      </w:pPr>
      <w:r w:rsidRPr="00137D94">
        <w:rPr>
          <w:lang w:val="en-GB"/>
        </w:rPr>
        <w:t>[25]</w:t>
      </w:r>
      <w:r w:rsidRPr="00137D94">
        <w:rPr>
          <w:lang w:val="en-GB"/>
        </w:rPr>
        <w:tab/>
        <w:t xml:space="preserve">J. S. </w:t>
      </w:r>
      <w:proofErr w:type="spellStart"/>
      <w:r w:rsidRPr="00137D94">
        <w:rPr>
          <w:lang w:val="en-GB"/>
        </w:rPr>
        <w:t>Libaw</w:t>
      </w:r>
      <w:proofErr w:type="spellEnd"/>
      <w:r w:rsidRPr="00137D94">
        <w:rPr>
          <w:lang w:val="en-GB"/>
        </w:rPr>
        <w:t xml:space="preserve"> and J. L. </w:t>
      </w:r>
      <w:proofErr w:type="spellStart"/>
      <w:r w:rsidRPr="00137D94">
        <w:rPr>
          <w:lang w:val="en-GB"/>
        </w:rPr>
        <w:t>Sinskey</w:t>
      </w:r>
      <w:proofErr w:type="spellEnd"/>
      <w:r w:rsidRPr="00137D94">
        <w:rPr>
          <w:lang w:val="en-GB"/>
        </w:rPr>
        <w:t xml:space="preserve">, “Use of Augmented Reality During Inhaled Induction of General </w:t>
      </w:r>
      <w:proofErr w:type="spellStart"/>
      <w:r w:rsidRPr="00137D94">
        <w:rPr>
          <w:lang w:val="en-GB"/>
        </w:rPr>
        <w:t>Anesthesia</w:t>
      </w:r>
      <w:proofErr w:type="spellEnd"/>
      <w:r w:rsidRPr="00137D94">
        <w:rPr>
          <w:lang w:val="en-GB"/>
        </w:rPr>
        <w:t xml:space="preserve"> in 3 </w:t>
      </w:r>
      <w:proofErr w:type="spellStart"/>
      <w:r w:rsidRPr="00137D94">
        <w:rPr>
          <w:lang w:val="en-GB"/>
        </w:rPr>
        <w:t>Pediatric</w:t>
      </w:r>
      <w:proofErr w:type="spellEnd"/>
      <w:r w:rsidRPr="00137D94">
        <w:rPr>
          <w:lang w:val="en-GB"/>
        </w:rPr>
        <w:t xml:space="preserve"> Patients: A Case Report,” </w:t>
      </w:r>
      <w:r w:rsidRPr="00137D94">
        <w:rPr>
          <w:i/>
          <w:iCs/>
          <w:lang w:val="en-GB"/>
        </w:rPr>
        <w:t xml:space="preserve">AA </w:t>
      </w:r>
      <w:proofErr w:type="spellStart"/>
      <w:r w:rsidRPr="00137D94">
        <w:rPr>
          <w:i/>
          <w:iCs/>
          <w:lang w:val="en-GB"/>
        </w:rPr>
        <w:t>Pract</w:t>
      </w:r>
      <w:proofErr w:type="spellEnd"/>
      <w:r w:rsidRPr="00137D94">
        <w:rPr>
          <w:i/>
          <w:iCs/>
          <w:lang w:val="en-GB"/>
        </w:rPr>
        <w:t>.</w:t>
      </w:r>
      <w:r w:rsidRPr="00137D94">
        <w:rPr>
          <w:lang w:val="en-GB"/>
        </w:rPr>
        <w:t xml:space="preserve">, vol. 14, no. 7, p. e01219, May 2020, </w:t>
      </w:r>
      <w:proofErr w:type="spellStart"/>
      <w:r w:rsidRPr="00137D94">
        <w:rPr>
          <w:lang w:val="en-GB"/>
        </w:rPr>
        <w:t>doi</w:t>
      </w:r>
      <w:proofErr w:type="spellEnd"/>
      <w:r w:rsidRPr="00137D94">
        <w:rPr>
          <w:lang w:val="en-GB"/>
        </w:rPr>
        <w:t>: 10.1213/XAA.0000000000001219.</w:t>
      </w:r>
    </w:p>
    <w:p w14:paraId="4876FCA1" w14:textId="77777777" w:rsidR="00137D94" w:rsidRPr="00137D94" w:rsidRDefault="00137D94" w:rsidP="00137D94">
      <w:pPr>
        <w:pStyle w:val="Bibliography"/>
        <w:rPr>
          <w:lang w:val="en-GB"/>
        </w:rPr>
      </w:pPr>
      <w:r w:rsidRPr="00137D94">
        <w:rPr>
          <w:lang w:val="en-GB"/>
        </w:rPr>
        <w:t>[26]</w:t>
      </w:r>
      <w:r w:rsidRPr="00137D94">
        <w:rPr>
          <w:lang w:val="en-GB"/>
        </w:rPr>
        <w:tab/>
        <w:t xml:space="preserve">T. J. Caruso </w:t>
      </w:r>
      <w:r w:rsidRPr="00137D94">
        <w:rPr>
          <w:i/>
          <w:iCs/>
          <w:lang w:val="en-GB"/>
        </w:rPr>
        <w:t>et al.</w:t>
      </w:r>
      <w:r w:rsidRPr="00137D94">
        <w:rPr>
          <w:lang w:val="en-GB"/>
        </w:rPr>
        <w:t xml:space="preserve">, “Using Augmented Reality to Reduce Fear and Promote Cooperation During </w:t>
      </w:r>
      <w:proofErr w:type="spellStart"/>
      <w:r w:rsidRPr="00137D94">
        <w:rPr>
          <w:lang w:val="en-GB"/>
        </w:rPr>
        <w:t>Pediatric</w:t>
      </w:r>
      <w:proofErr w:type="spellEnd"/>
      <w:r w:rsidRPr="00137D94">
        <w:rPr>
          <w:lang w:val="en-GB"/>
        </w:rPr>
        <w:t xml:space="preserve"> Otolaryngologic Procedures,” </w:t>
      </w:r>
      <w:r w:rsidRPr="00137D94">
        <w:rPr>
          <w:i/>
          <w:iCs/>
          <w:lang w:val="en-GB"/>
        </w:rPr>
        <w:t>The Laryngoscope</w:t>
      </w:r>
      <w:r w:rsidRPr="00137D94">
        <w:rPr>
          <w:lang w:val="en-GB"/>
        </w:rPr>
        <w:t xml:space="preserve">, vol. 131, no. 4, pp. E1342–E1344, 2021, </w:t>
      </w:r>
      <w:proofErr w:type="spellStart"/>
      <w:r w:rsidRPr="00137D94">
        <w:rPr>
          <w:lang w:val="en-GB"/>
        </w:rPr>
        <w:t>doi</w:t>
      </w:r>
      <w:proofErr w:type="spellEnd"/>
      <w:r w:rsidRPr="00137D94">
        <w:rPr>
          <w:lang w:val="en-GB"/>
        </w:rPr>
        <w:t>: 10.1002/lary.29098.</w:t>
      </w:r>
    </w:p>
    <w:p w14:paraId="17C68A14" w14:textId="77777777" w:rsidR="00137D94" w:rsidRPr="00137D94" w:rsidRDefault="00137D94" w:rsidP="00137D94">
      <w:pPr>
        <w:pStyle w:val="Bibliography"/>
        <w:rPr>
          <w:lang w:val="en-GB"/>
        </w:rPr>
      </w:pPr>
      <w:r w:rsidRPr="00137D94">
        <w:rPr>
          <w:lang w:val="en-GB"/>
        </w:rPr>
        <w:t>[27]</w:t>
      </w:r>
      <w:r w:rsidRPr="00137D94">
        <w:rPr>
          <w:lang w:val="en-GB"/>
        </w:rPr>
        <w:tab/>
        <w:t xml:space="preserve">J. C. Yuan, S. Rodriguez, and T. J. Caruso, “Unique considerations of virtual reality utilization for perioperative </w:t>
      </w:r>
      <w:proofErr w:type="spellStart"/>
      <w:r w:rsidRPr="00137D94">
        <w:rPr>
          <w:lang w:val="en-GB"/>
        </w:rPr>
        <w:t>pediatric</w:t>
      </w:r>
      <w:proofErr w:type="spellEnd"/>
      <w:r w:rsidRPr="00137D94">
        <w:rPr>
          <w:lang w:val="en-GB"/>
        </w:rPr>
        <w:t xml:space="preserve"> patients,” </w:t>
      </w:r>
      <w:proofErr w:type="spellStart"/>
      <w:r w:rsidRPr="00137D94">
        <w:rPr>
          <w:i/>
          <w:iCs/>
          <w:lang w:val="en-GB"/>
        </w:rPr>
        <w:t>Pediatr</w:t>
      </w:r>
      <w:proofErr w:type="spellEnd"/>
      <w:r w:rsidRPr="00137D94">
        <w:rPr>
          <w:i/>
          <w:iCs/>
          <w:lang w:val="en-GB"/>
        </w:rPr>
        <w:t xml:space="preserve">. </w:t>
      </w:r>
      <w:proofErr w:type="spellStart"/>
      <w:r w:rsidRPr="00137D94">
        <w:rPr>
          <w:i/>
          <w:iCs/>
          <w:lang w:val="en-GB"/>
        </w:rPr>
        <w:t>Anesth</w:t>
      </w:r>
      <w:proofErr w:type="spellEnd"/>
      <w:r w:rsidRPr="00137D94">
        <w:rPr>
          <w:i/>
          <w:iCs/>
          <w:lang w:val="en-GB"/>
        </w:rPr>
        <w:t>.</w:t>
      </w:r>
      <w:r w:rsidRPr="00137D94">
        <w:rPr>
          <w:lang w:val="en-GB"/>
        </w:rPr>
        <w:t xml:space="preserve">, vol. 31, no. 3, pp. 377–378, 2021, </w:t>
      </w:r>
      <w:proofErr w:type="spellStart"/>
      <w:r w:rsidRPr="00137D94">
        <w:rPr>
          <w:lang w:val="en-GB"/>
        </w:rPr>
        <w:t>doi</w:t>
      </w:r>
      <w:proofErr w:type="spellEnd"/>
      <w:r w:rsidRPr="00137D94">
        <w:rPr>
          <w:lang w:val="en-GB"/>
        </w:rPr>
        <w:t>: 10.1111/pan.14108.</w:t>
      </w:r>
    </w:p>
    <w:p w14:paraId="36ABCFB9" w14:textId="77777777" w:rsidR="00137D94" w:rsidRPr="00137D94" w:rsidRDefault="00137D94" w:rsidP="00137D94">
      <w:pPr>
        <w:pStyle w:val="Bibliography"/>
        <w:rPr>
          <w:lang w:val="en-GB"/>
        </w:rPr>
      </w:pPr>
      <w:r w:rsidRPr="00137D94">
        <w:rPr>
          <w:lang w:val="en-GB"/>
        </w:rPr>
        <w:t>[28]</w:t>
      </w:r>
      <w:r w:rsidRPr="00137D94">
        <w:rPr>
          <w:lang w:val="en-GB"/>
        </w:rPr>
        <w:tab/>
        <w:t xml:space="preserve">C. Chamberland, M. </w:t>
      </w:r>
      <w:proofErr w:type="spellStart"/>
      <w:r w:rsidRPr="00137D94">
        <w:rPr>
          <w:lang w:val="en-GB"/>
        </w:rPr>
        <w:t>Bransi</w:t>
      </w:r>
      <w:proofErr w:type="spellEnd"/>
      <w:r w:rsidRPr="00137D94">
        <w:rPr>
          <w:lang w:val="en-GB"/>
        </w:rPr>
        <w:t xml:space="preserve">, A. Boivin, S. Jacques, J. Gagnon, and S. Tremblay, “The effect of augmented reality on preoperative anxiety in children and adolescents: A randomized controlled trial,” </w:t>
      </w:r>
      <w:proofErr w:type="spellStart"/>
      <w:r w:rsidRPr="00137D94">
        <w:rPr>
          <w:i/>
          <w:iCs/>
          <w:lang w:val="en-GB"/>
        </w:rPr>
        <w:t>Pediatr</w:t>
      </w:r>
      <w:proofErr w:type="spellEnd"/>
      <w:r w:rsidRPr="00137D94">
        <w:rPr>
          <w:i/>
          <w:iCs/>
          <w:lang w:val="en-GB"/>
        </w:rPr>
        <w:t xml:space="preserve">. </w:t>
      </w:r>
      <w:proofErr w:type="spellStart"/>
      <w:r w:rsidRPr="00137D94">
        <w:rPr>
          <w:i/>
          <w:iCs/>
          <w:lang w:val="en-GB"/>
        </w:rPr>
        <w:t>Anesth</w:t>
      </w:r>
      <w:proofErr w:type="spellEnd"/>
      <w:r w:rsidRPr="00137D94">
        <w:rPr>
          <w:i/>
          <w:iCs/>
          <w:lang w:val="en-GB"/>
        </w:rPr>
        <w:t>.</w:t>
      </w:r>
      <w:r w:rsidRPr="00137D94">
        <w:rPr>
          <w:lang w:val="en-GB"/>
        </w:rPr>
        <w:t xml:space="preserve">, vol. 34, no. 2, pp. 153–159, 2024, </w:t>
      </w:r>
      <w:proofErr w:type="spellStart"/>
      <w:r w:rsidRPr="00137D94">
        <w:rPr>
          <w:lang w:val="en-GB"/>
        </w:rPr>
        <w:t>doi</w:t>
      </w:r>
      <w:proofErr w:type="spellEnd"/>
      <w:r w:rsidRPr="00137D94">
        <w:rPr>
          <w:lang w:val="en-GB"/>
        </w:rPr>
        <w:t>: 10.1111/pan.14793.</w:t>
      </w:r>
    </w:p>
    <w:p w14:paraId="784CB75B" w14:textId="77777777" w:rsidR="00137D94" w:rsidRPr="00137D94" w:rsidRDefault="00137D94" w:rsidP="00137D94">
      <w:pPr>
        <w:pStyle w:val="Bibliography"/>
        <w:rPr>
          <w:lang w:val="en-GB"/>
        </w:rPr>
      </w:pPr>
      <w:r w:rsidRPr="00137D94">
        <w:rPr>
          <w:lang w:val="en-GB"/>
        </w:rPr>
        <w:t>[29]</w:t>
      </w:r>
      <w:r w:rsidRPr="00137D94">
        <w:rPr>
          <w:lang w:val="en-GB"/>
        </w:rPr>
        <w:tab/>
        <w:t xml:space="preserve">M. </w:t>
      </w:r>
      <w:proofErr w:type="spellStart"/>
      <w:r w:rsidRPr="00137D94">
        <w:rPr>
          <w:lang w:val="en-GB"/>
        </w:rPr>
        <w:t>Alqudimat</w:t>
      </w:r>
      <w:proofErr w:type="spellEnd"/>
      <w:r w:rsidRPr="00137D94">
        <w:rPr>
          <w:lang w:val="en-GB"/>
        </w:rPr>
        <w:t xml:space="preserve">, G. </w:t>
      </w:r>
      <w:proofErr w:type="spellStart"/>
      <w:r w:rsidRPr="00137D94">
        <w:rPr>
          <w:lang w:val="en-GB"/>
        </w:rPr>
        <w:t>Mesaroli</w:t>
      </w:r>
      <w:proofErr w:type="spellEnd"/>
      <w:r w:rsidRPr="00137D94">
        <w:rPr>
          <w:lang w:val="en-GB"/>
        </w:rPr>
        <w:t xml:space="preserve">, C. </w:t>
      </w:r>
      <w:proofErr w:type="spellStart"/>
      <w:r w:rsidRPr="00137D94">
        <w:rPr>
          <w:lang w:val="en-GB"/>
        </w:rPr>
        <w:t>Lalloo</w:t>
      </w:r>
      <w:proofErr w:type="spellEnd"/>
      <w:r w:rsidRPr="00137D94">
        <w:rPr>
          <w:lang w:val="en-GB"/>
        </w:rPr>
        <w:t xml:space="preserve">, J. Stinson, and C. </w:t>
      </w:r>
      <w:proofErr w:type="spellStart"/>
      <w:r w:rsidRPr="00137D94">
        <w:rPr>
          <w:lang w:val="en-GB"/>
        </w:rPr>
        <w:t>Matava</w:t>
      </w:r>
      <w:proofErr w:type="spellEnd"/>
      <w:r w:rsidRPr="00137D94">
        <w:rPr>
          <w:lang w:val="en-GB"/>
        </w:rPr>
        <w:t xml:space="preserve">, “State of the Art: Immersive Technologies for Perioperative Anxiety, Acute, and Chronic Pain Management in </w:t>
      </w:r>
      <w:proofErr w:type="spellStart"/>
      <w:r w:rsidRPr="00137D94">
        <w:rPr>
          <w:lang w:val="en-GB"/>
        </w:rPr>
        <w:t>Pediatric</w:t>
      </w:r>
      <w:proofErr w:type="spellEnd"/>
      <w:r w:rsidRPr="00137D94">
        <w:rPr>
          <w:lang w:val="en-GB"/>
        </w:rPr>
        <w:t xml:space="preserve"> Patients,” </w:t>
      </w:r>
      <w:r w:rsidRPr="00137D94">
        <w:rPr>
          <w:i/>
          <w:iCs/>
          <w:lang w:val="en-GB"/>
        </w:rPr>
        <w:t xml:space="preserve">Curr. </w:t>
      </w:r>
      <w:proofErr w:type="spellStart"/>
      <w:r w:rsidRPr="00137D94">
        <w:rPr>
          <w:i/>
          <w:iCs/>
          <w:lang w:val="en-GB"/>
        </w:rPr>
        <w:t>Anesthesiol</w:t>
      </w:r>
      <w:proofErr w:type="spellEnd"/>
      <w:r w:rsidRPr="00137D94">
        <w:rPr>
          <w:i/>
          <w:iCs/>
          <w:lang w:val="en-GB"/>
        </w:rPr>
        <w:t>. Rep.</w:t>
      </w:r>
      <w:r w:rsidRPr="00137D94">
        <w:rPr>
          <w:lang w:val="en-GB"/>
        </w:rPr>
        <w:t xml:space="preserve">, vol. 11, no. 3, pp. 265–274, Sep. 2021, </w:t>
      </w:r>
      <w:proofErr w:type="spellStart"/>
      <w:r w:rsidRPr="00137D94">
        <w:rPr>
          <w:lang w:val="en-GB"/>
        </w:rPr>
        <w:t>doi</w:t>
      </w:r>
      <w:proofErr w:type="spellEnd"/>
      <w:r w:rsidRPr="00137D94">
        <w:rPr>
          <w:lang w:val="en-GB"/>
        </w:rPr>
        <w:t>: 10.1007/s40140-021-00472-3.</w:t>
      </w:r>
    </w:p>
    <w:p w14:paraId="32232561" w14:textId="77777777" w:rsidR="00137D94" w:rsidRPr="00137D94" w:rsidRDefault="00137D94" w:rsidP="00137D94">
      <w:pPr>
        <w:pStyle w:val="Bibliography"/>
        <w:rPr>
          <w:lang w:val="en-GB"/>
        </w:rPr>
      </w:pPr>
      <w:r w:rsidRPr="00137D94">
        <w:rPr>
          <w:lang w:val="en-GB"/>
        </w:rPr>
        <w:t>[30]</w:t>
      </w:r>
      <w:r w:rsidRPr="00137D94">
        <w:rPr>
          <w:lang w:val="en-GB"/>
        </w:rPr>
        <w:tab/>
        <w:t xml:space="preserve">“Current Opinion in </w:t>
      </w:r>
      <w:proofErr w:type="spellStart"/>
      <w:r w:rsidRPr="00137D94">
        <w:rPr>
          <w:lang w:val="en-GB"/>
        </w:rPr>
        <w:t>Anesthesiology</w:t>
      </w:r>
      <w:proofErr w:type="spellEnd"/>
      <w:r w:rsidRPr="00137D94">
        <w:rPr>
          <w:lang w:val="en-GB"/>
        </w:rPr>
        <w:t>.” Accessed: Mar. 14, 2024. [Online]. Available: https://journals.lww.com/co-anesthesiology/abstract/2021/06000/virtual_reality_for_pediatric_periprocedural_care.14.aspx</w:t>
      </w:r>
    </w:p>
    <w:p w14:paraId="095DD5BB" w14:textId="77777777" w:rsidR="00137D94" w:rsidRPr="00137D94" w:rsidRDefault="00137D94" w:rsidP="00137D94">
      <w:pPr>
        <w:pStyle w:val="Bibliography"/>
        <w:rPr>
          <w:lang w:val="en-GB"/>
        </w:rPr>
      </w:pPr>
      <w:r w:rsidRPr="00137D94">
        <w:t>[31]</w:t>
      </w:r>
      <w:r w:rsidRPr="00137D94">
        <w:tab/>
        <w:t xml:space="preserve">M. </w:t>
      </w:r>
      <w:proofErr w:type="spellStart"/>
      <w:r w:rsidRPr="00137D94">
        <w:t>Setubal</w:t>
      </w:r>
      <w:proofErr w:type="spellEnd"/>
      <w:r w:rsidRPr="00137D94">
        <w:t xml:space="preserve">, “Equipe de anestesia cria aplicativo para pacientes,” Hospital Sabará. </w:t>
      </w:r>
      <w:r w:rsidRPr="00137D94">
        <w:rPr>
          <w:lang w:val="en-GB"/>
        </w:rPr>
        <w:t>Accessed: Mar. 12, 2024. [Online]. Available: https://www.hospitalinfantilsabara.org.br/equipe-de-anestesia-cria-aplicativo-para-pacientes/</w:t>
      </w:r>
    </w:p>
    <w:p w14:paraId="6FDD1217" w14:textId="77777777" w:rsidR="00137D94" w:rsidRPr="00137D94" w:rsidRDefault="00137D94" w:rsidP="00137D94">
      <w:pPr>
        <w:pStyle w:val="Bibliography"/>
        <w:rPr>
          <w:lang w:val="en-GB"/>
        </w:rPr>
      </w:pPr>
      <w:r w:rsidRPr="00137D94">
        <w:rPr>
          <w:lang w:val="en-GB"/>
        </w:rPr>
        <w:lastRenderedPageBreak/>
        <w:t>[32]</w:t>
      </w:r>
      <w:r w:rsidRPr="00137D94">
        <w:rPr>
          <w:lang w:val="en-GB"/>
        </w:rPr>
        <w:tab/>
        <w:t xml:space="preserve">“Build new augmented reality experiences that seamlessly blend the digital and physical </w:t>
      </w:r>
      <w:proofErr w:type="gramStart"/>
      <w:r w:rsidRPr="00137D94">
        <w:rPr>
          <w:lang w:val="en-GB"/>
        </w:rPr>
        <w:t>worlds  |</w:t>
      </w:r>
      <w:proofErr w:type="gramEnd"/>
      <w:r w:rsidRPr="00137D94">
        <w:rPr>
          <w:lang w:val="en-GB"/>
        </w:rPr>
        <w:t xml:space="preserve">  </w:t>
      </w:r>
      <w:proofErr w:type="spellStart"/>
      <w:r w:rsidRPr="00137D94">
        <w:rPr>
          <w:lang w:val="en-GB"/>
        </w:rPr>
        <w:t>ARCore</w:t>
      </w:r>
      <w:proofErr w:type="spellEnd"/>
      <w:r w:rsidRPr="00137D94">
        <w:rPr>
          <w:lang w:val="en-GB"/>
        </w:rPr>
        <w:t xml:space="preserve">  |  Google for Developers.” Accessed: Mar. 10, 2024. [Online]. Available: https://developers.google.com/ar</w:t>
      </w:r>
    </w:p>
    <w:p w14:paraId="0F0BEE2D" w14:textId="77777777" w:rsidR="00137D94" w:rsidRPr="00137D94" w:rsidRDefault="00137D94" w:rsidP="00137D94">
      <w:pPr>
        <w:pStyle w:val="Bibliography"/>
        <w:rPr>
          <w:lang w:val="en-GB"/>
        </w:rPr>
      </w:pPr>
      <w:r w:rsidRPr="00137D94">
        <w:rPr>
          <w:lang w:val="en-GB"/>
        </w:rPr>
        <w:t>[33]</w:t>
      </w:r>
      <w:r w:rsidRPr="00137D94">
        <w:rPr>
          <w:lang w:val="en-GB"/>
        </w:rPr>
        <w:tab/>
        <w:t>“AR Foundation | AR Foundation | 6.0.2.” Accessed: Mar. 10, 2024. [Online]. Available: https://docs.unity3d.com/Packages/com.unity.xr.arfoundation@6.0/manual/index.html</w:t>
      </w:r>
    </w:p>
    <w:p w14:paraId="57BCE487" w14:textId="77777777" w:rsidR="00137D94" w:rsidRPr="00137D94" w:rsidRDefault="00137D94" w:rsidP="00137D94">
      <w:pPr>
        <w:pStyle w:val="Bibliography"/>
        <w:rPr>
          <w:lang w:val="en-GB"/>
        </w:rPr>
      </w:pPr>
      <w:r w:rsidRPr="00137D94">
        <w:t>[34]</w:t>
      </w:r>
      <w:r w:rsidRPr="00137D94">
        <w:tab/>
        <w:t xml:space="preserve">F. H. Avila, “Guia Completo sobre Pensos </w:t>
      </w:r>
      <w:proofErr w:type="spellStart"/>
      <w:r w:rsidRPr="00137D94">
        <w:t>Emla</w:t>
      </w:r>
      <w:proofErr w:type="spellEnd"/>
      <w:r w:rsidRPr="00137D94">
        <w:t xml:space="preserve"> | </w:t>
      </w:r>
      <w:proofErr w:type="spellStart"/>
      <w:r w:rsidRPr="00137D94">
        <w:t>Actualizado</w:t>
      </w:r>
      <w:proofErr w:type="spellEnd"/>
      <w:r w:rsidRPr="00137D94">
        <w:t xml:space="preserve"> </w:t>
      </w:r>
      <w:proofErr w:type="spellStart"/>
      <w:r w:rsidRPr="00137D94">
        <w:t>julio</w:t>
      </w:r>
      <w:proofErr w:type="spellEnd"/>
      <w:r w:rsidRPr="00137D94">
        <w:t xml:space="preserve"> 2024,” CLIREMA. </w:t>
      </w:r>
      <w:r w:rsidRPr="00137D94">
        <w:rPr>
          <w:lang w:val="en-GB"/>
        </w:rPr>
        <w:t>Accessed: Jul. 08, 2024. [Online]. Available: https://clirema.pt/blog/pensos-emla/</w:t>
      </w:r>
    </w:p>
    <w:p w14:paraId="0497E105" w14:textId="77777777" w:rsidR="00137D94" w:rsidRPr="00137D94" w:rsidRDefault="00137D94" w:rsidP="00137D94">
      <w:pPr>
        <w:pStyle w:val="Bibliography"/>
        <w:rPr>
          <w:lang w:val="en-GB"/>
        </w:rPr>
      </w:pPr>
      <w:r w:rsidRPr="00137D94">
        <w:rPr>
          <w:lang w:val="en-GB"/>
        </w:rPr>
        <w:t>[35]</w:t>
      </w:r>
      <w:r w:rsidRPr="00137D94">
        <w:rPr>
          <w:lang w:val="en-GB"/>
        </w:rPr>
        <w:tab/>
        <w:t>“Learn game development with Unity | Courses &amp; tutorials in game design, VR, AR, &amp; Real-time 3D | Unity Learn.” Accessed: Mar. 12, 2024. [Online]. Available: https://learn.unity.com/</w:t>
      </w:r>
    </w:p>
    <w:p w14:paraId="51A0255A" w14:textId="77777777" w:rsidR="00137D94" w:rsidRPr="00137D94" w:rsidRDefault="00137D94" w:rsidP="00137D94">
      <w:pPr>
        <w:pStyle w:val="Bibliography"/>
        <w:rPr>
          <w:lang w:val="en-GB"/>
        </w:rPr>
      </w:pPr>
      <w:r w:rsidRPr="00137D94">
        <w:rPr>
          <w:lang w:val="en-GB"/>
        </w:rPr>
        <w:t>[36]</w:t>
      </w:r>
      <w:r w:rsidRPr="00137D94">
        <w:rPr>
          <w:lang w:val="en-GB"/>
        </w:rPr>
        <w:tab/>
        <w:t>“Unity Asset Store - The Best Assets for Game Making.” Accessed: Mar. 26, 2024. [Online]. Available: https://assetstore.unity.com/</w:t>
      </w:r>
    </w:p>
    <w:p w14:paraId="07C5D1CE" w14:textId="77777777" w:rsidR="00137D94" w:rsidRPr="00137D94" w:rsidRDefault="00137D94" w:rsidP="00137D94">
      <w:pPr>
        <w:pStyle w:val="Bibliography"/>
        <w:rPr>
          <w:lang w:val="en-GB"/>
        </w:rPr>
      </w:pPr>
      <w:r w:rsidRPr="00137D94">
        <w:rPr>
          <w:lang w:val="en-GB"/>
        </w:rPr>
        <w:t>[37]</w:t>
      </w:r>
      <w:r w:rsidRPr="00137D94">
        <w:rPr>
          <w:lang w:val="en-GB"/>
        </w:rPr>
        <w:tab/>
        <w:t>U. Technologies, “Unity - Manual: Unity’s Package Manager.” Accessed: Apr. 09, 2024. [Online]. Available: https://docs.unity3d.com/Manual/Packages.html</w:t>
      </w:r>
    </w:p>
    <w:p w14:paraId="4B0E72B9" w14:textId="77777777" w:rsidR="00137D94" w:rsidRPr="00137D94" w:rsidRDefault="00137D94" w:rsidP="00137D94">
      <w:pPr>
        <w:pStyle w:val="Bibliography"/>
        <w:rPr>
          <w:lang w:val="en-GB"/>
        </w:rPr>
      </w:pPr>
      <w:r w:rsidRPr="00137D94">
        <w:rPr>
          <w:lang w:val="en-GB"/>
        </w:rPr>
        <w:t>[38]</w:t>
      </w:r>
      <w:r w:rsidRPr="00137D94">
        <w:rPr>
          <w:lang w:val="en-GB"/>
        </w:rPr>
        <w:tab/>
        <w:t>U. Technologies, “Unity - Manual: Particle System.” Accessed: May 27, 2024. [Online]. Available: https://docs.unity3d.com/Manual/class-ParticleSystem.html</w:t>
      </w:r>
    </w:p>
    <w:p w14:paraId="04540777" w14:textId="77777777" w:rsidR="00137D94" w:rsidRPr="00137D94" w:rsidRDefault="00137D94" w:rsidP="00137D94">
      <w:pPr>
        <w:pStyle w:val="Bibliography"/>
        <w:rPr>
          <w:lang w:val="en-GB"/>
        </w:rPr>
      </w:pPr>
      <w:r w:rsidRPr="00137D94">
        <w:rPr>
          <w:lang w:val="en-GB"/>
        </w:rPr>
        <w:t>[39]</w:t>
      </w:r>
      <w:r w:rsidRPr="00137D94">
        <w:rPr>
          <w:lang w:val="en-GB"/>
        </w:rPr>
        <w:tab/>
        <w:t>U. Technologies, “Unity - Manual: Audio Source.” Accessed: Jun. 07, 2024. [Online]. Available: https://docs.unity3d.com/Manual/class-AudioSource.html</w:t>
      </w:r>
    </w:p>
    <w:p w14:paraId="26AF150F" w14:textId="77777777" w:rsidR="00137D94" w:rsidRPr="00137D94" w:rsidRDefault="00137D94" w:rsidP="00137D94">
      <w:pPr>
        <w:pStyle w:val="Bibliography"/>
        <w:rPr>
          <w:lang w:val="en-GB"/>
        </w:rPr>
      </w:pPr>
      <w:r w:rsidRPr="00137D94">
        <w:rPr>
          <w:lang w:val="en-GB"/>
        </w:rPr>
        <w:t>[40]</w:t>
      </w:r>
      <w:r w:rsidRPr="00137D94">
        <w:rPr>
          <w:lang w:val="en-GB"/>
        </w:rPr>
        <w:tab/>
        <w:t xml:space="preserve">Nick, </w:t>
      </w:r>
      <w:r w:rsidRPr="00137D94">
        <w:rPr>
          <w:i/>
          <w:iCs/>
          <w:lang w:val="en-GB"/>
        </w:rPr>
        <w:t>rioter00/</w:t>
      </w:r>
      <w:proofErr w:type="spellStart"/>
      <w:r w:rsidRPr="00137D94">
        <w:rPr>
          <w:i/>
          <w:iCs/>
          <w:lang w:val="en-GB"/>
        </w:rPr>
        <w:t>UnityExamples</w:t>
      </w:r>
      <w:proofErr w:type="spellEnd"/>
      <w:r w:rsidRPr="00137D94">
        <w:rPr>
          <w:lang w:val="en-GB"/>
        </w:rPr>
        <w:t>. (Jun. 27, 2024). C#. Accessed: Jun. 07, 2024. [Online]. Available: https://github.com/rioter00/UnityExamples</w:t>
      </w:r>
    </w:p>
    <w:p w14:paraId="25C7961A" w14:textId="77777777" w:rsidR="00137D94" w:rsidRPr="00137D94" w:rsidRDefault="00137D94" w:rsidP="00137D94">
      <w:pPr>
        <w:pStyle w:val="Bibliography"/>
        <w:rPr>
          <w:lang w:val="en-GB"/>
        </w:rPr>
      </w:pPr>
      <w:r w:rsidRPr="00137D94">
        <w:rPr>
          <w:lang w:val="en-GB"/>
        </w:rPr>
        <w:t>[41]</w:t>
      </w:r>
      <w:r w:rsidRPr="00137D94">
        <w:rPr>
          <w:lang w:val="en-GB"/>
        </w:rPr>
        <w:tab/>
        <w:t xml:space="preserve">“Unity - Manual: </w:t>
      </w:r>
      <w:proofErr w:type="spellStart"/>
      <w:r w:rsidRPr="00137D94">
        <w:rPr>
          <w:lang w:val="en-GB"/>
        </w:rPr>
        <w:t>Mecanim</w:t>
      </w:r>
      <w:proofErr w:type="spellEnd"/>
      <w:r w:rsidRPr="00137D94">
        <w:rPr>
          <w:lang w:val="en-GB"/>
        </w:rPr>
        <w:t xml:space="preserve"> Animation System.” Accessed: Jun. 12, 2024. [Online]. Available: https://docs.unity3d.com/462/Documentation/Manual/MecanimAnimationSystem.html</w:t>
      </w:r>
    </w:p>
    <w:p w14:paraId="74D61904" w14:textId="77777777" w:rsidR="00137D94" w:rsidRPr="00137D94" w:rsidRDefault="00137D94" w:rsidP="00137D94">
      <w:pPr>
        <w:pStyle w:val="Bibliography"/>
        <w:rPr>
          <w:lang w:val="en-GB"/>
        </w:rPr>
      </w:pPr>
      <w:r w:rsidRPr="00137D94">
        <w:rPr>
          <w:lang w:val="en-GB"/>
        </w:rPr>
        <w:t>[42]</w:t>
      </w:r>
      <w:r w:rsidRPr="00137D94">
        <w:rPr>
          <w:lang w:val="en-GB"/>
        </w:rPr>
        <w:tab/>
        <w:t>“</w:t>
      </w:r>
      <w:proofErr w:type="spellStart"/>
      <w:r w:rsidRPr="00137D94">
        <w:rPr>
          <w:lang w:val="en-GB"/>
        </w:rPr>
        <w:t>DOTween</w:t>
      </w:r>
      <w:proofErr w:type="spellEnd"/>
      <w:r w:rsidRPr="00137D94">
        <w:rPr>
          <w:lang w:val="en-GB"/>
        </w:rPr>
        <w:t xml:space="preserve"> (</w:t>
      </w:r>
      <w:proofErr w:type="spellStart"/>
      <w:r w:rsidRPr="00137D94">
        <w:rPr>
          <w:lang w:val="en-GB"/>
        </w:rPr>
        <w:t>HOTween</w:t>
      </w:r>
      <w:proofErr w:type="spellEnd"/>
      <w:r w:rsidRPr="00137D94">
        <w:rPr>
          <w:lang w:val="en-GB"/>
        </w:rPr>
        <w:t xml:space="preserve"> v2) | Animation Tools | Unity Asset Store.” Accessed: Jun. 11, 2024. [Online]. Available: https://assetstore.unity.com/packages/tools/animation/dotween-hotween-v2-27676</w:t>
      </w:r>
    </w:p>
    <w:p w14:paraId="548AA9C9" w14:textId="77777777" w:rsidR="00137D94" w:rsidRPr="00137D94" w:rsidRDefault="00137D94" w:rsidP="00137D94">
      <w:pPr>
        <w:pStyle w:val="Bibliography"/>
        <w:rPr>
          <w:lang w:val="en-GB"/>
        </w:rPr>
      </w:pPr>
      <w:r w:rsidRPr="00137D94">
        <w:rPr>
          <w:lang w:val="en-GB"/>
        </w:rPr>
        <w:t>[43]</w:t>
      </w:r>
      <w:r w:rsidRPr="00137D94">
        <w:rPr>
          <w:lang w:val="en-GB"/>
        </w:rPr>
        <w:tab/>
        <w:t>“Principled BSDF - Blender 4.1 Manual.” Accessed: May 06, 2024. [Online]. Available: https://docs.blender.org/manual/en/latest/render/shader_nodes/shader/principled.html</w:t>
      </w:r>
    </w:p>
    <w:p w14:paraId="66A05D1B" w14:textId="77777777" w:rsidR="00137D94" w:rsidRPr="00137D94" w:rsidRDefault="00137D94" w:rsidP="00137D94">
      <w:pPr>
        <w:pStyle w:val="Bibliography"/>
        <w:rPr>
          <w:lang w:val="en-GB"/>
        </w:rPr>
      </w:pPr>
      <w:r w:rsidRPr="00137D94">
        <w:rPr>
          <w:lang w:val="en-GB"/>
        </w:rPr>
        <w:t>[44]</w:t>
      </w:r>
      <w:r w:rsidRPr="00137D94">
        <w:rPr>
          <w:lang w:val="en-GB"/>
        </w:rPr>
        <w:tab/>
        <w:t>“FBX — Blender Manual.” Accessed: May 06, 2024. [Online]. Available: https://docs.blender.org/manual/en/2.80/addons/io_scene_fbx.html</w:t>
      </w:r>
    </w:p>
    <w:p w14:paraId="3120D3E3" w14:textId="77777777" w:rsidR="00137D94" w:rsidRPr="00137D94" w:rsidRDefault="00137D94" w:rsidP="00137D94">
      <w:pPr>
        <w:pStyle w:val="Bibliography"/>
        <w:rPr>
          <w:lang w:val="en-GB"/>
        </w:rPr>
      </w:pPr>
      <w:r w:rsidRPr="00137D94">
        <w:rPr>
          <w:lang w:val="en-GB"/>
        </w:rPr>
        <w:t>[45]</w:t>
      </w:r>
      <w:r w:rsidRPr="00137D94">
        <w:rPr>
          <w:lang w:val="en-GB"/>
        </w:rPr>
        <w:tab/>
        <w:t>“Quirky Series - FREE Animals Pack | 3D Animals | Unity Asset Store.” Accessed: Apr. 15, 2024. [Online]. Available: https://assetstore.unity.com/packages/3d/characters/animals/quirky-series-free-animals-pack-178235</w:t>
      </w:r>
    </w:p>
    <w:p w14:paraId="536D87B3" w14:textId="77777777" w:rsidR="00137D94" w:rsidRPr="00137D94" w:rsidRDefault="00137D94" w:rsidP="00137D94">
      <w:pPr>
        <w:pStyle w:val="Bibliography"/>
        <w:rPr>
          <w:lang w:val="en-GB"/>
        </w:rPr>
      </w:pPr>
      <w:r w:rsidRPr="00137D94">
        <w:rPr>
          <w:lang w:val="en-GB"/>
        </w:rPr>
        <w:t>[46]</w:t>
      </w:r>
      <w:r w:rsidRPr="00137D94">
        <w:rPr>
          <w:lang w:val="en-GB"/>
        </w:rPr>
        <w:tab/>
        <w:t>“CC0 SFX and Voices,” itch.io. Accessed: Jun. 04, 2024. [Online]. Available: https://obsydianx.itch.io/interface-sfx-pack-1</w:t>
      </w:r>
    </w:p>
    <w:p w14:paraId="2BFBCEDF" w14:textId="77777777" w:rsidR="00137D94" w:rsidRPr="00137D94" w:rsidRDefault="00137D94" w:rsidP="00137D94">
      <w:pPr>
        <w:pStyle w:val="Bibliography"/>
        <w:rPr>
          <w:lang w:val="en-GB"/>
        </w:rPr>
      </w:pPr>
      <w:r w:rsidRPr="00137D94">
        <w:rPr>
          <w:lang w:val="en-GB"/>
        </w:rPr>
        <w:t>[47]</w:t>
      </w:r>
      <w:r w:rsidRPr="00137D94">
        <w:rPr>
          <w:lang w:val="en-GB"/>
        </w:rPr>
        <w:tab/>
        <w:t>“Google Forms: Online Form Creator | Google Workspace.” Accessed: Jun. 24, 2024. [Online]. Available: https://www.facebook.com/GoogleDocs/</w:t>
      </w:r>
    </w:p>
    <w:p w14:paraId="763C099D" w14:textId="77777777" w:rsidR="00137D94" w:rsidRPr="00137D94" w:rsidRDefault="00137D94" w:rsidP="00137D94">
      <w:pPr>
        <w:pStyle w:val="Bibliography"/>
        <w:rPr>
          <w:lang w:val="en-GB"/>
        </w:rPr>
      </w:pPr>
      <w:r w:rsidRPr="00137D94">
        <w:rPr>
          <w:lang w:val="en-GB"/>
        </w:rPr>
        <w:t>[48]</w:t>
      </w:r>
      <w:r w:rsidRPr="00137D94">
        <w:rPr>
          <w:lang w:val="en-GB"/>
        </w:rPr>
        <w:tab/>
        <w:t xml:space="preserve">P. Bhandari, “What Is a Likert Scale? | Guide &amp; Examples,” </w:t>
      </w:r>
      <w:proofErr w:type="spellStart"/>
      <w:r w:rsidRPr="00137D94">
        <w:rPr>
          <w:lang w:val="en-GB"/>
        </w:rPr>
        <w:t>Scribbr</w:t>
      </w:r>
      <w:proofErr w:type="spellEnd"/>
      <w:r w:rsidRPr="00137D94">
        <w:rPr>
          <w:lang w:val="en-GB"/>
        </w:rPr>
        <w:t>. Accessed: Jul. 11, 2024. [Online]. Available: https://www.scribbr.com/methodology/likert-scale/</w:t>
      </w:r>
    </w:p>
    <w:p w14:paraId="7849CC9C" w14:textId="77777777" w:rsidR="00137D94" w:rsidRPr="00137D94" w:rsidRDefault="00137D94" w:rsidP="00137D94">
      <w:pPr>
        <w:pStyle w:val="Bibliography"/>
        <w:rPr>
          <w:lang w:val="en-GB"/>
        </w:rPr>
      </w:pPr>
      <w:r w:rsidRPr="00137D94">
        <w:rPr>
          <w:lang w:val="en-GB"/>
        </w:rPr>
        <w:t>[49]</w:t>
      </w:r>
      <w:r w:rsidRPr="00137D94">
        <w:rPr>
          <w:lang w:val="en-GB"/>
        </w:rPr>
        <w:tab/>
        <w:t>W. T, “Measuring and Interpreting System Usability Scale (SUS),” UIUX Trend. Accessed: Jul. 01, 2024. [Online]. Available: https://uiuxtrend.com/measuring-system-usability-scale-sus/</w:t>
      </w:r>
    </w:p>
    <w:p w14:paraId="423B7130" w14:textId="77777777" w:rsidR="00137D94" w:rsidRPr="00137D94" w:rsidRDefault="00137D94" w:rsidP="00137D94">
      <w:pPr>
        <w:pStyle w:val="Bibliography"/>
        <w:rPr>
          <w:lang w:val="en-GB"/>
        </w:rPr>
      </w:pPr>
      <w:r w:rsidRPr="00137D94">
        <w:rPr>
          <w:lang w:val="en-GB"/>
        </w:rPr>
        <w:t>[50]</w:t>
      </w:r>
      <w:r w:rsidRPr="00137D94">
        <w:rPr>
          <w:lang w:val="en-GB"/>
        </w:rPr>
        <w:tab/>
        <w:t xml:space="preserve">“Measuring Usability </w:t>
      </w:r>
      <w:proofErr w:type="gramStart"/>
      <w:r w:rsidRPr="00137D94">
        <w:rPr>
          <w:lang w:val="en-GB"/>
        </w:rPr>
        <w:t>With</w:t>
      </w:r>
      <w:proofErr w:type="gramEnd"/>
      <w:r w:rsidRPr="00137D94">
        <w:rPr>
          <w:lang w:val="en-GB"/>
        </w:rPr>
        <w:t xml:space="preserve"> The System Usability Scale (SUS).” Accessed: Jul. 01, 2024. [Online]. Available: https://www.userfocus.co.uk/articles/measuring-usability-with-the-SUS.html</w:t>
      </w:r>
    </w:p>
    <w:p w14:paraId="435D7DCB" w14:textId="06B32259"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1" w:name="_Toc172231122"/>
      <w:r>
        <w:lastRenderedPageBreak/>
        <w:t>Apêndices</w:t>
      </w:r>
      <w:bookmarkEnd w:id="121"/>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tart</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r w:rsidRPr="001316C0">
        <w:rPr>
          <w:rFonts w:ascii="Times New Roman" w:hAnsi="Times New Roman" w:cs="Times New Roman"/>
          <w:sz w:val="24"/>
          <w:szCs w:val="24"/>
        </w:rPr>
        <w:t xml:space="preserve"> (Introdução do </w:t>
      </w:r>
      <w:proofErr w:type="spellStart"/>
      <w:r w:rsidRPr="001316C0">
        <w:rPr>
          <w:rFonts w:ascii="Times New Roman" w:hAnsi="Times New Roman" w:cs="Times New Roman"/>
          <w:sz w:val="24"/>
          <w:szCs w:val="24"/>
        </w:rPr>
        <w:t>Buddy</w:t>
      </w:r>
      <w:proofErr w:type="spellEnd"/>
      <w:r w:rsidRPr="001316C0">
        <w:rPr>
          <w:rFonts w:ascii="Times New Roman" w:hAnsi="Times New Roman" w:cs="Times New Roman"/>
          <w:sz w:val="24"/>
          <w:szCs w:val="24"/>
        </w:rPr>
        <w:t xml:space="preserve">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em-vindo,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w:t>
      </w:r>
      <w:proofErr w:type="gramStart"/>
      <w:r w:rsidRPr="001316C0">
        <w:rPr>
          <w:rFonts w:ascii="Times New Roman" w:hAnsi="Times New Roman" w:cs="Times New Roman"/>
          <w:sz w:val="24"/>
          <w:szCs w:val="24"/>
        </w:rPr>
        <w:t>n Achas</w:t>
      </w:r>
      <w:proofErr w:type="gramEnd"/>
      <w:r w:rsidRPr="001316C0">
        <w:rPr>
          <w:rFonts w:ascii="Times New Roman" w:hAnsi="Times New Roman" w:cs="Times New Roman"/>
          <w:sz w:val="24"/>
          <w:szCs w:val="24"/>
        </w:rPr>
        <w:t xml:space="preserve">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emory</w:t>
      </w:r>
      <w:proofErr w:type="spellEnd"/>
      <w:r w:rsidRPr="001316C0">
        <w:rPr>
          <w:rFonts w:ascii="Times New Roman" w:hAnsi="Times New Roman" w:cs="Times New Roman"/>
          <w:sz w:val="24"/>
          <w:szCs w:val="24"/>
        </w:rPr>
        <w:t xml:space="preserve">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w:t>
      </w:r>
      <w:proofErr w:type="gramStart"/>
      <w:r w:rsidRPr="001316C0">
        <w:rPr>
          <w:rFonts w:ascii="Times New Roman" w:hAnsi="Times New Roman" w:cs="Times New Roman"/>
          <w:sz w:val="24"/>
          <w:szCs w:val="24"/>
        </w:rPr>
        <w:t>n</w:t>
      </w:r>
      <w:proofErr w:type="gramEnd"/>
      <w:r w:rsidRPr="001316C0">
        <w:rPr>
          <w:rFonts w:ascii="Times New Roman" w:hAnsi="Times New Roman" w:cs="Times New Roman"/>
          <w:sz w:val="24"/>
          <w:szCs w:val="24"/>
        </w:rPr>
        <w:t xml:space="preserve"> Boa sorte!</w:t>
      </w:r>
    </w:p>
    <w:p w14:paraId="20B16C1B" w14:textId="77777777" w:rsidR="00913232" w:rsidRPr="001316C0" w:rsidRDefault="00913232" w:rsidP="00192351">
      <w:pPr>
        <w:pStyle w:val="PlainText"/>
        <w:rPr>
          <w:rFonts w:ascii="Times New Roman" w:hAnsi="Times New Roman" w:cs="Times New Roman"/>
          <w:sz w:val="24"/>
          <w:szCs w:val="24"/>
        </w:rPr>
      </w:pPr>
      <w:proofErr w:type="gramStart"/>
      <w:r w:rsidRPr="001316C0">
        <w:rPr>
          <w:rFonts w:ascii="Times New Roman" w:hAnsi="Times New Roman" w:cs="Times New Roman"/>
          <w:sz w:val="24"/>
          <w:szCs w:val="24"/>
        </w:rPr>
        <w:t>( 1</w:t>
      </w:r>
      <w:proofErr w:type="gramEnd"/>
      <w:r w:rsidRPr="001316C0">
        <w:rPr>
          <w:rFonts w:ascii="Times New Roman" w:hAnsi="Times New Roman" w:cs="Times New Roman"/>
          <w:sz w:val="24"/>
          <w:szCs w:val="24"/>
        </w:rPr>
        <w:t xml:space="preserve">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um par </w:t>
      </w:r>
      <w:proofErr w:type="gramStart"/>
      <w:r w:rsidRPr="001316C0">
        <w:rPr>
          <w:rFonts w:ascii="Times New Roman" w:hAnsi="Times New Roman" w:cs="Times New Roman"/>
          <w:sz w:val="24"/>
          <w:szCs w:val="24"/>
        </w:rPr>
        <w:t>-  +</w:t>
      </w:r>
      <w:proofErr w:type="gram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nome_animal</w:t>
      </w:r>
      <w:proofErr w:type="spellEnd"/>
      <w:r w:rsidRPr="001316C0">
        <w:rPr>
          <w:rFonts w:ascii="Times New Roman" w:hAnsi="Times New Roman" w:cs="Times New Roman"/>
          <w:sz w:val="24"/>
          <w:szCs w:val="24"/>
        </w:rPr>
        <w:t>'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Não é um </w:t>
      </w:r>
      <w:proofErr w:type="gramStart"/>
      <w:r w:rsidRPr="001316C0">
        <w:rPr>
          <w:rFonts w:ascii="Times New Roman" w:hAnsi="Times New Roman" w:cs="Times New Roman"/>
          <w:sz w:val="24"/>
          <w:szCs w:val="24"/>
        </w:rPr>
        <w:t>par!\</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Completou o jogo de memória *Muda consoante o </w:t>
      </w:r>
      <w:proofErr w:type="spellStart"/>
      <w:r w:rsidRPr="001316C0">
        <w:rPr>
          <w:rFonts w:ascii="Times New Roman" w:hAnsi="Times New Roman" w:cs="Times New Roman"/>
          <w:sz w:val="24"/>
          <w:szCs w:val="24"/>
        </w:rPr>
        <w:t>nivel</w:t>
      </w:r>
      <w:proofErr w:type="spellEnd"/>
      <w:r w:rsidRPr="001316C0">
        <w:rPr>
          <w:rFonts w:ascii="Times New Roman" w:hAnsi="Times New Roman" w:cs="Times New Roman"/>
          <w:sz w:val="24"/>
          <w:szCs w:val="24"/>
        </w:rPr>
        <w:t>*)</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Borboleta </w:t>
      </w:r>
      <w:proofErr w:type="gramStart"/>
      <w:r w:rsidRPr="001316C0">
        <w:rPr>
          <w:rFonts w:ascii="Times New Roman" w:hAnsi="Times New Roman" w:cs="Times New Roman"/>
          <w:sz w:val="24"/>
          <w:szCs w:val="24"/>
        </w:rPr>
        <w:t>Aurora!\</w:t>
      </w:r>
      <w:proofErr w:type="gramEnd"/>
      <w:r w:rsidRPr="001316C0">
        <w:rPr>
          <w:rFonts w:ascii="Times New Roman" w:hAnsi="Times New Roman" w:cs="Times New Roman"/>
          <w:sz w:val="24"/>
          <w:szCs w:val="24"/>
        </w:rPr>
        <w:t>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o meu amigo, o Coala </w:t>
      </w:r>
      <w:proofErr w:type="gramStart"/>
      <w:r w:rsidRPr="001316C0">
        <w:rPr>
          <w:rFonts w:ascii="Times New Roman" w:hAnsi="Times New Roman" w:cs="Times New Roman"/>
          <w:sz w:val="24"/>
          <w:szCs w:val="24"/>
        </w:rPr>
        <w:t>Kiko!\</w:t>
      </w:r>
      <w:proofErr w:type="gramEnd"/>
      <w:r w:rsidRPr="001316C0">
        <w:rPr>
          <w:rFonts w:ascii="Times New Roman" w:hAnsi="Times New Roman" w:cs="Times New Roman"/>
          <w:sz w:val="24"/>
          <w:szCs w:val="24"/>
        </w:rPr>
        <w:t>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Abelha </w:t>
      </w:r>
      <w:proofErr w:type="gramStart"/>
      <w:r w:rsidRPr="001316C0">
        <w:rPr>
          <w:rFonts w:ascii="Times New Roman" w:hAnsi="Times New Roman" w:cs="Times New Roman"/>
          <w:sz w:val="24"/>
          <w:szCs w:val="24"/>
        </w:rPr>
        <w:t>Mel!\</w:t>
      </w:r>
      <w:proofErr w:type="gramEnd"/>
      <w:r w:rsidRPr="001316C0">
        <w:rPr>
          <w:rFonts w:ascii="Times New Roman" w:hAnsi="Times New Roman" w:cs="Times New Roman"/>
          <w:sz w:val="24"/>
          <w:szCs w:val="24"/>
        </w:rPr>
        <w:t>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1 (Explicação do procedimento - Aplicação da pomada e do penso)</w:t>
      </w:r>
    </w:p>
    <w:p w14:paraId="19C6AD4D" w14:textId="337EE053"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Olá! Sou a borboleta Aurora, amiga do Alfred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Depois, vão colocar um penso para ter a certeza </w:t>
      </w:r>
      <w:proofErr w:type="gramStart"/>
      <w:r w:rsidRPr="001316C0">
        <w:rPr>
          <w:rFonts w:ascii="Times New Roman" w:hAnsi="Times New Roman" w:cs="Times New Roman"/>
          <w:sz w:val="24"/>
          <w:szCs w:val="24"/>
        </w:rPr>
        <w:t>que</w:t>
      </w:r>
      <w:proofErr w:type="gramEnd"/>
      <w:r w:rsidRPr="001316C0">
        <w:rPr>
          <w:rFonts w:ascii="Times New Roman" w:hAnsi="Times New Roman" w:cs="Times New Roman"/>
          <w:sz w:val="24"/>
          <w:szCs w:val="24"/>
        </w:rPr>
        <w:t xml:space="preserv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Vamos começar! Agora o enfermeiro és tu!</w:t>
      </w:r>
    </w:p>
    <w:p w14:paraId="5FB70F67" w14:textId="77777777" w:rsidR="00913232" w:rsidRPr="001316C0" w:rsidRDefault="00913232" w:rsidP="00D9532F">
      <w:pPr>
        <w:pStyle w:val="PlainText"/>
        <w:rPr>
          <w:rFonts w:ascii="Times New Roman" w:hAnsi="Times New Roman" w:cs="Times New Roman"/>
          <w:sz w:val="24"/>
          <w:szCs w:val="24"/>
        </w:rPr>
      </w:pPr>
      <w:r w:rsidRPr="001316C0">
        <w:rPr>
          <w:rFonts w:ascii="Times New Roman" w:hAnsi="Times New Roman" w:cs="Times New Roman"/>
          <w:sz w:val="24"/>
          <w:szCs w:val="24"/>
        </w:rPr>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2 (Explicação do procedimento - Aplicação do garrote)</w:t>
      </w:r>
    </w:p>
    <w:p w14:paraId="659D9A14" w14:textId="4F43F5A4"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Olá! Sou a coala Kiko, amigo do Alfredo.</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3 (Explicação procedimento - Aplicação do cateter)</w:t>
      </w:r>
    </w:p>
    <w:p w14:paraId="3C392CD9" w14:textId="7F6C4DD6" w:rsidR="00B25C0D" w:rsidRPr="001316C0" w:rsidRDefault="00B25C0D" w:rsidP="00192351">
      <w:pPr>
        <w:pStyle w:val="PlainText"/>
        <w:rPr>
          <w:rFonts w:ascii="Times New Roman" w:hAnsi="Times New Roman" w:cs="Times New Roman"/>
          <w:sz w:val="24"/>
          <w:szCs w:val="24"/>
        </w:rPr>
      </w:pPr>
      <w:r>
        <w:rPr>
          <w:rFonts w:ascii="Times New Roman" w:hAnsi="Times New Roman" w:cs="Times New Roman"/>
          <w:sz w:val="24"/>
          <w:szCs w:val="24"/>
        </w:rPr>
        <w:t>- Olá! Sou a abelha Mel, amiga do Alfredo.</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437CF5E"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r w:rsidR="003D6F9F">
        <w:rPr>
          <w:rFonts w:ascii="Times New Roman" w:hAnsi="Times New Roman" w:cs="Times New Roman"/>
          <w:sz w:val="24"/>
          <w:szCs w:val="24"/>
        </w:rPr>
        <w:t>Recompensar o jogador</w:t>
      </w:r>
      <w:r w:rsidRPr="001316C0">
        <w:rPr>
          <w:rFonts w:ascii="Times New Roman" w:hAnsi="Times New Roman" w:cs="Times New Roman"/>
          <w:sz w:val="24"/>
          <w:szCs w:val="24"/>
        </w:rPr>
        <w:t xml:space="preserve">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w:t>
      </w:r>
      <w:proofErr w:type="gramStart"/>
      <w:r w:rsidRPr="001316C0">
        <w:rPr>
          <w:rFonts w:ascii="Times New Roman" w:hAnsi="Times New Roman" w:cs="Times New Roman"/>
          <w:sz w:val="24"/>
          <w:szCs w:val="24"/>
        </w:rPr>
        <w:t>n Ajuda-me</w:t>
      </w:r>
      <w:proofErr w:type="gramEnd"/>
      <w:r w:rsidRPr="001316C0">
        <w:rPr>
          <w:rFonts w:ascii="Times New Roman" w:hAnsi="Times New Roman" w:cs="Times New Roman"/>
          <w:sz w:val="24"/>
          <w:szCs w:val="24"/>
        </w:rPr>
        <w:t xml:space="preserve"> a encontrá-lo!</w:t>
      </w:r>
    </w:p>
    <w:p w14:paraId="5AAD9F5D" w14:textId="750CA6CA"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r w:rsidR="003D6F9F">
        <w:rPr>
          <w:rFonts w:ascii="Times New Roman" w:hAnsi="Times New Roman" w:cs="Times New Roman"/>
          <w:sz w:val="24"/>
          <w:szCs w:val="24"/>
        </w:rPr>
        <w:t>Usa a câmara para encontrares os arbustos.</w:t>
      </w:r>
    </w:p>
    <w:p w14:paraId="1B538A2A" w14:textId="1343A90F" w:rsidR="003D6F9F" w:rsidRPr="001316C0" w:rsidRDefault="003D6F9F" w:rsidP="00192351">
      <w:pPr>
        <w:pStyle w:val="PlainText"/>
        <w:rPr>
          <w:rFonts w:ascii="Times New Roman" w:hAnsi="Times New Roman" w:cs="Times New Roman"/>
          <w:sz w:val="24"/>
          <w:szCs w:val="24"/>
        </w:rPr>
      </w:pPr>
      <w:r>
        <w:rPr>
          <w:rFonts w:ascii="Times New Roman" w:hAnsi="Times New Roman" w:cs="Times New Roman"/>
          <w:sz w:val="24"/>
          <w:szCs w:val="24"/>
        </w:rPr>
        <w:t>- Quando encontrares um, carrega nele para procurares o ovo.</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342728F8"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ece que não está nesse </w:t>
      </w:r>
      <w:proofErr w:type="gramStart"/>
      <w:r w:rsidR="003D6F9F" w:rsidRPr="001316C0">
        <w:rPr>
          <w:rFonts w:ascii="Times New Roman" w:hAnsi="Times New Roman" w:cs="Times New Roman"/>
          <w:sz w:val="24"/>
          <w:szCs w:val="24"/>
        </w:rPr>
        <w:t>arbusto!\</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286A411D"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w:t>
      </w:r>
      <w:r w:rsidR="00ED2EAA">
        <w:rPr>
          <w:rFonts w:ascii="Times New Roman" w:hAnsi="Times New Roman" w:cs="Times New Roman"/>
          <w:sz w:val="24"/>
          <w:szCs w:val="24"/>
        </w:rPr>
        <w:t xml:space="preserve">, </w:t>
      </w:r>
      <w:proofErr w:type="gramStart"/>
      <w:r w:rsidR="00ED2EAA">
        <w:rPr>
          <w:rFonts w:ascii="Times New Roman" w:hAnsi="Times New Roman" w:cs="Times New Roman"/>
          <w:sz w:val="24"/>
          <w:szCs w:val="24"/>
        </w:rPr>
        <w:t>obrigado!</w:t>
      </w:r>
      <w:r w:rsidRPr="001316C0">
        <w:rPr>
          <w:rFonts w:ascii="Times New Roman" w:hAnsi="Times New Roman" w:cs="Times New Roman"/>
          <w:sz w:val="24"/>
          <w:szCs w:val="24"/>
        </w:rPr>
        <w:t>\</w:t>
      </w:r>
      <w:proofErr w:type="gramEnd"/>
      <w:r w:rsidR="00A3426B">
        <w:rPr>
          <w:rFonts w:ascii="Times New Roman" w:hAnsi="Times New Roman" w:cs="Times New Roman"/>
          <w:sz w:val="24"/>
          <w:szCs w:val="24"/>
        </w:rPr>
        <w:t>Carrega nele para o apanhares</w:t>
      </w:r>
      <w:r w:rsidRPr="001316C0">
        <w:rPr>
          <w:rFonts w:ascii="Times New Roman" w:hAnsi="Times New Roman" w:cs="Times New Roman"/>
          <w:sz w:val="24"/>
          <w:szCs w:val="24"/>
        </w:rPr>
        <w:t>!</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End</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Conseguiste encontrar todos os meus </w:t>
      </w:r>
      <w:proofErr w:type="gramStart"/>
      <w:r w:rsidRPr="001316C0">
        <w:rPr>
          <w:rFonts w:ascii="Times New Roman" w:hAnsi="Times New Roman" w:cs="Times New Roman"/>
          <w:sz w:val="24"/>
          <w:szCs w:val="24"/>
        </w:rPr>
        <w:t>ovos!\</w:t>
      </w:r>
      <w:proofErr w:type="spellStart"/>
      <w:proofErr w:type="gramEnd"/>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t>- Se quiseres voltar a jogar, clica no botão.</w:t>
      </w:r>
    </w:p>
    <w:p w14:paraId="71A00A89" w14:textId="77777777" w:rsidR="004F4262" w:rsidRDefault="004F4262" w:rsidP="00963021">
      <w:pPr>
        <w:ind w:firstLine="0"/>
      </w:pPr>
    </w:p>
    <w:p w14:paraId="6A78A6CC" w14:textId="7EA000C0" w:rsidR="00390E29" w:rsidRDefault="004F4262" w:rsidP="004F4262">
      <w:pPr>
        <w:ind w:firstLine="0"/>
      </w:pPr>
      <w:r>
        <w:t xml:space="preserve">      </w:t>
      </w:r>
      <w:r w:rsidR="003A60DB">
        <w:t>Apêndice B</w:t>
      </w:r>
    </w:p>
    <w:p w14:paraId="2150F64D" w14:textId="78DA7B8D" w:rsidR="00963021" w:rsidRDefault="00000000" w:rsidP="00E32F76">
      <w:pPr>
        <w:ind w:firstLine="0"/>
      </w:pPr>
      <w:hyperlink r:id="rId44"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4743A0E7" w14:textId="3BFADA21" w:rsidR="00DD743C" w:rsidRDefault="00F60EE9" w:rsidP="004F4262">
      <w:pPr>
        <w:ind w:firstLine="0"/>
      </w:pPr>
      <w:r>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5"/>
                    </pic:cNvPr>
                    <pic:cNvPicPr/>
                  </pic:nvPicPr>
                  <pic:blipFill>
                    <a:blip r:embed="rId46"/>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2" w:name="_Toc172231123"/>
      <w:r>
        <w:lastRenderedPageBreak/>
        <w:t>Anexos</w:t>
      </w:r>
      <w:bookmarkEnd w:id="122"/>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7"/>
                    </pic:cNvPr>
                    <pic:cNvPicPr/>
                  </pic:nvPicPr>
                  <pic:blipFill>
                    <a:blip r:embed="rId48"/>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283E6FEA" w:rsidR="00814A43" w:rsidRDefault="00814A43" w:rsidP="002B70B6"/>
    <w:p w14:paraId="53CB2623" w14:textId="6E7C136B" w:rsidR="00BC0703" w:rsidRDefault="00BC0703" w:rsidP="00566CB8">
      <w:pPr>
        <w:spacing w:line="276" w:lineRule="auto"/>
      </w:pPr>
      <w:r>
        <w:lastRenderedPageBreak/>
        <w:t>Anexo B</w:t>
      </w:r>
    </w:p>
    <w:p w14:paraId="69EC45CB" w14:textId="71DEBBD1" w:rsidR="00142DBE" w:rsidRDefault="00BC0703" w:rsidP="00BC0703">
      <w:pPr>
        <w:spacing w:line="276" w:lineRule="auto"/>
        <w:ind w:firstLine="0"/>
        <w:jc w:val="center"/>
      </w:pPr>
      <w:r>
        <w:rPr>
          <w:noProof/>
        </w:rPr>
        <w:drawing>
          <wp:inline distT="0" distB="0" distL="0" distR="0" wp14:anchorId="08D8251C" wp14:editId="5F5D4E73">
            <wp:extent cx="5579745" cy="7896225"/>
            <wp:effectExtent l="0" t="0" r="0" b="0"/>
            <wp:docPr id="1393136391" name="Picture 3">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36391" name="Picture 3">
                      <a:hlinkClick r:id="rId49"/>
                    </pic:cNvPr>
                    <pic:cNvPicPr/>
                  </pic:nvPicPr>
                  <pic:blipFill>
                    <a:blip r:embed="rId50"/>
                    <a:stretch>
                      <a:fillRect/>
                    </a:stretch>
                  </pic:blipFill>
                  <pic:spPr>
                    <a:xfrm>
                      <a:off x="0" y="0"/>
                      <a:ext cx="5579745" cy="7896225"/>
                    </a:xfrm>
                    <a:prstGeom prst="rect">
                      <a:avLst/>
                    </a:prstGeom>
                  </pic:spPr>
                </pic:pic>
              </a:graphicData>
            </a:graphic>
          </wp:inline>
        </w:drawing>
      </w:r>
      <w:r w:rsidR="00814A43">
        <w:br w:type="page"/>
      </w:r>
    </w:p>
    <w:p w14:paraId="71919130" w14:textId="242B2199" w:rsidR="00671259" w:rsidRDefault="001316C0" w:rsidP="001316C0">
      <w:pPr>
        <w:ind w:firstLine="0"/>
      </w:pPr>
      <w:r>
        <w:lastRenderedPageBreak/>
        <w:t xml:space="preserve">  </w:t>
      </w:r>
      <w:r w:rsidR="004F4262">
        <w:t xml:space="preserve">    </w:t>
      </w:r>
      <w:r w:rsidR="00460333">
        <w:t xml:space="preserve">Anexo </w:t>
      </w:r>
      <w:r w:rsidR="00814A43">
        <w:t>C</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51"/>
                    </pic:cNvPr>
                    <pic:cNvPicPr/>
                  </pic:nvPicPr>
                  <pic:blipFill>
                    <a:blip r:embed="rId52"/>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62C6DE29" w:rsidR="00142DBE" w:rsidRDefault="00142DBE" w:rsidP="00142DBE">
      <w:pPr>
        <w:rPr>
          <w:rFonts w:cs="Times New Roman"/>
        </w:rPr>
      </w:pPr>
      <w:r>
        <w:rPr>
          <w:rFonts w:cs="Times New Roman"/>
        </w:rPr>
        <w:lastRenderedPageBreak/>
        <w:t xml:space="preserve">Anexo </w:t>
      </w:r>
      <w:r w:rsidR="00884398">
        <w:rPr>
          <w:rFonts w:cs="Times New Roman"/>
        </w:rPr>
        <w:t>D</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53"/>
                    </pic:cNvPr>
                    <pic:cNvPicPr/>
                  </pic:nvPicPr>
                  <pic:blipFill>
                    <a:blip r:embed="rId54"/>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3" w:name="_Toc357152328"/>
      <w:bookmarkStart w:id="124" w:name="_Toc357154534"/>
      <w:bookmarkStart w:id="125" w:name="_Toc530601454"/>
      <w:bookmarkStart w:id="126" w:name="_Toc172231124"/>
      <w:r w:rsidRPr="00F62737">
        <w:lastRenderedPageBreak/>
        <w:t>Glossário</w:t>
      </w:r>
      <w:bookmarkEnd w:id="123"/>
      <w:bookmarkEnd w:id="124"/>
      <w:bookmarkEnd w:id="125"/>
      <w:bookmarkEnd w:id="126"/>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p w14:paraId="74EA68EA" w14:textId="28EF7804" w:rsidR="006761F7" w:rsidRPr="006761F7" w:rsidRDefault="006761F7" w:rsidP="002B70B6">
      <w:pPr>
        <w:rPr>
          <w:b/>
          <w:bCs/>
          <w:i/>
          <w:iCs/>
        </w:rPr>
      </w:pPr>
      <w:proofErr w:type="spellStart"/>
      <w:r w:rsidRPr="006761F7">
        <w:rPr>
          <w:b/>
          <w:bCs/>
          <w:i/>
          <w:iCs/>
        </w:rPr>
        <w:t>Gamification</w:t>
      </w:r>
      <w:proofErr w:type="spellEnd"/>
    </w:p>
    <w:p w14:paraId="61B63B70" w14:textId="027F62AD" w:rsidR="006761F7" w:rsidRDefault="006761F7" w:rsidP="002B70B6">
      <w:r>
        <w:t xml:space="preserve">Utilização de jogos, </w:t>
      </w:r>
      <w:proofErr w:type="spellStart"/>
      <w:r>
        <w:t>nomeamente</w:t>
      </w:r>
      <w:proofErr w:type="spellEnd"/>
      <w:r>
        <w:t xml:space="preserve"> jogos de vídeo, em outros campos de atividade.</w:t>
      </w:r>
    </w:p>
    <w:p w14:paraId="4DEE774A" w14:textId="11891607" w:rsidR="006B1FC7" w:rsidRDefault="00B802E2" w:rsidP="002B70B6">
      <w:pPr>
        <w:rPr>
          <w:b/>
          <w:bCs/>
          <w:i/>
          <w:iCs/>
        </w:rPr>
      </w:pPr>
      <w:proofErr w:type="spellStart"/>
      <w:r>
        <w:rPr>
          <w:b/>
          <w:bCs/>
          <w:i/>
          <w:iCs/>
        </w:rPr>
        <w:t>Industry</w:t>
      </w:r>
      <w:proofErr w:type="spellEnd"/>
      <w:r>
        <w:rPr>
          <w:b/>
          <w:bCs/>
          <w:i/>
          <w:iCs/>
        </w:rPr>
        <w:t xml:space="preserve"> s</w:t>
      </w:r>
      <w:r w:rsidR="006B1FC7" w:rsidRPr="006B1FC7">
        <w:rPr>
          <w:b/>
          <w:bCs/>
          <w:i/>
          <w:iCs/>
        </w:rPr>
        <w:t>tandard</w:t>
      </w:r>
    </w:p>
    <w:p w14:paraId="139C60CD" w14:textId="3A52F5BF" w:rsidR="00260296" w:rsidRDefault="00260296" w:rsidP="002B70B6">
      <w:r>
        <w:t>Em português, padrão d</w:t>
      </w:r>
      <w:r w:rsidR="00BC0159">
        <w:t>a</w:t>
      </w:r>
      <w:r>
        <w:t xml:space="preserve"> indústria, é um conjunto de critérios, diretrizes ou especificações aceites por </w:t>
      </w:r>
      <w:r w:rsidR="00BC0159">
        <w:t>consenso</w:t>
      </w:r>
      <w:r>
        <w:t xml:space="preserve"> e utilizadas como referência dentro de uma indústria especifica.</w:t>
      </w:r>
    </w:p>
    <w:p w14:paraId="38A744F0" w14:textId="4FF520D0" w:rsidR="00340B87" w:rsidRDefault="00340B87" w:rsidP="002B70B6">
      <w:pPr>
        <w:rPr>
          <w:b/>
          <w:bCs/>
          <w:i/>
          <w:iCs/>
        </w:rPr>
      </w:pPr>
      <w:r>
        <w:rPr>
          <w:b/>
          <w:bCs/>
          <w:i/>
          <w:iCs/>
        </w:rPr>
        <w:t>Insights</w:t>
      </w:r>
    </w:p>
    <w:p w14:paraId="22363A5E" w14:textId="27D518CB" w:rsidR="00340B87" w:rsidRPr="00340B87" w:rsidRDefault="004F4262" w:rsidP="002B70B6">
      <w:r>
        <w:t>Refere c</w:t>
      </w:r>
      <w:r w:rsidR="00042DDD">
        <w:t xml:space="preserve">ompreensões profundas, perceções ou entendimentos </w:t>
      </w:r>
      <w:r>
        <w:t>que proporcionam uma visão mais clara sobre um determinado assunto ou situação.</w:t>
      </w:r>
    </w:p>
    <w:p w14:paraId="432C8F9B" w14:textId="77777777" w:rsidR="006B1FC7" w:rsidRPr="005375C7" w:rsidRDefault="006B1FC7" w:rsidP="002B70B6">
      <w:pPr>
        <w:rPr>
          <w:b/>
          <w:bCs/>
        </w:rPr>
      </w:pPr>
    </w:p>
    <w:sectPr w:rsidR="006B1FC7" w:rsidRPr="005375C7" w:rsidSect="00EC1526">
      <w:type w:val="continuous"/>
      <w:pgSz w:w="11901" w:h="16817" w:code="9"/>
      <w:pgMar w:top="1418" w:right="1418" w:bottom="1418" w:left="1701" w:header="709" w:footer="61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700CD" w14:textId="77777777" w:rsidR="00511E8F" w:rsidRDefault="00511E8F" w:rsidP="00DD743C">
      <w:pPr>
        <w:spacing w:after="0" w:line="240" w:lineRule="auto"/>
      </w:pPr>
      <w:r>
        <w:separator/>
      </w:r>
    </w:p>
  </w:endnote>
  <w:endnote w:type="continuationSeparator" w:id="0">
    <w:p w14:paraId="4F8AFF12" w14:textId="77777777" w:rsidR="00511E8F" w:rsidRDefault="00511E8F"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pple Color Emoji">
    <w:altName w:val="Calibr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1328C" w14:textId="77777777" w:rsidR="00511E8F" w:rsidRDefault="00511E8F" w:rsidP="00DD743C">
      <w:pPr>
        <w:spacing w:after="0" w:line="240" w:lineRule="auto"/>
      </w:pPr>
      <w:r>
        <w:separator/>
      </w:r>
    </w:p>
  </w:footnote>
  <w:footnote w:type="continuationSeparator" w:id="0">
    <w:p w14:paraId="5D01D9F9" w14:textId="77777777" w:rsidR="00511E8F" w:rsidRDefault="00511E8F" w:rsidP="00DD743C">
      <w:pPr>
        <w:spacing w:after="0" w:line="240" w:lineRule="auto"/>
      </w:pPr>
      <w:r>
        <w:continuationSeparator/>
      </w:r>
    </w:p>
  </w:footnote>
  <w:footnote w:id="1">
    <w:p w14:paraId="76E2A8A4" w14:textId="11EE753B" w:rsidR="00AE210E" w:rsidRDefault="00AE210E">
      <w:pPr>
        <w:pStyle w:val="FootnoteText"/>
      </w:pPr>
      <w:r w:rsidRPr="00A40B69">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sidRPr="00A40B69">
        <w:rPr>
          <w:rStyle w:val="FootnoteReference"/>
        </w:rPr>
        <w:footnoteRef/>
      </w:r>
      <w:r>
        <w:t xml:space="preserve"> Para uma análise mais detalhada dos procedimentos escolhidos, consultar o anexo A</w:t>
      </w:r>
    </w:p>
  </w:footnote>
  <w:footnote w:id="3">
    <w:p w14:paraId="4EF7B8B3" w14:textId="285CA2DD" w:rsidR="007175F3" w:rsidRDefault="007175F3">
      <w:pPr>
        <w:pStyle w:val="FootnoteText"/>
      </w:pPr>
      <w:r w:rsidRPr="00A40B69">
        <w:rPr>
          <w:rStyle w:val="FootnoteReference"/>
        </w:rPr>
        <w:footnoteRef/>
      </w:r>
      <w:r>
        <w:t xml:space="preserve"> Para aceder ao protótipo não funciona</w:t>
      </w:r>
      <w:r w:rsidR="007D1B98">
        <w:t>l</w:t>
      </w:r>
      <w:r>
        <w:t>, consultar o apêndice B</w:t>
      </w:r>
    </w:p>
  </w:footnote>
  <w:footnote w:id="4">
    <w:p w14:paraId="510ED151" w14:textId="36DEC125" w:rsidR="00930B6D" w:rsidRDefault="00930B6D">
      <w:pPr>
        <w:pStyle w:val="FootnoteText"/>
      </w:pPr>
      <w:r w:rsidRPr="00A40B69">
        <w:rPr>
          <w:rStyle w:val="FootnoteReference"/>
        </w:rPr>
        <w:footnoteRef/>
      </w:r>
      <w:r>
        <w:t xml:space="preserve"> Analgésico local utilizado para aliviar a dor durante um procedimento médico como, por exemplo, a inserção de um cateter</w:t>
      </w:r>
      <w:r w:rsidR="0023320A">
        <w:t xml:space="preserve"> </w:t>
      </w:r>
      <w:r w:rsidR="0023320A">
        <w:fldChar w:fldCharType="begin"/>
      </w:r>
      <w:r w:rsidR="0023320A">
        <w:instrText xml:space="preserve"> ADDIN ZOTERO_ITEM CSL_CITATION {"citationID":"8nPiXtRu","properties":{"formattedCitation":"[34]","plainCitation":"[34]","noteIndex":4},"citationItems":[{"id":132,"uris":["http://zotero.org/users/local/kY0Zrcz1/items/3RE9KXAN"],"itemData":{"id":132,"type":"post-weblog","abstract":"</w:instrText>
      </w:r>
      <w:r w:rsidR="0023320A">
        <w:rPr>
          <w:rFonts w:ascii="Segoe UI Symbol" w:hAnsi="Segoe UI Symbol" w:cs="Segoe UI Symbol"/>
        </w:rPr>
        <w:instrText>➤</w:instrText>
      </w:r>
      <w:r w:rsidR="0023320A">
        <w:instrText xml:space="preserve"> Guia Completo sobre Pensos Emla </w:instrText>
      </w:r>
      <w:r w:rsidR="0023320A">
        <w:rPr>
          <w:rFonts w:ascii="Apple Color Emoji" w:hAnsi="Apple Color Emoji" w:cs="Apple Color Emoji"/>
        </w:rPr>
        <w:instrText>☝</w:instrText>
      </w:r>
      <w:r w:rsidR="0023320A">
        <w:instrText xml:space="preserve"> Você já ouviu falar sobre os pensos Emla? Estes adesivos são uma opção prática e eficaz para aliviar a dor durante procedimentos médicos como a aplicação ... </w:instrText>
      </w:r>
      <w:r w:rsidR="0023320A">
        <w:rPr>
          <w:rFonts w:ascii="Segoe UI Symbol" w:hAnsi="Segoe UI Symbol" w:cs="Segoe UI Symbol"/>
        </w:rPr>
        <w:instrText>➤</w:instrText>
      </w:r>
      <w:r w:rsidR="0023320A">
        <w:instrText xml:space="preserve">","container-title":"CLIREMA","language":"es","title":"Guia Completo sobre Pensos Emla | Actualizado julio 2024","URL":"https://clirema.pt/blog/pensos-emla/","author":[{"family":"Avila","given":"Fernando H."}],"accessed":{"date-parts":[["2024",7,8]]},"issued":{"date-parts":[["2024",7,7]]}}}],"schema":"https://github.com/citation-style-language/schema/raw/master/csl-citation.json"} </w:instrText>
      </w:r>
      <w:r w:rsidR="0023320A">
        <w:fldChar w:fldCharType="separate"/>
      </w:r>
      <w:r w:rsidR="0023320A">
        <w:rPr>
          <w:noProof/>
        </w:rPr>
        <w:t>[34]</w:t>
      </w:r>
      <w:r w:rsidR="0023320A">
        <w:fldChar w:fldCharType="end"/>
      </w:r>
    </w:p>
  </w:footnote>
  <w:footnote w:id="5">
    <w:p w14:paraId="58E8AA68" w14:textId="77777777" w:rsidR="00BD75B9" w:rsidRDefault="00BD75B9" w:rsidP="00BD75B9">
      <w:pPr>
        <w:pStyle w:val="FootnoteText"/>
      </w:pPr>
      <w:r w:rsidRPr="00A40B69">
        <w:rPr>
          <w:rStyle w:val="FootnoteReference"/>
        </w:rPr>
        <w:footnoteRef/>
      </w:r>
      <w:r>
        <w:t xml:space="preserve"> Consultar o anexo B, para uma análise mais aprofundada da versão original do questionário SUS</w:t>
      </w:r>
    </w:p>
  </w:footnote>
  <w:footnote w:id="6">
    <w:p w14:paraId="586459E3" w14:textId="1D943A2A" w:rsidR="009E610F" w:rsidRDefault="009E610F">
      <w:pPr>
        <w:pStyle w:val="FootnoteText"/>
      </w:pPr>
      <w:r w:rsidRPr="00A40B69">
        <w:rPr>
          <w:rStyle w:val="FootnoteReference"/>
        </w:rPr>
        <w:footnoteRef/>
      </w:r>
      <w:r>
        <w:t xml:space="preserve"> Consultar o apêndice C, para uma análise mais aprofundada do questionário demográfico implementado</w:t>
      </w:r>
    </w:p>
  </w:footnote>
  <w:footnote w:id="7">
    <w:p w14:paraId="51B9CF14" w14:textId="64A94A0B" w:rsidR="009E610F" w:rsidRDefault="009E610F">
      <w:pPr>
        <w:pStyle w:val="FootnoteText"/>
      </w:pPr>
      <w:r w:rsidRPr="00A40B69">
        <w:rPr>
          <w:rStyle w:val="FootnoteReference"/>
        </w:rPr>
        <w:footnoteRef/>
      </w:r>
      <w:r>
        <w:t xml:space="preserve"> Consultar o anexo </w:t>
      </w:r>
      <w:r w:rsidR="00814A43">
        <w:t>C</w:t>
      </w:r>
      <w:r>
        <w:t>, para uma análise mais aprofundada do questionário de usabilidade implementado</w:t>
      </w:r>
    </w:p>
  </w:footnote>
  <w:footnote w:id="8">
    <w:p w14:paraId="20DF6D04" w14:textId="77777777" w:rsidR="004B162C" w:rsidRDefault="004B162C" w:rsidP="004B162C">
      <w:pPr>
        <w:pStyle w:val="FootnoteText"/>
      </w:pPr>
      <w:r w:rsidRPr="00A40B69">
        <w:rPr>
          <w:rStyle w:val="FootnoteReference"/>
        </w:rPr>
        <w:footnoteRef/>
      </w:r>
      <w:r>
        <w:t xml:space="preserve"> Consultar o anexo D,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B6D"/>
    <w:rsid w:val="00003E59"/>
    <w:rsid w:val="0001294B"/>
    <w:rsid w:val="000134B8"/>
    <w:rsid w:val="0001577C"/>
    <w:rsid w:val="0001669C"/>
    <w:rsid w:val="00023ADE"/>
    <w:rsid w:val="00025F2A"/>
    <w:rsid w:val="00030954"/>
    <w:rsid w:val="0003403F"/>
    <w:rsid w:val="000340FF"/>
    <w:rsid w:val="000347D2"/>
    <w:rsid w:val="00037282"/>
    <w:rsid w:val="00042DDD"/>
    <w:rsid w:val="0005223A"/>
    <w:rsid w:val="0005345C"/>
    <w:rsid w:val="000539CA"/>
    <w:rsid w:val="00053C4D"/>
    <w:rsid w:val="00054947"/>
    <w:rsid w:val="00054FB5"/>
    <w:rsid w:val="000568DB"/>
    <w:rsid w:val="000608F4"/>
    <w:rsid w:val="00064E27"/>
    <w:rsid w:val="0006543B"/>
    <w:rsid w:val="00067C8E"/>
    <w:rsid w:val="000700CC"/>
    <w:rsid w:val="00072E3E"/>
    <w:rsid w:val="000765BB"/>
    <w:rsid w:val="00077C1F"/>
    <w:rsid w:val="0008307F"/>
    <w:rsid w:val="00085175"/>
    <w:rsid w:val="00085F80"/>
    <w:rsid w:val="00086B51"/>
    <w:rsid w:val="000873B8"/>
    <w:rsid w:val="00095142"/>
    <w:rsid w:val="0009522F"/>
    <w:rsid w:val="00095D14"/>
    <w:rsid w:val="000A0D84"/>
    <w:rsid w:val="000A3457"/>
    <w:rsid w:val="000A5D5B"/>
    <w:rsid w:val="000A7604"/>
    <w:rsid w:val="000B00F7"/>
    <w:rsid w:val="000B0DBD"/>
    <w:rsid w:val="000B3F75"/>
    <w:rsid w:val="000B451B"/>
    <w:rsid w:val="000B5207"/>
    <w:rsid w:val="000B6671"/>
    <w:rsid w:val="000C3A9C"/>
    <w:rsid w:val="000D063A"/>
    <w:rsid w:val="000D3241"/>
    <w:rsid w:val="000D5A1D"/>
    <w:rsid w:val="000D60DD"/>
    <w:rsid w:val="000D61D1"/>
    <w:rsid w:val="000D64F2"/>
    <w:rsid w:val="000D7391"/>
    <w:rsid w:val="000E03AD"/>
    <w:rsid w:val="000E2E92"/>
    <w:rsid w:val="000E3C53"/>
    <w:rsid w:val="000E6748"/>
    <w:rsid w:val="000E7436"/>
    <w:rsid w:val="000F0931"/>
    <w:rsid w:val="000F549E"/>
    <w:rsid w:val="000F565B"/>
    <w:rsid w:val="000F5A27"/>
    <w:rsid w:val="000F77B7"/>
    <w:rsid w:val="000F7D63"/>
    <w:rsid w:val="00103ADF"/>
    <w:rsid w:val="00103CFF"/>
    <w:rsid w:val="00104860"/>
    <w:rsid w:val="00104CD9"/>
    <w:rsid w:val="001063A1"/>
    <w:rsid w:val="0011133F"/>
    <w:rsid w:val="001129B9"/>
    <w:rsid w:val="00115AB4"/>
    <w:rsid w:val="00117B2C"/>
    <w:rsid w:val="00117B76"/>
    <w:rsid w:val="001246DF"/>
    <w:rsid w:val="001271C5"/>
    <w:rsid w:val="00127848"/>
    <w:rsid w:val="00127E88"/>
    <w:rsid w:val="00130231"/>
    <w:rsid w:val="001316A8"/>
    <w:rsid w:val="001316C0"/>
    <w:rsid w:val="00134A37"/>
    <w:rsid w:val="00134A38"/>
    <w:rsid w:val="001369B2"/>
    <w:rsid w:val="00136B31"/>
    <w:rsid w:val="00137D94"/>
    <w:rsid w:val="00141DC5"/>
    <w:rsid w:val="00142029"/>
    <w:rsid w:val="0014225F"/>
    <w:rsid w:val="001429C6"/>
    <w:rsid w:val="00142DBE"/>
    <w:rsid w:val="0014350F"/>
    <w:rsid w:val="00144F30"/>
    <w:rsid w:val="00145438"/>
    <w:rsid w:val="00145C82"/>
    <w:rsid w:val="00150561"/>
    <w:rsid w:val="00150DFF"/>
    <w:rsid w:val="0015155D"/>
    <w:rsid w:val="00151D4F"/>
    <w:rsid w:val="00151DCB"/>
    <w:rsid w:val="00152954"/>
    <w:rsid w:val="00154768"/>
    <w:rsid w:val="001566B9"/>
    <w:rsid w:val="00156901"/>
    <w:rsid w:val="00157693"/>
    <w:rsid w:val="0016089B"/>
    <w:rsid w:val="00161392"/>
    <w:rsid w:val="00161B72"/>
    <w:rsid w:val="0016412A"/>
    <w:rsid w:val="00164427"/>
    <w:rsid w:val="00167EE6"/>
    <w:rsid w:val="00170CD0"/>
    <w:rsid w:val="00175BE8"/>
    <w:rsid w:val="00175DC4"/>
    <w:rsid w:val="00177C60"/>
    <w:rsid w:val="00177F65"/>
    <w:rsid w:val="00180079"/>
    <w:rsid w:val="0018015A"/>
    <w:rsid w:val="00182C58"/>
    <w:rsid w:val="00183E04"/>
    <w:rsid w:val="00184681"/>
    <w:rsid w:val="0018563E"/>
    <w:rsid w:val="00185BF1"/>
    <w:rsid w:val="001861DB"/>
    <w:rsid w:val="001862D1"/>
    <w:rsid w:val="0018684D"/>
    <w:rsid w:val="001877DF"/>
    <w:rsid w:val="00192BFB"/>
    <w:rsid w:val="001960A4"/>
    <w:rsid w:val="00196C1D"/>
    <w:rsid w:val="001970C3"/>
    <w:rsid w:val="001A0DD1"/>
    <w:rsid w:val="001A0E1A"/>
    <w:rsid w:val="001A59C0"/>
    <w:rsid w:val="001B0EED"/>
    <w:rsid w:val="001B1E41"/>
    <w:rsid w:val="001B2BBD"/>
    <w:rsid w:val="001B3CC2"/>
    <w:rsid w:val="001B431D"/>
    <w:rsid w:val="001B5848"/>
    <w:rsid w:val="001B6AAA"/>
    <w:rsid w:val="001C03A1"/>
    <w:rsid w:val="001C0D17"/>
    <w:rsid w:val="001C0EA1"/>
    <w:rsid w:val="001C141E"/>
    <w:rsid w:val="001C2B56"/>
    <w:rsid w:val="001C355F"/>
    <w:rsid w:val="001C5569"/>
    <w:rsid w:val="001C6257"/>
    <w:rsid w:val="001D0C3D"/>
    <w:rsid w:val="001D2C5A"/>
    <w:rsid w:val="001D4995"/>
    <w:rsid w:val="001D7C8C"/>
    <w:rsid w:val="001E0148"/>
    <w:rsid w:val="001E1AD5"/>
    <w:rsid w:val="001E26CB"/>
    <w:rsid w:val="001E2E62"/>
    <w:rsid w:val="001E2EB3"/>
    <w:rsid w:val="001E3F0F"/>
    <w:rsid w:val="001E6678"/>
    <w:rsid w:val="001E6D40"/>
    <w:rsid w:val="001E722C"/>
    <w:rsid w:val="001F2276"/>
    <w:rsid w:val="001F3A1A"/>
    <w:rsid w:val="001F47C0"/>
    <w:rsid w:val="001F4C83"/>
    <w:rsid w:val="001F4D01"/>
    <w:rsid w:val="001F5B02"/>
    <w:rsid w:val="001F7922"/>
    <w:rsid w:val="00203430"/>
    <w:rsid w:val="00204D59"/>
    <w:rsid w:val="00205672"/>
    <w:rsid w:val="002061DF"/>
    <w:rsid w:val="00210DD4"/>
    <w:rsid w:val="00210E98"/>
    <w:rsid w:val="00212B48"/>
    <w:rsid w:val="00215AF9"/>
    <w:rsid w:val="00221876"/>
    <w:rsid w:val="002239FE"/>
    <w:rsid w:val="00223E48"/>
    <w:rsid w:val="00226F75"/>
    <w:rsid w:val="0023320A"/>
    <w:rsid w:val="00234A7E"/>
    <w:rsid w:val="00234D7E"/>
    <w:rsid w:val="002373DC"/>
    <w:rsid w:val="00243CC9"/>
    <w:rsid w:val="00245A80"/>
    <w:rsid w:val="00250234"/>
    <w:rsid w:val="00251BB0"/>
    <w:rsid w:val="00252396"/>
    <w:rsid w:val="002525A7"/>
    <w:rsid w:val="00254822"/>
    <w:rsid w:val="00256A3C"/>
    <w:rsid w:val="00257EF9"/>
    <w:rsid w:val="00260296"/>
    <w:rsid w:val="00260613"/>
    <w:rsid w:val="002616A0"/>
    <w:rsid w:val="00264498"/>
    <w:rsid w:val="002644B1"/>
    <w:rsid w:val="00265981"/>
    <w:rsid w:val="00271615"/>
    <w:rsid w:val="002719E5"/>
    <w:rsid w:val="00272479"/>
    <w:rsid w:val="00272F6D"/>
    <w:rsid w:val="00277853"/>
    <w:rsid w:val="002819B7"/>
    <w:rsid w:val="00283B7A"/>
    <w:rsid w:val="0028473A"/>
    <w:rsid w:val="00284B6A"/>
    <w:rsid w:val="00285101"/>
    <w:rsid w:val="00285F13"/>
    <w:rsid w:val="002861D5"/>
    <w:rsid w:val="002863E9"/>
    <w:rsid w:val="0028678B"/>
    <w:rsid w:val="002871A9"/>
    <w:rsid w:val="0029061C"/>
    <w:rsid w:val="00290909"/>
    <w:rsid w:val="002971F5"/>
    <w:rsid w:val="00297E1C"/>
    <w:rsid w:val="002A33FE"/>
    <w:rsid w:val="002A784F"/>
    <w:rsid w:val="002B0A03"/>
    <w:rsid w:val="002B70B6"/>
    <w:rsid w:val="002C02D3"/>
    <w:rsid w:val="002C2271"/>
    <w:rsid w:val="002C271C"/>
    <w:rsid w:val="002C3E72"/>
    <w:rsid w:val="002C5169"/>
    <w:rsid w:val="002C7987"/>
    <w:rsid w:val="002D2702"/>
    <w:rsid w:val="002D4764"/>
    <w:rsid w:val="002E081E"/>
    <w:rsid w:val="002E741D"/>
    <w:rsid w:val="002E7910"/>
    <w:rsid w:val="002E7C0B"/>
    <w:rsid w:val="002F15AA"/>
    <w:rsid w:val="002F44AA"/>
    <w:rsid w:val="002F4C56"/>
    <w:rsid w:val="003038BF"/>
    <w:rsid w:val="00304BE4"/>
    <w:rsid w:val="00305232"/>
    <w:rsid w:val="0031120A"/>
    <w:rsid w:val="003120CC"/>
    <w:rsid w:val="00313217"/>
    <w:rsid w:val="0031325E"/>
    <w:rsid w:val="00315FD6"/>
    <w:rsid w:val="00320495"/>
    <w:rsid w:val="003205CD"/>
    <w:rsid w:val="00321B9A"/>
    <w:rsid w:val="00322AF1"/>
    <w:rsid w:val="00323CBA"/>
    <w:rsid w:val="00330582"/>
    <w:rsid w:val="003323B2"/>
    <w:rsid w:val="003325D2"/>
    <w:rsid w:val="003329D5"/>
    <w:rsid w:val="0033611A"/>
    <w:rsid w:val="003364F0"/>
    <w:rsid w:val="00340B87"/>
    <w:rsid w:val="00341DA8"/>
    <w:rsid w:val="00341E56"/>
    <w:rsid w:val="0034202E"/>
    <w:rsid w:val="00342239"/>
    <w:rsid w:val="003434F0"/>
    <w:rsid w:val="00344DBF"/>
    <w:rsid w:val="00345B89"/>
    <w:rsid w:val="0034774F"/>
    <w:rsid w:val="003513E4"/>
    <w:rsid w:val="00351A6A"/>
    <w:rsid w:val="00352DD5"/>
    <w:rsid w:val="00354144"/>
    <w:rsid w:val="00354E56"/>
    <w:rsid w:val="00355EDF"/>
    <w:rsid w:val="00361A64"/>
    <w:rsid w:val="003652B4"/>
    <w:rsid w:val="00365B2E"/>
    <w:rsid w:val="00365D61"/>
    <w:rsid w:val="00365ED8"/>
    <w:rsid w:val="0036642B"/>
    <w:rsid w:val="00366E17"/>
    <w:rsid w:val="00374D4B"/>
    <w:rsid w:val="00376EAC"/>
    <w:rsid w:val="00380124"/>
    <w:rsid w:val="00381103"/>
    <w:rsid w:val="00382B42"/>
    <w:rsid w:val="003843BC"/>
    <w:rsid w:val="00385EB6"/>
    <w:rsid w:val="003878EE"/>
    <w:rsid w:val="0039013B"/>
    <w:rsid w:val="00390E28"/>
    <w:rsid w:val="00390E29"/>
    <w:rsid w:val="00392021"/>
    <w:rsid w:val="00392593"/>
    <w:rsid w:val="00392DF8"/>
    <w:rsid w:val="003963DA"/>
    <w:rsid w:val="003A2842"/>
    <w:rsid w:val="003A2BFB"/>
    <w:rsid w:val="003A60DB"/>
    <w:rsid w:val="003A7979"/>
    <w:rsid w:val="003B1DC9"/>
    <w:rsid w:val="003B27EB"/>
    <w:rsid w:val="003B46C3"/>
    <w:rsid w:val="003B492C"/>
    <w:rsid w:val="003B6EF1"/>
    <w:rsid w:val="003B6F29"/>
    <w:rsid w:val="003C0398"/>
    <w:rsid w:val="003C16E1"/>
    <w:rsid w:val="003C2BB2"/>
    <w:rsid w:val="003D120F"/>
    <w:rsid w:val="003D133F"/>
    <w:rsid w:val="003D3142"/>
    <w:rsid w:val="003D49C6"/>
    <w:rsid w:val="003D59A7"/>
    <w:rsid w:val="003D5C2E"/>
    <w:rsid w:val="003D5EB0"/>
    <w:rsid w:val="003D6DD4"/>
    <w:rsid w:val="003D6F9F"/>
    <w:rsid w:val="003E2917"/>
    <w:rsid w:val="003E3493"/>
    <w:rsid w:val="003E39BB"/>
    <w:rsid w:val="003F59CD"/>
    <w:rsid w:val="003F787E"/>
    <w:rsid w:val="00401121"/>
    <w:rsid w:val="00402071"/>
    <w:rsid w:val="00402248"/>
    <w:rsid w:val="00403E51"/>
    <w:rsid w:val="0041011C"/>
    <w:rsid w:val="00410BCE"/>
    <w:rsid w:val="00410C83"/>
    <w:rsid w:val="00416A97"/>
    <w:rsid w:val="00417413"/>
    <w:rsid w:val="004218F1"/>
    <w:rsid w:val="00421C84"/>
    <w:rsid w:val="00421CC3"/>
    <w:rsid w:val="004221F1"/>
    <w:rsid w:val="00423A0F"/>
    <w:rsid w:val="0042631A"/>
    <w:rsid w:val="00426B4A"/>
    <w:rsid w:val="004275A8"/>
    <w:rsid w:val="00432AFE"/>
    <w:rsid w:val="004333B5"/>
    <w:rsid w:val="0044280E"/>
    <w:rsid w:val="00442A77"/>
    <w:rsid w:val="0044476A"/>
    <w:rsid w:val="004508AC"/>
    <w:rsid w:val="00450A30"/>
    <w:rsid w:val="004518F4"/>
    <w:rsid w:val="00452B93"/>
    <w:rsid w:val="004540EF"/>
    <w:rsid w:val="0045426B"/>
    <w:rsid w:val="004545C3"/>
    <w:rsid w:val="0045501D"/>
    <w:rsid w:val="00455C25"/>
    <w:rsid w:val="00456052"/>
    <w:rsid w:val="00457D62"/>
    <w:rsid w:val="00460333"/>
    <w:rsid w:val="00461348"/>
    <w:rsid w:val="00461FF9"/>
    <w:rsid w:val="00462AD0"/>
    <w:rsid w:val="00463033"/>
    <w:rsid w:val="00464373"/>
    <w:rsid w:val="004653B9"/>
    <w:rsid w:val="004675C7"/>
    <w:rsid w:val="00470A14"/>
    <w:rsid w:val="00471303"/>
    <w:rsid w:val="00471C4D"/>
    <w:rsid w:val="0047221F"/>
    <w:rsid w:val="00472B84"/>
    <w:rsid w:val="00473D36"/>
    <w:rsid w:val="00474A62"/>
    <w:rsid w:val="00476FFA"/>
    <w:rsid w:val="00480E0A"/>
    <w:rsid w:val="00481622"/>
    <w:rsid w:val="0048264D"/>
    <w:rsid w:val="0048266F"/>
    <w:rsid w:val="004832C6"/>
    <w:rsid w:val="00490CD4"/>
    <w:rsid w:val="0049129E"/>
    <w:rsid w:val="0049284C"/>
    <w:rsid w:val="00496A0D"/>
    <w:rsid w:val="004A0C5E"/>
    <w:rsid w:val="004A0EED"/>
    <w:rsid w:val="004A2748"/>
    <w:rsid w:val="004A37FE"/>
    <w:rsid w:val="004A3F8A"/>
    <w:rsid w:val="004A492C"/>
    <w:rsid w:val="004A4B2C"/>
    <w:rsid w:val="004A4C5E"/>
    <w:rsid w:val="004A7899"/>
    <w:rsid w:val="004B162C"/>
    <w:rsid w:val="004B2636"/>
    <w:rsid w:val="004B7A6D"/>
    <w:rsid w:val="004C1466"/>
    <w:rsid w:val="004C37C8"/>
    <w:rsid w:val="004C3A3C"/>
    <w:rsid w:val="004C3B65"/>
    <w:rsid w:val="004C531C"/>
    <w:rsid w:val="004C59FB"/>
    <w:rsid w:val="004D35EC"/>
    <w:rsid w:val="004D406C"/>
    <w:rsid w:val="004D466F"/>
    <w:rsid w:val="004D74FC"/>
    <w:rsid w:val="004E0672"/>
    <w:rsid w:val="004E06EC"/>
    <w:rsid w:val="004E423E"/>
    <w:rsid w:val="004E4532"/>
    <w:rsid w:val="004E5D48"/>
    <w:rsid w:val="004E687E"/>
    <w:rsid w:val="004E72C9"/>
    <w:rsid w:val="004F00B0"/>
    <w:rsid w:val="004F027D"/>
    <w:rsid w:val="004F0863"/>
    <w:rsid w:val="004F4262"/>
    <w:rsid w:val="004F5449"/>
    <w:rsid w:val="0050010A"/>
    <w:rsid w:val="00501EFA"/>
    <w:rsid w:val="005032AE"/>
    <w:rsid w:val="0050351A"/>
    <w:rsid w:val="00503600"/>
    <w:rsid w:val="00504967"/>
    <w:rsid w:val="00504B24"/>
    <w:rsid w:val="00510BD7"/>
    <w:rsid w:val="00511877"/>
    <w:rsid w:val="00511E8F"/>
    <w:rsid w:val="0051214C"/>
    <w:rsid w:val="005166F2"/>
    <w:rsid w:val="00516E92"/>
    <w:rsid w:val="0052198F"/>
    <w:rsid w:val="005224FC"/>
    <w:rsid w:val="00525199"/>
    <w:rsid w:val="00526667"/>
    <w:rsid w:val="00526AA6"/>
    <w:rsid w:val="00533AEA"/>
    <w:rsid w:val="00535D7F"/>
    <w:rsid w:val="005375C7"/>
    <w:rsid w:val="00537654"/>
    <w:rsid w:val="005413D7"/>
    <w:rsid w:val="0054157D"/>
    <w:rsid w:val="005446D3"/>
    <w:rsid w:val="00546BA1"/>
    <w:rsid w:val="00547328"/>
    <w:rsid w:val="00547D48"/>
    <w:rsid w:val="005501D7"/>
    <w:rsid w:val="005520C1"/>
    <w:rsid w:val="005532FC"/>
    <w:rsid w:val="00557D50"/>
    <w:rsid w:val="0056151A"/>
    <w:rsid w:val="00562014"/>
    <w:rsid w:val="00562481"/>
    <w:rsid w:val="00563F29"/>
    <w:rsid w:val="00564259"/>
    <w:rsid w:val="00564B42"/>
    <w:rsid w:val="00565501"/>
    <w:rsid w:val="00565F76"/>
    <w:rsid w:val="005662E4"/>
    <w:rsid w:val="00566936"/>
    <w:rsid w:val="00566CB8"/>
    <w:rsid w:val="0057107D"/>
    <w:rsid w:val="00572A03"/>
    <w:rsid w:val="005748BC"/>
    <w:rsid w:val="0057543A"/>
    <w:rsid w:val="00577908"/>
    <w:rsid w:val="00577E44"/>
    <w:rsid w:val="00582EEF"/>
    <w:rsid w:val="00583A95"/>
    <w:rsid w:val="00587014"/>
    <w:rsid w:val="0059105B"/>
    <w:rsid w:val="00595460"/>
    <w:rsid w:val="00597664"/>
    <w:rsid w:val="005A03A4"/>
    <w:rsid w:val="005A0547"/>
    <w:rsid w:val="005A2099"/>
    <w:rsid w:val="005A32AF"/>
    <w:rsid w:val="005A6D1B"/>
    <w:rsid w:val="005B35D9"/>
    <w:rsid w:val="005B3D00"/>
    <w:rsid w:val="005B4CF0"/>
    <w:rsid w:val="005B50AC"/>
    <w:rsid w:val="005B70E0"/>
    <w:rsid w:val="005B7FEE"/>
    <w:rsid w:val="005C11FA"/>
    <w:rsid w:val="005C3A6A"/>
    <w:rsid w:val="005D0439"/>
    <w:rsid w:val="005D19A5"/>
    <w:rsid w:val="005D2E69"/>
    <w:rsid w:val="005D38AF"/>
    <w:rsid w:val="005D4777"/>
    <w:rsid w:val="005D603C"/>
    <w:rsid w:val="005E018B"/>
    <w:rsid w:val="005E0289"/>
    <w:rsid w:val="005E2874"/>
    <w:rsid w:val="005E6D37"/>
    <w:rsid w:val="005E6E01"/>
    <w:rsid w:val="005E7D38"/>
    <w:rsid w:val="005F3526"/>
    <w:rsid w:val="005F5015"/>
    <w:rsid w:val="005F6453"/>
    <w:rsid w:val="0060076A"/>
    <w:rsid w:val="006008CE"/>
    <w:rsid w:val="00601A51"/>
    <w:rsid w:val="00602B10"/>
    <w:rsid w:val="00602BF6"/>
    <w:rsid w:val="00604AAC"/>
    <w:rsid w:val="00604B14"/>
    <w:rsid w:val="006116D3"/>
    <w:rsid w:val="00611AAD"/>
    <w:rsid w:val="00611ECB"/>
    <w:rsid w:val="00613120"/>
    <w:rsid w:val="006148ED"/>
    <w:rsid w:val="0061515A"/>
    <w:rsid w:val="00615B76"/>
    <w:rsid w:val="00617273"/>
    <w:rsid w:val="006237B5"/>
    <w:rsid w:val="00623ED9"/>
    <w:rsid w:val="00624DE1"/>
    <w:rsid w:val="00625BCB"/>
    <w:rsid w:val="00626BF8"/>
    <w:rsid w:val="006277E8"/>
    <w:rsid w:val="00631B7A"/>
    <w:rsid w:val="00631DE9"/>
    <w:rsid w:val="00632B09"/>
    <w:rsid w:val="00633A2F"/>
    <w:rsid w:val="00635BA1"/>
    <w:rsid w:val="00635EE1"/>
    <w:rsid w:val="00637A9D"/>
    <w:rsid w:val="00642BC6"/>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761F7"/>
    <w:rsid w:val="00681B6F"/>
    <w:rsid w:val="0068205B"/>
    <w:rsid w:val="00682C70"/>
    <w:rsid w:val="006852B5"/>
    <w:rsid w:val="006866D5"/>
    <w:rsid w:val="00686B56"/>
    <w:rsid w:val="006874A2"/>
    <w:rsid w:val="006903EC"/>
    <w:rsid w:val="00691708"/>
    <w:rsid w:val="006932D9"/>
    <w:rsid w:val="0069428E"/>
    <w:rsid w:val="00696E68"/>
    <w:rsid w:val="0069745B"/>
    <w:rsid w:val="006977BF"/>
    <w:rsid w:val="006A187F"/>
    <w:rsid w:val="006A32D6"/>
    <w:rsid w:val="006A5A0E"/>
    <w:rsid w:val="006B15DD"/>
    <w:rsid w:val="006B1FC7"/>
    <w:rsid w:val="006C46BD"/>
    <w:rsid w:val="006D08FF"/>
    <w:rsid w:val="006D13CF"/>
    <w:rsid w:val="006D2B6E"/>
    <w:rsid w:val="006D501D"/>
    <w:rsid w:val="006D567C"/>
    <w:rsid w:val="006D6705"/>
    <w:rsid w:val="006D7381"/>
    <w:rsid w:val="006E01E7"/>
    <w:rsid w:val="006E1AC4"/>
    <w:rsid w:val="006E3397"/>
    <w:rsid w:val="006E3D53"/>
    <w:rsid w:val="006E47BB"/>
    <w:rsid w:val="006E5F62"/>
    <w:rsid w:val="006F539A"/>
    <w:rsid w:val="006F6257"/>
    <w:rsid w:val="006F7451"/>
    <w:rsid w:val="0070105A"/>
    <w:rsid w:val="007057D8"/>
    <w:rsid w:val="00706961"/>
    <w:rsid w:val="00713FD3"/>
    <w:rsid w:val="0071569E"/>
    <w:rsid w:val="00715D40"/>
    <w:rsid w:val="00716FF7"/>
    <w:rsid w:val="00717510"/>
    <w:rsid w:val="007175F3"/>
    <w:rsid w:val="0071767C"/>
    <w:rsid w:val="00717754"/>
    <w:rsid w:val="0072396E"/>
    <w:rsid w:val="00723E87"/>
    <w:rsid w:val="007255D1"/>
    <w:rsid w:val="007255D3"/>
    <w:rsid w:val="007330C5"/>
    <w:rsid w:val="007348A8"/>
    <w:rsid w:val="0073497F"/>
    <w:rsid w:val="00735207"/>
    <w:rsid w:val="00737ED6"/>
    <w:rsid w:val="007408A6"/>
    <w:rsid w:val="00743354"/>
    <w:rsid w:val="00746706"/>
    <w:rsid w:val="007467F1"/>
    <w:rsid w:val="007500BB"/>
    <w:rsid w:val="00751810"/>
    <w:rsid w:val="00751E3C"/>
    <w:rsid w:val="00753DA2"/>
    <w:rsid w:val="007543C4"/>
    <w:rsid w:val="00754DFD"/>
    <w:rsid w:val="0075523D"/>
    <w:rsid w:val="00755D8B"/>
    <w:rsid w:val="00756FB6"/>
    <w:rsid w:val="00760311"/>
    <w:rsid w:val="007633C9"/>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2544"/>
    <w:rsid w:val="007C4FBA"/>
    <w:rsid w:val="007D0570"/>
    <w:rsid w:val="007D1B98"/>
    <w:rsid w:val="007D4A5E"/>
    <w:rsid w:val="007D5346"/>
    <w:rsid w:val="007D5441"/>
    <w:rsid w:val="007D7212"/>
    <w:rsid w:val="007E188A"/>
    <w:rsid w:val="007E3297"/>
    <w:rsid w:val="007E3759"/>
    <w:rsid w:val="007E4076"/>
    <w:rsid w:val="007E5F13"/>
    <w:rsid w:val="007F14C8"/>
    <w:rsid w:val="007F1A10"/>
    <w:rsid w:val="007F1F8A"/>
    <w:rsid w:val="007F3D9D"/>
    <w:rsid w:val="007F5276"/>
    <w:rsid w:val="007F5E81"/>
    <w:rsid w:val="008009AB"/>
    <w:rsid w:val="00800D80"/>
    <w:rsid w:val="00801217"/>
    <w:rsid w:val="00801307"/>
    <w:rsid w:val="00801D8D"/>
    <w:rsid w:val="00801EBC"/>
    <w:rsid w:val="0080298E"/>
    <w:rsid w:val="00802B19"/>
    <w:rsid w:val="00802EAE"/>
    <w:rsid w:val="008044A2"/>
    <w:rsid w:val="00805233"/>
    <w:rsid w:val="00805767"/>
    <w:rsid w:val="00805A6A"/>
    <w:rsid w:val="008076FD"/>
    <w:rsid w:val="00810144"/>
    <w:rsid w:val="0081186D"/>
    <w:rsid w:val="00814A43"/>
    <w:rsid w:val="00816068"/>
    <w:rsid w:val="00816DFC"/>
    <w:rsid w:val="0082022B"/>
    <w:rsid w:val="008222D7"/>
    <w:rsid w:val="0082242C"/>
    <w:rsid w:val="00830440"/>
    <w:rsid w:val="00830A4D"/>
    <w:rsid w:val="0083167A"/>
    <w:rsid w:val="0083351D"/>
    <w:rsid w:val="00837A0E"/>
    <w:rsid w:val="00840C76"/>
    <w:rsid w:val="00841867"/>
    <w:rsid w:val="00847C30"/>
    <w:rsid w:val="008529C0"/>
    <w:rsid w:val="00854D5B"/>
    <w:rsid w:val="00860AB8"/>
    <w:rsid w:val="00862789"/>
    <w:rsid w:val="00862F9B"/>
    <w:rsid w:val="00863EAA"/>
    <w:rsid w:val="00867A48"/>
    <w:rsid w:val="00870200"/>
    <w:rsid w:val="0087065E"/>
    <w:rsid w:val="0087380D"/>
    <w:rsid w:val="00876286"/>
    <w:rsid w:val="008779F5"/>
    <w:rsid w:val="00881735"/>
    <w:rsid w:val="00884398"/>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09CA"/>
    <w:rsid w:val="008C207A"/>
    <w:rsid w:val="008C6D43"/>
    <w:rsid w:val="008D0561"/>
    <w:rsid w:val="008D301D"/>
    <w:rsid w:val="008D362E"/>
    <w:rsid w:val="008D473A"/>
    <w:rsid w:val="008E16BE"/>
    <w:rsid w:val="008E2ED6"/>
    <w:rsid w:val="008E34E1"/>
    <w:rsid w:val="008E4221"/>
    <w:rsid w:val="008E78B0"/>
    <w:rsid w:val="008F1DBC"/>
    <w:rsid w:val="008F5B06"/>
    <w:rsid w:val="00900850"/>
    <w:rsid w:val="00901CD3"/>
    <w:rsid w:val="00913232"/>
    <w:rsid w:val="00915E28"/>
    <w:rsid w:val="0091631F"/>
    <w:rsid w:val="00916BC6"/>
    <w:rsid w:val="00921069"/>
    <w:rsid w:val="009214C2"/>
    <w:rsid w:val="00922C2D"/>
    <w:rsid w:val="00923F2A"/>
    <w:rsid w:val="00926946"/>
    <w:rsid w:val="00930B6D"/>
    <w:rsid w:val="009417FE"/>
    <w:rsid w:val="00942914"/>
    <w:rsid w:val="009514EC"/>
    <w:rsid w:val="009529F7"/>
    <w:rsid w:val="00952B05"/>
    <w:rsid w:val="009540F6"/>
    <w:rsid w:val="00954BA1"/>
    <w:rsid w:val="00954F38"/>
    <w:rsid w:val="009606EA"/>
    <w:rsid w:val="00960BA3"/>
    <w:rsid w:val="009622C9"/>
    <w:rsid w:val="00962510"/>
    <w:rsid w:val="00963021"/>
    <w:rsid w:val="00963801"/>
    <w:rsid w:val="0096413F"/>
    <w:rsid w:val="0096457C"/>
    <w:rsid w:val="009665C6"/>
    <w:rsid w:val="00970481"/>
    <w:rsid w:val="00971663"/>
    <w:rsid w:val="00971C6B"/>
    <w:rsid w:val="00976F94"/>
    <w:rsid w:val="0097752C"/>
    <w:rsid w:val="00977B64"/>
    <w:rsid w:val="00980167"/>
    <w:rsid w:val="00981640"/>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8FD"/>
    <w:rsid w:val="009C0D76"/>
    <w:rsid w:val="009C19AA"/>
    <w:rsid w:val="009C2853"/>
    <w:rsid w:val="009C2D33"/>
    <w:rsid w:val="009C48AC"/>
    <w:rsid w:val="009C66E4"/>
    <w:rsid w:val="009C78F7"/>
    <w:rsid w:val="009D01A0"/>
    <w:rsid w:val="009D0E93"/>
    <w:rsid w:val="009D1183"/>
    <w:rsid w:val="009D1E11"/>
    <w:rsid w:val="009D225F"/>
    <w:rsid w:val="009D334A"/>
    <w:rsid w:val="009D35AA"/>
    <w:rsid w:val="009D43EB"/>
    <w:rsid w:val="009E1C80"/>
    <w:rsid w:val="009E3B85"/>
    <w:rsid w:val="009E4449"/>
    <w:rsid w:val="009E610F"/>
    <w:rsid w:val="009F1627"/>
    <w:rsid w:val="009F543B"/>
    <w:rsid w:val="009F609F"/>
    <w:rsid w:val="009F68FA"/>
    <w:rsid w:val="009F6C31"/>
    <w:rsid w:val="009F6DC8"/>
    <w:rsid w:val="00A00193"/>
    <w:rsid w:val="00A00F99"/>
    <w:rsid w:val="00A021BA"/>
    <w:rsid w:val="00A025D3"/>
    <w:rsid w:val="00A06709"/>
    <w:rsid w:val="00A07F75"/>
    <w:rsid w:val="00A127F9"/>
    <w:rsid w:val="00A14B5D"/>
    <w:rsid w:val="00A1527D"/>
    <w:rsid w:val="00A15850"/>
    <w:rsid w:val="00A15C71"/>
    <w:rsid w:val="00A241F9"/>
    <w:rsid w:val="00A24FAB"/>
    <w:rsid w:val="00A25799"/>
    <w:rsid w:val="00A26CF7"/>
    <w:rsid w:val="00A2751B"/>
    <w:rsid w:val="00A3426B"/>
    <w:rsid w:val="00A348FC"/>
    <w:rsid w:val="00A355BD"/>
    <w:rsid w:val="00A40B69"/>
    <w:rsid w:val="00A447A6"/>
    <w:rsid w:val="00A47ECC"/>
    <w:rsid w:val="00A50E35"/>
    <w:rsid w:val="00A54E12"/>
    <w:rsid w:val="00A56DDA"/>
    <w:rsid w:val="00A627A6"/>
    <w:rsid w:val="00A62C55"/>
    <w:rsid w:val="00A63F8B"/>
    <w:rsid w:val="00A66A0D"/>
    <w:rsid w:val="00A66B15"/>
    <w:rsid w:val="00A70E87"/>
    <w:rsid w:val="00A73CEE"/>
    <w:rsid w:val="00A74086"/>
    <w:rsid w:val="00A75A65"/>
    <w:rsid w:val="00A76578"/>
    <w:rsid w:val="00A771C9"/>
    <w:rsid w:val="00A80225"/>
    <w:rsid w:val="00A81813"/>
    <w:rsid w:val="00A85D3F"/>
    <w:rsid w:val="00A86314"/>
    <w:rsid w:val="00A903A8"/>
    <w:rsid w:val="00A90AAA"/>
    <w:rsid w:val="00A91795"/>
    <w:rsid w:val="00A920E1"/>
    <w:rsid w:val="00A9423D"/>
    <w:rsid w:val="00A943E6"/>
    <w:rsid w:val="00A95843"/>
    <w:rsid w:val="00A95EBE"/>
    <w:rsid w:val="00A9640F"/>
    <w:rsid w:val="00A96C03"/>
    <w:rsid w:val="00AA05CB"/>
    <w:rsid w:val="00AA1667"/>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808"/>
    <w:rsid w:val="00AE3A75"/>
    <w:rsid w:val="00AE4C8E"/>
    <w:rsid w:val="00AE4D6E"/>
    <w:rsid w:val="00AE5CF7"/>
    <w:rsid w:val="00AE6B99"/>
    <w:rsid w:val="00AF145D"/>
    <w:rsid w:val="00AF1917"/>
    <w:rsid w:val="00AF74DD"/>
    <w:rsid w:val="00B01980"/>
    <w:rsid w:val="00B01BD4"/>
    <w:rsid w:val="00B02710"/>
    <w:rsid w:val="00B02B85"/>
    <w:rsid w:val="00B02F3F"/>
    <w:rsid w:val="00B035C7"/>
    <w:rsid w:val="00B0548B"/>
    <w:rsid w:val="00B05A1F"/>
    <w:rsid w:val="00B10851"/>
    <w:rsid w:val="00B15D0F"/>
    <w:rsid w:val="00B16154"/>
    <w:rsid w:val="00B1658D"/>
    <w:rsid w:val="00B17B27"/>
    <w:rsid w:val="00B17BD3"/>
    <w:rsid w:val="00B23367"/>
    <w:rsid w:val="00B24F7F"/>
    <w:rsid w:val="00B25809"/>
    <w:rsid w:val="00B25B39"/>
    <w:rsid w:val="00B25C0D"/>
    <w:rsid w:val="00B313DB"/>
    <w:rsid w:val="00B33367"/>
    <w:rsid w:val="00B345F2"/>
    <w:rsid w:val="00B37E3A"/>
    <w:rsid w:val="00B41659"/>
    <w:rsid w:val="00B447B1"/>
    <w:rsid w:val="00B45C71"/>
    <w:rsid w:val="00B4616C"/>
    <w:rsid w:val="00B50E48"/>
    <w:rsid w:val="00B55FC6"/>
    <w:rsid w:val="00B56736"/>
    <w:rsid w:val="00B5738D"/>
    <w:rsid w:val="00B57BDF"/>
    <w:rsid w:val="00B61D26"/>
    <w:rsid w:val="00B6257A"/>
    <w:rsid w:val="00B65DD6"/>
    <w:rsid w:val="00B66E16"/>
    <w:rsid w:val="00B67CA2"/>
    <w:rsid w:val="00B7011B"/>
    <w:rsid w:val="00B72037"/>
    <w:rsid w:val="00B76CF7"/>
    <w:rsid w:val="00B77145"/>
    <w:rsid w:val="00B77994"/>
    <w:rsid w:val="00B77FB9"/>
    <w:rsid w:val="00B8012F"/>
    <w:rsid w:val="00B802E2"/>
    <w:rsid w:val="00B81438"/>
    <w:rsid w:val="00B83908"/>
    <w:rsid w:val="00B84B8F"/>
    <w:rsid w:val="00B86C21"/>
    <w:rsid w:val="00B938B7"/>
    <w:rsid w:val="00B948A5"/>
    <w:rsid w:val="00B975AF"/>
    <w:rsid w:val="00BA0DE4"/>
    <w:rsid w:val="00BA0F80"/>
    <w:rsid w:val="00BA4F96"/>
    <w:rsid w:val="00BA6051"/>
    <w:rsid w:val="00BA6DF6"/>
    <w:rsid w:val="00BA7AA4"/>
    <w:rsid w:val="00BB10AF"/>
    <w:rsid w:val="00BB3FB7"/>
    <w:rsid w:val="00BB4028"/>
    <w:rsid w:val="00BB4D8B"/>
    <w:rsid w:val="00BB7B46"/>
    <w:rsid w:val="00BC0159"/>
    <w:rsid w:val="00BC0703"/>
    <w:rsid w:val="00BC0FD7"/>
    <w:rsid w:val="00BC3C07"/>
    <w:rsid w:val="00BC4270"/>
    <w:rsid w:val="00BC67D7"/>
    <w:rsid w:val="00BC6D8A"/>
    <w:rsid w:val="00BC74D6"/>
    <w:rsid w:val="00BC7570"/>
    <w:rsid w:val="00BD095A"/>
    <w:rsid w:val="00BD22A1"/>
    <w:rsid w:val="00BD7305"/>
    <w:rsid w:val="00BD75B9"/>
    <w:rsid w:val="00BD7A2B"/>
    <w:rsid w:val="00BE0267"/>
    <w:rsid w:val="00BE0920"/>
    <w:rsid w:val="00BE7436"/>
    <w:rsid w:val="00BE7AD3"/>
    <w:rsid w:val="00BF022D"/>
    <w:rsid w:val="00BF2606"/>
    <w:rsid w:val="00BF357C"/>
    <w:rsid w:val="00BF3B56"/>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3AF"/>
    <w:rsid w:val="00C37A43"/>
    <w:rsid w:val="00C4006F"/>
    <w:rsid w:val="00C406E2"/>
    <w:rsid w:val="00C51102"/>
    <w:rsid w:val="00C52969"/>
    <w:rsid w:val="00C52D81"/>
    <w:rsid w:val="00C54EF4"/>
    <w:rsid w:val="00C555BA"/>
    <w:rsid w:val="00C55BC0"/>
    <w:rsid w:val="00C57098"/>
    <w:rsid w:val="00C573AE"/>
    <w:rsid w:val="00C637B1"/>
    <w:rsid w:val="00C67819"/>
    <w:rsid w:val="00C72244"/>
    <w:rsid w:val="00C731F3"/>
    <w:rsid w:val="00C81286"/>
    <w:rsid w:val="00C81338"/>
    <w:rsid w:val="00C82621"/>
    <w:rsid w:val="00C827F0"/>
    <w:rsid w:val="00C904F9"/>
    <w:rsid w:val="00C93073"/>
    <w:rsid w:val="00C93637"/>
    <w:rsid w:val="00C94AC6"/>
    <w:rsid w:val="00C97164"/>
    <w:rsid w:val="00CA19F4"/>
    <w:rsid w:val="00CA4980"/>
    <w:rsid w:val="00CA4AC4"/>
    <w:rsid w:val="00CA5776"/>
    <w:rsid w:val="00CA69A5"/>
    <w:rsid w:val="00CA7FE8"/>
    <w:rsid w:val="00CB0797"/>
    <w:rsid w:val="00CB0E2E"/>
    <w:rsid w:val="00CB1F1F"/>
    <w:rsid w:val="00CB2E00"/>
    <w:rsid w:val="00CB34E3"/>
    <w:rsid w:val="00CB5F9F"/>
    <w:rsid w:val="00CC1D79"/>
    <w:rsid w:val="00CC5072"/>
    <w:rsid w:val="00CC57C3"/>
    <w:rsid w:val="00CC6828"/>
    <w:rsid w:val="00CD55FE"/>
    <w:rsid w:val="00CD693E"/>
    <w:rsid w:val="00CD76A8"/>
    <w:rsid w:val="00CE00C1"/>
    <w:rsid w:val="00CE076E"/>
    <w:rsid w:val="00CE0A96"/>
    <w:rsid w:val="00CE52F4"/>
    <w:rsid w:val="00CE5611"/>
    <w:rsid w:val="00CE7113"/>
    <w:rsid w:val="00CF13AA"/>
    <w:rsid w:val="00CF1CF3"/>
    <w:rsid w:val="00CF2E99"/>
    <w:rsid w:val="00CF34B9"/>
    <w:rsid w:val="00CF3EBF"/>
    <w:rsid w:val="00CF4543"/>
    <w:rsid w:val="00CF5F9B"/>
    <w:rsid w:val="00CF625E"/>
    <w:rsid w:val="00D0365D"/>
    <w:rsid w:val="00D03ABB"/>
    <w:rsid w:val="00D06D72"/>
    <w:rsid w:val="00D07632"/>
    <w:rsid w:val="00D07BD6"/>
    <w:rsid w:val="00D149E1"/>
    <w:rsid w:val="00D14A5F"/>
    <w:rsid w:val="00D14A62"/>
    <w:rsid w:val="00D17930"/>
    <w:rsid w:val="00D21123"/>
    <w:rsid w:val="00D21999"/>
    <w:rsid w:val="00D22381"/>
    <w:rsid w:val="00D228F6"/>
    <w:rsid w:val="00D229B0"/>
    <w:rsid w:val="00D22C46"/>
    <w:rsid w:val="00D23AC2"/>
    <w:rsid w:val="00D24510"/>
    <w:rsid w:val="00D25E37"/>
    <w:rsid w:val="00D30905"/>
    <w:rsid w:val="00D371E5"/>
    <w:rsid w:val="00D4288B"/>
    <w:rsid w:val="00D43D54"/>
    <w:rsid w:val="00D4468A"/>
    <w:rsid w:val="00D46C35"/>
    <w:rsid w:val="00D46D6B"/>
    <w:rsid w:val="00D47698"/>
    <w:rsid w:val="00D526D0"/>
    <w:rsid w:val="00D526E4"/>
    <w:rsid w:val="00D532F2"/>
    <w:rsid w:val="00D54F12"/>
    <w:rsid w:val="00D56520"/>
    <w:rsid w:val="00D60C5E"/>
    <w:rsid w:val="00D64258"/>
    <w:rsid w:val="00D645E2"/>
    <w:rsid w:val="00D64ABE"/>
    <w:rsid w:val="00D6601D"/>
    <w:rsid w:val="00D71352"/>
    <w:rsid w:val="00D71936"/>
    <w:rsid w:val="00D71B22"/>
    <w:rsid w:val="00D7504E"/>
    <w:rsid w:val="00D75DBF"/>
    <w:rsid w:val="00D77130"/>
    <w:rsid w:val="00D8259C"/>
    <w:rsid w:val="00D838D3"/>
    <w:rsid w:val="00D87B1F"/>
    <w:rsid w:val="00D87C46"/>
    <w:rsid w:val="00D9045D"/>
    <w:rsid w:val="00D91CC7"/>
    <w:rsid w:val="00D92764"/>
    <w:rsid w:val="00D93D6E"/>
    <w:rsid w:val="00D9532F"/>
    <w:rsid w:val="00D963FE"/>
    <w:rsid w:val="00D96E6D"/>
    <w:rsid w:val="00DA0AF3"/>
    <w:rsid w:val="00DA0CA9"/>
    <w:rsid w:val="00DB07AC"/>
    <w:rsid w:val="00DB2695"/>
    <w:rsid w:val="00DB3A92"/>
    <w:rsid w:val="00DB4BF3"/>
    <w:rsid w:val="00DB526D"/>
    <w:rsid w:val="00DB7C8F"/>
    <w:rsid w:val="00DC1EF0"/>
    <w:rsid w:val="00DC2F49"/>
    <w:rsid w:val="00DC5E22"/>
    <w:rsid w:val="00DC6472"/>
    <w:rsid w:val="00DD0B43"/>
    <w:rsid w:val="00DD0FA4"/>
    <w:rsid w:val="00DD4459"/>
    <w:rsid w:val="00DD743C"/>
    <w:rsid w:val="00DE0869"/>
    <w:rsid w:val="00DE2606"/>
    <w:rsid w:val="00DE45BF"/>
    <w:rsid w:val="00DE5417"/>
    <w:rsid w:val="00DE7A16"/>
    <w:rsid w:val="00DE7FA5"/>
    <w:rsid w:val="00DF2298"/>
    <w:rsid w:val="00DF2A07"/>
    <w:rsid w:val="00DF50B8"/>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8D8"/>
    <w:rsid w:val="00E3696F"/>
    <w:rsid w:val="00E37215"/>
    <w:rsid w:val="00E42A64"/>
    <w:rsid w:val="00E4352C"/>
    <w:rsid w:val="00E44552"/>
    <w:rsid w:val="00E45549"/>
    <w:rsid w:val="00E46B9D"/>
    <w:rsid w:val="00E51446"/>
    <w:rsid w:val="00E514E8"/>
    <w:rsid w:val="00E53E2B"/>
    <w:rsid w:val="00E557AF"/>
    <w:rsid w:val="00E61B5F"/>
    <w:rsid w:val="00E631AF"/>
    <w:rsid w:val="00E674E3"/>
    <w:rsid w:val="00E7211A"/>
    <w:rsid w:val="00E733AD"/>
    <w:rsid w:val="00E74307"/>
    <w:rsid w:val="00E7589D"/>
    <w:rsid w:val="00E7780D"/>
    <w:rsid w:val="00E77AEC"/>
    <w:rsid w:val="00E81375"/>
    <w:rsid w:val="00E81473"/>
    <w:rsid w:val="00E81597"/>
    <w:rsid w:val="00E839C9"/>
    <w:rsid w:val="00E853B5"/>
    <w:rsid w:val="00E86736"/>
    <w:rsid w:val="00E93913"/>
    <w:rsid w:val="00E93FEA"/>
    <w:rsid w:val="00E97BA1"/>
    <w:rsid w:val="00EA07D4"/>
    <w:rsid w:val="00EA0ADC"/>
    <w:rsid w:val="00EA264E"/>
    <w:rsid w:val="00EA2A30"/>
    <w:rsid w:val="00EA3A35"/>
    <w:rsid w:val="00EA5FF3"/>
    <w:rsid w:val="00EB207E"/>
    <w:rsid w:val="00EB30D6"/>
    <w:rsid w:val="00EC0C6F"/>
    <w:rsid w:val="00EC1526"/>
    <w:rsid w:val="00EC1A6A"/>
    <w:rsid w:val="00EC4A5D"/>
    <w:rsid w:val="00EC4AAC"/>
    <w:rsid w:val="00EC594C"/>
    <w:rsid w:val="00EC794C"/>
    <w:rsid w:val="00ED0085"/>
    <w:rsid w:val="00ED082D"/>
    <w:rsid w:val="00ED16AC"/>
    <w:rsid w:val="00ED2EAA"/>
    <w:rsid w:val="00ED4BCE"/>
    <w:rsid w:val="00ED6CE8"/>
    <w:rsid w:val="00EE0C84"/>
    <w:rsid w:val="00EE1623"/>
    <w:rsid w:val="00EE2E10"/>
    <w:rsid w:val="00EE75C2"/>
    <w:rsid w:val="00EF2ED0"/>
    <w:rsid w:val="00EF35E0"/>
    <w:rsid w:val="00EF39F2"/>
    <w:rsid w:val="00EF46FF"/>
    <w:rsid w:val="00EF4E42"/>
    <w:rsid w:val="00EF5DEC"/>
    <w:rsid w:val="00EF6BD9"/>
    <w:rsid w:val="00EF6BE5"/>
    <w:rsid w:val="00EF6FB1"/>
    <w:rsid w:val="00F009D0"/>
    <w:rsid w:val="00F0142F"/>
    <w:rsid w:val="00F01E0D"/>
    <w:rsid w:val="00F0553B"/>
    <w:rsid w:val="00F073DA"/>
    <w:rsid w:val="00F07B21"/>
    <w:rsid w:val="00F12B23"/>
    <w:rsid w:val="00F12C26"/>
    <w:rsid w:val="00F140FA"/>
    <w:rsid w:val="00F1527A"/>
    <w:rsid w:val="00F21191"/>
    <w:rsid w:val="00F23BFA"/>
    <w:rsid w:val="00F249F4"/>
    <w:rsid w:val="00F2560E"/>
    <w:rsid w:val="00F25E7B"/>
    <w:rsid w:val="00F310F9"/>
    <w:rsid w:val="00F34725"/>
    <w:rsid w:val="00F34876"/>
    <w:rsid w:val="00F3553D"/>
    <w:rsid w:val="00F3553F"/>
    <w:rsid w:val="00F3586B"/>
    <w:rsid w:val="00F376F8"/>
    <w:rsid w:val="00F37ACA"/>
    <w:rsid w:val="00F45827"/>
    <w:rsid w:val="00F5129F"/>
    <w:rsid w:val="00F51906"/>
    <w:rsid w:val="00F542C3"/>
    <w:rsid w:val="00F55B70"/>
    <w:rsid w:val="00F56436"/>
    <w:rsid w:val="00F56B11"/>
    <w:rsid w:val="00F5782D"/>
    <w:rsid w:val="00F60EE9"/>
    <w:rsid w:val="00F61657"/>
    <w:rsid w:val="00F62737"/>
    <w:rsid w:val="00F650B4"/>
    <w:rsid w:val="00F669A8"/>
    <w:rsid w:val="00F67A40"/>
    <w:rsid w:val="00F67B52"/>
    <w:rsid w:val="00F728BD"/>
    <w:rsid w:val="00F756A6"/>
    <w:rsid w:val="00F8374C"/>
    <w:rsid w:val="00F840A2"/>
    <w:rsid w:val="00F8743E"/>
    <w:rsid w:val="00F91815"/>
    <w:rsid w:val="00F91BEE"/>
    <w:rsid w:val="00F9301D"/>
    <w:rsid w:val="00F93220"/>
    <w:rsid w:val="00F93BDA"/>
    <w:rsid w:val="00F95A60"/>
    <w:rsid w:val="00F975BE"/>
    <w:rsid w:val="00FA5640"/>
    <w:rsid w:val="00FA6E2C"/>
    <w:rsid w:val="00FA7172"/>
    <w:rsid w:val="00FB3AFB"/>
    <w:rsid w:val="00FB6A3E"/>
    <w:rsid w:val="00FB73ED"/>
    <w:rsid w:val="00FB754C"/>
    <w:rsid w:val="00FC3A8A"/>
    <w:rsid w:val="00FC6106"/>
    <w:rsid w:val="00FD1A45"/>
    <w:rsid w:val="00FD1FCD"/>
    <w:rsid w:val="00FD3028"/>
    <w:rsid w:val="00FD375D"/>
    <w:rsid w:val="00FD69F3"/>
    <w:rsid w:val="00FD76EA"/>
    <w:rsid w:val="00FD7A1B"/>
    <w:rsid w:val="00FE1386"/>
    <w:rsid w:val="00FE1BD9"/>
    <w:rsid w:val="00FE2012"/>
    <w:rsid w:val="00FE277C"/>
    <w:rsid w:val="00FE4359"/>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14:ligatures w14:val="standardContextual"/>
    </w:rPr>
  </w:style>
  <w:style w:type="character" w:styleId="EndnoteReference">
    <w:name w:val="endnote reference"/>
    <w:basedOn w:val="DefaultParagraphFont"/>
    <w:uiPriority w:val="99"/>
    <w:semiHidden/>
    <w:unhideWhenUsed/>
    <w:rsid w:val="00831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hyperlink" Target="https://myipleiria-my.sharepoint.com/:b:/g/personal/2202165_my_ipleiria_pt/EWqQJCRDqZpJoTK9f2WlR04B8_utvfxkW20U3G4_dCHydA?e=2Higfn" TargetMode="External"/><Relationship Id="rId50" Type="http://schemas.openxmlformats.org/officeDocument/2006/relationships/image" Target="media/image33.emf"/><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hyperlink" Target="https://myipleiria-my.sharepoint.com/:b:/g/personal/2202165_my_ipleiria_pt/EZ9l1ogVN4lCky99pV8Ggz8BVp6h6mw5chvB02nQnacjpA?e=gTsuzx" TargetMode="External"/><Relationship Id="rId53" Type="http://schemas.openxmlformats.org/officeDocument/2006/relationships/hyperlink" Target="https://myipleiria-my.sharepoint.com/:b:/g/personal/2202165_my_ipleiria_pt/EZ1E3PAdmMdBpzPGRlcPKm4BLF393kGaRrT0QwEfLvCsPA?e=GOUHbI" TargetMode="Externa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hyperlink" Target="https://www.figma.com/design/iQKHoFr0bl8pTNmsP6CrVp/BraveHearts-AR?node-id=0-1&amp;t=A02xqE0CEZLuLN9n-1" TargetMode="External"/><Relationship Id="rId52" Type="http://schemas.openxmlformats.org/officeDocument/2006/relationships/image" Target="media/image34.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2.emf"/><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myipleiria-my.sharepoint.com/:b:/g/personal/2202165_my_ipleiria_pt/EQ3a3DcoqTJEqD2YuIjJGmgBZAWSWfV1nAXYbA2A-FG2SA?e=ug0t6c" TargetMode="Externa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1.emf"/><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hyperlink" Target="https://myipleiria-my.sharepoint.com/:b:/g/personal/2202165_my_ipleiria_pt/EbWvbXocM79Mtefsa6vnaEoB_TfPYY5NvxlYCvcxTgBvIA?e=Tr0iw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40977-15C1-4F89-8625-D3B696DD90BF}">
  <ds:schemaRefs/>
</ds:datastoreItem>
</file>

<file path=customXml/itemProps2.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32714</Words>
  <Characters>186476</Characters>
  <Application>Microsoft Office Word</Application>
  <DocSecurity>0</DocSecurity>
  <Lines>1553</Lines>
  <Paragraphs>4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21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3</cp:revision>
  <cp:lastPrinted>2024-07-05T12:43:00Z</cp:lastPrinted>
  <dcterms:created xsi:type="dcterms:W3CDTF">2024-07-18T20:37:00Z</dcterms:created>
  <dcterms:modified xsi:type="dcterms:W3CDTF">2024-07-1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FM6DnHdy"/&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